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body>
    <w:p w:rsidRPr="0019410D" w:rsidR="00E37FEF" w:rsidP="3FDEB664" w:rsidRDefault="007B349C" w14:paraId="0CCA4B77" w14:textId="32A4C0F8">
      <w:pPr>
        <w:pStyle w:val="Title"/>
        <w:spacing w:line="240" w:lineRule="auto"/>
        <w:contextualSpacing/>
        <w:jc w:val="center"/>
        <w:rPr>
          <w:rFonts w:asciiTheme="majorHAnsi" w:hAnsiTheme="majorHAnsi" w:cstheme="majorBidi"/>
        </w:rPr>
      </w:pPr>
      <w:bookmarkStart w:name="_5otci4ugj8hs" w:colFirst="0" w:colLast="0" w:id="0"/>
      <w:bookmarkEnd w:id="0"/>
      <w:r w:rsidRPr="142D662F">
        <w:rPr>
          <w:rFonts w:asciiTheme="majorHAnsi" w:hAnsiTheme="majorHAnsi" w:cstheme="majorBidi"/>
        </w:rPr>
        <w:t>Pre</w:t>
      </w:r>
      <w:r w:rsidRPr="142D662F" w:rsidR="00AE5A42">
        <w:rPr>
          <w:rFonts w:asciiTheme="majorHAnsi" w:hAnsiTheme="majorHAnsi" w:cstheme="majorBidi"/>
        </w:rPr>
        <w:t>r</w:t>
      </w:r>
      <w:r w:rsidRPr="142D662F">
        <w:rPr>
          <w:rFonts w:asciiTheme="majorHAnsi" w:hAnsiTheme="majorHAnsi" w:cstheme="majorBidi"/>
        </w:rPr>
        <w:t>egistration</w:t>
      </w:r>
    </w:p>
    <w:p w:rsidRPr="0019410D" w:rsidR="00E37FEF" w:rsidP="3FDEB664" w:rsidRDefault="007B349C" w14:paraId="47BDDB43" w14:textId="77777777">
      <w:pPr>
        <w:pStyle w:val="Heading1"/>
        <w:spacing w:line="240" w:lineRule="auto"/>
        <w:contextualSpacing/>
        <w:rPr>
          <w:rFonts w:asciiTheme="majorHAnsi" w:hAnsiTheme="majorHAnsi" w:cstheme="majorBidi"/>
          <w:b w:val="0"/>
          <w:sz w:val="30"/>
          <w:szCs w:val="30"/>
        </w:rPr>
      </w:pPr>
      <w:bookmarkStart w:name="_uu5w1gqakzvx" w:colFirst="0" w:colLast="0" w:id="1"/>
      <w:bookmarkEnd w:id="1"/>
      <w:r w:rsidRPr="142D662F">
        <w:rPr>
          <w:rFonts w:asciiTheme="majorHAnsi" w:hAnsiTheme="majorHAnsi" w:cstheme="majorBidi"/>
          <w:sz w:val="30"/>
          <w:szCs w:val="30"/>
        </w:rPr>
        <w:t>Study Information</w:t>
      </w:r>
    </w:p>
    <w:p w:rsidRPr="0019410D" w:rsidR="00E37FEF" w:rsidP="3FDEB664" w:rsidRDefault="007B349C" w14:paraId="59917AAC" w14:textId="77777777">
      <w:pPr>
        <w:pStyle w:val="Heading2"/>
        <w:spacing w:line="240" w:lineRule="auto"/>
        <w:contextualSpacing/>
        <w:rPr>
          <w:rFonts w:asciiTheme="majorHAnsi" w:hAnsiTheme="majorHAnsi" w:cstheme="majorBidi"/>
          <w:b w:val="0"/>
        </w:rPr>
      </w:pPr>
      <w:r w:rsidRPr="142D662F">
        <w:rPr>
          <w:rFonts w:asciiTheme="majorHAnsi" w:hAnsiTheme="majorHAnsi" w:cstheme="majorBidi"/>
        </w:rPr>
        <w:t>Title</w:t>
      </w:r>
    </w:p>
    <w:p w:rsidRPr="0019410D" w:rsidR="00E37FEF" w:rsidP="0019410D" w:rsidRDefault="007B349C" w14:paraId="73E44F0E" w14:textId="1B680AA9">
      <w:r w:rsidRPr="0019410D">
        <w:t>Differential Effects of COVID-19 School Closures on Students’ Learning</w:t>
      </w:r>
    </w:p>
    <w:p w:rsidRPr="0019410D" w:rsidR="00E37FEF" w:rsidP="3FDEB664" w:rsidRDefault="007B349C" w14:paraId="18B9BFC7" w14:textId="77777777">
      <w:pPr>
        <w:pStyle w:val="Heading2"/>
        <w:spacing w:line="240" w:lineRule="auto"/>
        <w:contextualSpacing/>
        <w:rPr>
          <w:rFonts w:asciiTheme="majorHAnsi" w:hAnsiTheme="majorHAnsi" w:cstheme="majorBidi"/>
        </w:rPr>
      </w:pPr>
      <w:r w:rsidRPr="142D662F">
        <w:rPr>
          <w:rFonts w:asciiTheme="majorHAnsi" w:hAnsiTheme="majorHAnsi" w:cstheme="majorBidi"/>
        </w:rPr>
        <w:t>Authors</w:t>
      </w:r>
    </w:p>
    <w:p w:rsidRPr="0019410D" w:rsidR="00E37FEF" w:rsidP="0019410D" w:rsidRDefault="007B349C" w14:paraId="58CF813C" w14:textId="5B4EAE25">
      <w:r w:rsidRPr="0019410D">
        <w:t>Tim Fütterer, Tony Tan, Rolf Vegar Olsen, and Sigrid Blömeke</w:t>
      </w:r>
    </w:p>
    <w:p w:rsidRPr="0019410D" w:rsidR="00E37FEF" w:rsidP="3FDEB664" w:rsidRDefault="007B349C" w14:paraId="2B9DB72F" w14:textId="77777777">
      <w:pPr>
        <w:pStyle w:val="Heading2"/>
        <w:spacing w:line="240" w:lineRule="auto"/>
        <w:contextualSpacing/>
        <w:rPr>
          <w:rFonts w:asciiTheme="majorHAnsi" w:hAnsiTheme="majorHAnsi" w:cstheme="majorBidi"/>
          <w:b w:val="0"/>
        </w:rPr>
      </w:pPr>
      <w:r w:rsidRPr="142D662F">
        <w:rPr>
          <w:rFonts w:asciiTheme="majorHAnsi" w:hAnsiTheme="majorHAnsi" w:cstheme="majorBidi"/>
        </w:rPr>
        <w:t>Keywords</w:t>
      </w:r>
    </w:p>
    <w:p w:rsidRPr="0019410D" w:rsidR="00E37FEF" w:rsidP="0019410D" w:rsidRDefault="007B349C" w14:paraId="1CFAC824" w14:textId="0D0F0131">
      <w:r w:rsidRPr="0019410D">
        <w:t xml:space="preserve">COVID-19, </w:t>
      </w:r>
      <w:r w:rsidR="006320A5">
        <w:t>student achievement</w:t>
      </w:r>
      <w:r w:rsidRPr="0019410D">
        <w:t>, social inequality, Norway</w:t>
      </w:r>
      <w:r w:rsidR="00014486">
        <w:t xml:space="preserve">, </w:t>
      </w:r>
      <w:r w:rsidR="00711E1C">
        <w:t>socioeconomic status</w:t>
      </w:r>
      <w:r w:rsidR="0070401C">
        <w:t>, school closures</w:t>
      </w:r>
    </w:p>
    <w:p w:rsidRPr="0019410D" w:rsidR="00E37FEF" w:rsidP="3FDEB664" w:rsidRDefault="007B349C" w14:paraId="5BDCC1AD" w14:textId="77777777">
      <w:pPr>
        <w:pStyle w:val="Heading2"/>
        <w:spacing w:line="240" w:lineRule="auto"/>
        <w:contextualSpacing/>
        <w:rPr>
          <w:rFonts w:asciiTheme="majorHAnsi" w:hAnsiTheme="majorHAnsi" w:cstheme="majorBidi"/>
          <w:b w:val="0"/>
        </w:rPr>
      </w:pPr>
      <w:r w:rsidRPr="142D662F">
        <w:rPr>
          <w:rFonts w:asciiTheme="majorHAnsi" w:hAnsiTheme="majorHAnsi" w:cstheme="majorBidi"/>
        </w:rPr>
        <w:t>Description</w:t>
      </w:r>
    </w:p>
    <w:p w:rsidRPr="0019410D" w:rsidR="7F8EE8A7" w:rsidP="0019410D" w:rsidRDefault="2C662C18" w14:paraId="31076148" w14:textId="523D0A4A">
      <w:r w:rsidRPr="0019410D">
        <w:rPr>
          <w:i/>
          <w:iCs/>
        </w:rPr>
        <w:t>Preface</w:t>
      </w:r>
      <w:r w:rsidRPr="0019410D">
        <w:t xml:space="preserve">: This study uses </w:t>
      </w:r>
      <w:r w:rsidRPr="0019410D" w:rsidR="451D056E">
        <w:t>Norway’s</w:t>
      </w:r>
      <w:r w:rsidRPr="0019410D">
        <w:t xml:space="preserve"> national</w:t>
      </w:r>
      <w:r w:rsidRPr="0019410D" w:rsidR="451D056E">
        <w:t xml:space="preserve"> </w:t>
      </w:r>
      <w:r w:rsidRPr="0019410D" w:rsidR="3347C6B4">
        <w:t>registers</w:t>
      </w:r>
      <w:r w:rsidRPr="0019410D" w:rsidR="0BC1317D">
        <w:t xml:space="preserve"> to </w:t>
      </w:r>
      <w:r w:rsidRPr="0019410D" w:rsidR="52655D8B">
        <w:t>investigate the associations</w:t>
      </w:r>
      <w:r w:rsidRPr="0019410D" w:rsidR="320559DF">
        <w:t xml:space="preserve"> between COVID-19 </w:t>
      </w:r>
      <w:r w:rsidRPr="0019410D" w:rsidR="78A985ED">
        <w:t xml:space="preserve">school </w:t>
      </w:r>
      <w:r w:rsidRPr="0019410D" w:rsidR="62E4BEF2">
        <w:t>closures</w:t>
      </w:r>
      <w:r w:rsidRPr="0019410D" w:rsidR="65038CC5">
        <w:t xml:space="preserve"> and students’ learning</w:t>
      </w:r>
      <w:r w:rsidRPr="0019410D" w:rsidR="4BC2C591">
        <w:t xml:space="preserve"> outcomes.</w:t>
      </w:r>
      <w:r w:rsidRPr="0019410D" w:rsidR="1266F1A0">
        <w:t xml:space="preserve"> </w:t>
      </w:r>
      <w:r w:rsidRPr="0019410D" w:rsidR="786F3F0B">
        <w:t xml:space="preserve">Register </w:t>
      </w:r>
      <w:r w:rsidRPr="0019410D" w:rsidR="1BC15513">
        <w:t>datasets</w:t>
      </w:r>
      <w:r w:rsidRPr="0019410D" w:rsidR="09A58BD3">
        <w:t xml:space="preserve"> </w:t>
      </w:r>
      <w:r w:rsidRPr="0019410D" w:rsidR="046F3607">
        <w:t xml:space="preserve">overcome sampling issues </w:t>
      </w:r>
      <w:r w:rsidRPr="0019410D" w:rsidR="79D3F955">
        <w:t xml:space="preserve">by </w:t>
      </w:r>
      <w:r w:rsidRPr="0019410D" w:rsidR="78BBBDDE">
        <w:t>preserving</w:t>
      </w:r>
      <w:r w:rsidRPr="0019410D" w:rsidR="08A9A984">
        <w:t xml:space="preserve"> </w:t>
      </w:r>
      <w:r w:rsidRPr="0019410D" w:rsidR="0864B295">
        <w:t xml:space="preserve">information about the </w:t>
      </w:r>
      <w:r w:rsidRPr="0019410D" w:rsidR="7CF6315B">
        <w:t xml:space="preserve">entire Norwegian </w:t>
      </w:r>
      <w:r w:rsidRPr="0019410D" w:rsidR="20484763">
        <w:t>population</w:t>
      </w:r>
      <w:r w:rsidRPr="0019410D" w:rsidR="78BBBDDE">
        <w:t xml:space="preserve">. </w:t>
      </w:r>
      <w:r w:rsidRPr="0019410D" w:rsidR="5816C343">
        <w:t>Due to</w:t>
      </w:r>
      <w:r w:rsidRPr="0019410D" w:rsidR="095A81D6">
        <w:t xml:space="preserve"> our</w:t>
      </w:r>
      <w:r w:rsidRPr="0019410D" w:rsidR="5816C343">
        <w:t xml:space="preserve"> </w:t>
      </w:r>
      <w:r w:rsidRPr="0019410D" w:rsidR="1B02AEFE">
        <w:t xml:space="preserve">source </w:t>
      </w:r>
      <w:r w:rsidRPr="0019410D" w:rsidR="3E54C505">
        <w:t>data’s</w:t>
      </w:r>
      <w:r w:rsidRPr="0019410D" w:rsidR="5816C343">
        <w:t xml:space="preserve"> large</w:t>
      </w:r>
      <w:r w:rsidRPr="0019410D" w:rsidR="420D0559">
        <w:t xml:space="preserve"> </w:t>
      </w:r>
      <w:r w:rsidRPr="0019410D" w:rsidR="414E9215">
        <w:t>sizes</w:t>
      </w:r>
      <w:r w:rsidRPr="0019410D" w:rsidR="420D0559">
        <w:t>,</w:t>
      </w:r>
      <w:r w:rsidRPr="0019410D" w:rsidR="655F1B60">
        <w:t xml:space="preserve"> we</w:t>
      </w:r>
      <w:r w:rsidRPr="0019410D" w:rsidR="2C03476F">
        <w:t xml:space="preserve"> expect </w:t>
      </w:r>
      <w:r w:rsidRPr="0019410D" w:rsidR="0618E740">
        <w:t xml:space="preserve">statistical significance </w:t>
      </w:r>
      <w:r w:rsidRPr="0019410D" w:rsidR="2897B8BF">
        <w:t xml:space="preserve">for most </w:t>
      </w:r>
      <w:r w:rsidRPr="0019410D" w:rsidR="4016A27C">
        <w:t>inferential parameters.</w:t>
      </w:r>
      <w:r w:rsidRPr="0019410D" w:rsidR="0D039E52">
        <w:t xml:space="preserve"> </w:t>
      </w:r>
      <w:r w:rsidRPr="0019410D" w:rsidR="6420088A">
        <w:t>In addition</w:t>
      </w:r>
      <w:r w:rsidRPr="0019410D" w:rsidR="07721E92">
        <w:t xml:space="preserve"> to</w:t>
      </w:r>
      <w:r w:rsidRPr="0019410D" w:rsidR="4CE57E44">
        <w:t xml:space="preserve"> </w:t>
      </w:r>
      <w:r w:rsidRPr="0019410D" w:rsidR="4F9299B0">
        <w:t xml:space="preserve">preventing </w:t>
      </w:r>
      <w:r w:rsidRPr="0019410D" w:rsidR="0111555E">
        <w:t xml:space="preserve">questionable </w:t>
      </w:r>
      <w:r w:rsidRPr="0019410D" w:rsidR="7FF919E6">
        <w:t xml:space="preserve">practices such </w:t>
      </w:r>
      <w:r w:rsidRPr="0019410D" w:rsidR="234B2FEE">
        <w:t xml:space="preserve">as </w:t>
      </w:r>
      <w:r w:rsidRPr="0019410D" w:rsidR="7FF919E6">
        <w:rPr>
          <w:i/>
          <w:iCs/>
        </w:rPr>
        <w:t>p</w:t>
      </w:r>
      <w:r w:rsidRPr="0019410D" w:rsidR="007B349C">
        <w:t>-hacking</w:t>
      </w:r>
      <w:r w:rsidRPr="0019410D" w:rsidR="4C61B784">
        <w:t xml:space="preserve">, </w:t>
      </w:r>
      <w:r w:rsidRPr="0019410D" w:rsidR="0BCBAEB9">
        <w:t>this</w:t>
      </w:r>
      <w:r w:rsidRPr="0019410D" w:rsidR="4C049457">
        <w:t xml:space="preserve"> </w:t>
      </w:r>
      <w:r w:rsidRPr="0019410D" w:rsidR="4F9299B0">
        <w:t>pre</w:t>
      </w:r>
      <w:r w:rsidRPr="0019410D" w:rsidR="5D1FE8BC">
        <w:t>registration</w:t>
      </w:r>
      <w:r w:rsidRPr="0019410D" w:rsidR="39051506">
        <w:t xml:space="preserve"> </w:t>
      </w:r>
      <w:r w:rsidRPr="0019410D" w:rsidR="743ABFDB">
        <w:t xml:space="preserve">serves </w:t>
      </w:r>
      <w:r w:rsidRPr="0019410D" w:rsidR="7A1EE491">
        <w:t xml:space="preserve">to </w:t>
      </w:r>
      <w:r w:rsidRPr="0019410D" w:rsidR="68A6FADA">
        <w:t xml:space="preserve">enhance </w:t>
      </w:r>
      <w:r w:rsidRPr="0019410D" w:rsidR="2F4B26E9">
        <w:t xml:space="preserve">research </w:t>
      </w:r>
      <w:r w:rsidRPr="0019410D" w:rsidR="23DCA5B0">
        <w:t>transparency by declaring</w:t>
      </w:r>
      <w:r w:rsidRPr="0019410D" w:rsidR="6BBE50FD">
        <w:t xml:space="preserve"> our research questions and methodological approaches</w:t>
      </w:r>
      <w:r w:rsidRPr="0019410D" w:rsidR="43B522FB">
        <w:t xml:space="preserve"> </w:t>
      </w:r>
      <w:r w:rsidRPr="0019410D" w:rsidR="67073902">
        <w:t>before key</w:t>
      </w:r>
      <w:r w:rsidRPr="0019410D" w:rsidR="6BBE50FD">
        <w:t xml:space="preserve"> variables </w:t>
      </w:r>
      <w:r w:rsidRPr="0019410D" w:rsidR="2DAB6511">
        <w:t>become</w:t>
      </w:r>
      <w:r w:rsidRPr="0019410D" w:rsidR="6BBE50FD">
        <w:t xml:space="preserve"> available to the authors</w:t>
      </w:r>
      <w:r w:rsidRPr="0019410D" w:rsidR="1FDC7915">
        <w:t>.</w:t>
      </w:r>
    </w:p>
    <w:p w:rsidRPr="0019410D" w:rsidR="42D0C8BF" w:rsidP="42D0C8BF" w:rsidRDefault="42D0C8BF" w14:paraId="1890233E" w14:textId="3D86875D">
      <w:pPr>
        <w:spacing w:after="200" w:line="240" w:lineRule="auto"/>
        <w:contextualSpacing/>
        <w:rPr>
          <w:rFonts w:asciiTheme="majorHAnsi" w:hAnsiTheme="majorHAnsi" w:cstheme="majorBidi"/>
        </w:rPr>
      </w:pPr>
    </w:p>
    <w:p w:rsidRPr="0019410D" w:rsidR="00E37FEF" w:rsidP="0019410D" w:rsidRDefault="1769C6A2" w14:paraId="5662C6BA" w14:textId="585FA9DB">
      <w:r w:rsidRPr="0019410D">
        <w:t>School</w:t>
      </w:r>
      <w:r w:rsidRPr="0019410D" w:rsidR="007B349C">
        <w:t xml:space="preserve"> closures </w:t>
      </w:r>
      <w:r w:rsidRPr="0019410D" w:rsidR="5BF0187F">
        <w:t>resultant from</w:t>
      </w:r>
      <w:r w:rsidRPr="0019410D" w:rsidR="007B349C">
        <w:t xml:space="preserve"> the COVID-19 pandemic in 2020 and 2021 </w:t>
      </w:r>
      <w:r w:rsidRPr="0019410D" w:rsidR="0F7C98FF">
        <w:t>represented</w:t>
      </w:r>
      <w:r w:rsidRPr="0019410D" w:rsidR="007B349C">
        <w:t xml:space="preserve"> a sudden and unexpected disruption of students' learning in schools</w:t>
      </w:r>
      <w:r w:rsidRPr="0019410D" w:rsidR="5372B5FF">
        <w:t>.</w:t>
      </w:r>
      <w:r w:rsidRPr="0019410D" w:rsidR="007B349C">
        <w:t xml:space="preserve"> “School systems had to rapidly improvise to ensure some continuity in the education of children and adapt their teaching methods to a situation in which, in the space of a day, the setting in which education took place moved from the school to the home for most children and the mode of instruction shifted from face-to-face contact between pupils and their teachers/instructors to some form of remote or distance learning, often supervised by parents”</w:t>
      </w:r>
      <w:r w:rsidR="00F7453A">
        <w:t xml:space="preserve"> </w:t>
      </w:r>
      <w:r w:rsidR="00F7453A">
        <w:fldChar w:fldCharType="begin"/>
      </w:r>
      <w:r w:rsidR="00F7453A">
        <w:instrText xml:space="preserve"> ADDIN ZOTERO_ITEM CSL_CITATION {"citationID":"RnSnXbQo","properties":{"formattedCitation":"(Thorn &amp; Vincent-Lancrin, 2021, p. 13)","plainCitation":"(Thorn &amp; Vincent-Lancrin, 2021, p. 13)","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locator":"13","label":"page"}],"schema":"https://github.com/citation-style-language/schema/raw/master/csl-citation.json"} </w:instrText>
      </w:r>
      <w:r w:rsidR="00F7453A">
        <w:fldChar w:fldCharType="separate"/>
      </w:r>
      <w:r w:rsidRPr="00F7453A" w:rsidR="00F7453A">
        <w:rPr>
          <w:rFonts w:cs="Calibri"/>
        </w:rPr>
        <w:t>(Thorn &amp; Vincent-Lancrin, 2021, p. 13)</w:t>
      </w:r>
      <w:r w:rsidR="00F7453A">
        <w:fldChar w:fldCharType="end"/>
      </w:r>
      <w:r w:rsidRPr="0019410D" w:rsidR="007B349C">
        <w:t>. Findings from previous studies suggest that school closures had a negative effect on student achievement (</w:t>
      </w:r>
      <m:oMath>
        <m:r>
          <w:rPr>
            <w:rFonts w:ascii="Cambria Math" w:hAnsi="Cambria Math"/>
          </w:rPr>
          <m:t>d=-0.005 SD</m:t>
        </m:r>
      </m:oMath>
      <w:r w:rsidR="007A69E6">
        <w:t xml:space="preserve"> t</w:t>
      </w:r>
      <w:r w:rsidRPr="0019410D" w:rsidR="007B349C">
        <w:rPr>
          <w:rFonts w:eastAsia="Arial Unicode MS"/>
        </w:rPr>
        <w:t xml:space="preserve">o </w:t>
      </w:r>
      <m:oMath>
        <m:r>
          <w:rPr>
            <w:rFonts w:ascii="Cambria Math" w:hAnsi="Cambria Math" w:eastAsia="Arial Unicode MS"/>
          </w:rPr>
          <m:t>d=-0.05 SD</m:t>
        </m:r>
      </m:oMath>
      <w:r w:rsidRPr="0019410D" w:rsidR="007B349C">
        <w:rPr>
          <w:rFonts w:eastAsia="Arial Unicode MS"/>
        </w:rPr>
        <w:t xml:space="preserve"> per week), especially for students with low socioeconomic status </w:t>
      </w:r>
      <w:r w:rsidR="00CA3106">
        <w:rPr>
          <w:rFonts w:eastAsia="Arial Unicode MS"/>
        </w:rPr>
        <w:fldChar w:fldCharType="begin"/>
      </w:r>
      <w:r w:rsidR="00CA3106">
        <w:rPr>
          <w:rFonts w:eastAsia="Arial Unicode MS"/>
        </w:rPr>
        <w:instrText xml:space="preserve"> ADDIN ZOTERO_ITEM CSL_CITATION {"citationID":"f13LWqp1","properties":{"formattedCitation":"(Hammerstein et al., 2021)","plainCitation":"(Hammerstein et al., 2021)","noteIndex":0},"citationItems":[{"id":93508,"uris":["http://zotero.org/groups/4652725/items/AXDCBBI4"],"itemData":{"id":93508,"type":"article</w:instrText>
      </w:r>
      <w:r w:rsidRPr="00C7161A" w:rsidR="00CA3106">
        <w:rPr>
          <w:rFonts w:eastAsia="Arial Unicode MS"/>
        </w:rPr>
        <w:instrText>-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w:instrText>
      </w:r>
      <w:r w:rsidRPr="00746F03" w:rsidR="00CA3106">
        <w:rPr>
          <w:rFonts w:eastAsia="Arial Unicode MS"/>
          <w:lang w:val="de-DE"/>
        </w:rPr>
        <w:instrText xml:space="preserve">-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00CA3106">
        <w:rPr>
          <w:rFonts w:eastAsia="Arial Unicode MS"/>
        </w:rPr>
        <w:fldChar w:fldCharType="separate"/>
      </w:r>
      <w:r w:rsidRPr="00746F03" w:rsidR="00CA3106">
        <w:rPr>
          <w:rFonts w:cs="Calibri"/>
          <w:lang w:val="de-DE"/>
        </w:rPr>
        <w:t>(Hammerstein et al., 2021)</w:t>
      </w:r>
      <w:r w:rsidR="00CA3106">
        <w:rPr>
          <w:rFonts w:eastAsia="Arial Unicode MS"/>
        </w:rPr>
        <w:fldChar w:fldCharType="end"/>
      </w:r>
      <w:r w:rsidRPr="00746F03" w:rsidR="007B349C">
        <w:rPr>
          <w:lang w:val="de-DE"/>
        </w:rPr>
        <w:t xml:space="preserve">. In their meta-analysis, Betthäuser et al. </w:t>
      </w:r>
      <w:r w:rsidR="00E32FED">
        <w:fldChar w:fldCharType="begin"/>
      </w:r>
      <w:r w:rsidRPr="00746F03" w:rsidR="00E32FED">
        <w:rPr>
          <w:lang w:val="de-DE"/>
        </w:rPr>
        <w:instrText xml:space="preserve"> ADDIN ZOTERO_ITEM CSL_CITATION {"citationID":"d8TrhgtL","properties":{"formattedCitation":"(2022)","plainCitation":"(2022)","noteIndex":0},"citationItems":[{"id":129924,"uris":["http://zotero.org/groups/4652725/items/XWCL23UY"],"itemData":{"id":129924,"type":"report","abstract":"How has the COVID-19 pandemic affected learning progress among school-age children? Two years</w:instrText>
      </w:r>
      <w:r w:rsidRPr="00AA7470" w:rsidR="00E32FED">
        <w:instrText xml:space="preserve">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w:instrText>
      </w:r>
      <w:r w:rsidR="00E32FED">
        <w:instrText xml:space="preserv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00E32FED">
        <w:fldChar w:fldCharType="separate"/>
      </w:r>
      <w:r w:rsidRPr="00E32FED" w:rsidR="00E32FED">
        <w:rPr>
          <w:rFonts w:cs="Calibri"/>
        </w:rPr>
        <w:t>(2022)</w:t>
      </w:r>
      <w:r w:rsidR="00E32FED">
        <w:fldChar w:fldCharType="end"/>
      </w:r>
      <w:r w:rsidRPr="0019410D" w:rsidR="007B349C">
        <w:t xml:space="preserve"> found an overall negative effect of school closures on student learning early in the pandemic across 34 studies (Cohen’s </w:t>
      </w:r>
      <m:oMath>
        <m:r>
          <w:rPr>
            <w:rFonts w:ascii="Cambria Math" w:hAnsi="Cambria Math"/>
          </w:rPr>
          <m:t>d=-0.17</m:t>
        </m:r>
      </m:oMath>
      <w:r w:rsidRPr="0019410D" w:rsidR="007B349C">
        <w:t xml:space="preserve">). </w:t>
      </w:r>
      <w:r w:rsidRPr="0019410D" w:rsidR="22AC3DFB">
        <w:t>In summary</w:t>
      </w:r>
      <w:r w:rsidRPr="0019410D" w:rsidR="007B349C">
        <w:t xml:space="preserve">, the results indicate that measures to maintain learning during school closures that began in March 2020 were not effective. </w:t>
      </w:r>
      <w:r w:rsidRPr="0019410D" w:rsidR="3B3E0FD2">
        <w:t>Although these</w:t>
      </w:r>
      <w:r w:rsidRPr="0019410D" w:rsidR="007B349C">
        <w:t xml:space="preserve"> findings </w:t>
      </w:r>
      <w:r w:rsidRPr="0019410D" w:rsidR="499EA366">
        <w:t>appeared</w:t>
      </w:r>
      <w:r w:rsidRPr="0019410D" w:rsidR="007B349C">
        <w:t xml:space="preserve"> robust as many studies examined large samples, used administrative </w:t>
      </w:r>
      <w:r w:rsidRPr="0019410D" w:rsidR="7E19BCD4">
        <w:t xml:space="preserve">or </w:t>
      </w:r>
      <w:r w:rsidRPr="0019410D" w:rsidR="007B349C">
        <w:t>test data, and often employed methods enabling causal inferences (e.g., difference-in-difference approach</w:t>
      </w:r>
      <w:r w:rsidRPr="0019410D" w:rsidR="6220F756">
        <w:t>),</w:t>
      </w:r>
      <w:r w:rsidRPr="0019410D" w:rsidR="007B349C">
        <w:t xml:space="preserve"> most of the </w:t>
      </w:r>
      <w:r w:rsidRPr="0019410D" w:rsidR="643FC529">
        <w:t>prior</w:t>
      </w:r>
      <w:r w:rsidRPr="0019410D" w:rsidR="007B349C">
        <w:t xml:space="preserve"> </w:t>
      </w:r>
      <w:r w:rsidRPr="0019410D" w:rsidR="545F22E4">
        <w:t xml:space="preserve">studies </w:t>
      </w:r>
      <w:r w:rsidRPr="0019410D" w:rsidR="1E3A583D">
        <w:t>contained</w:t>
      </w:r>
      <w:r w:rsidRPr="0019410D" w:rsidR="007B349C">
        <w:t xml:space="preserve"> weaknesses in </w:t>
      </w:r>
      <w:r w:rsidRPr="0019410D" w:rsidR="12DB199D">
        <w:t>their</w:t>
      </w:r>
      <w:r w:rsidRPr="0019410D" w:rsidR="007B349C">
        <w:t xml:space="preserve"> underlying data </w:t>
      </w:r>
      <w:r w:rsidR="00E32FED">
        <w:fldChar w:fldCharType="begin"/>
      </w:r>
      <w:r w:rsidR="00E32FED">
        <w:instrText xml:space="preserve"> ADDIN ZOTERO_ITEM CSL_CITATION {"citationID":"W0cklEfz","properties":{"formattedCitation":"(Thorn &amp; Vincent-Lancrin, 2021)","plainCitation":"(Thorn &amp; Vincent-Lancrin, 2021)","noteIndex":0},"citationItems":[{"id":125590,"uris":["http://zotero.org/groups/4652725/items/3E49NMEC"],"itemData":{"id":125590,"type":"book","event-place":"Paris","ISBN":"978-92-64-50450-9","language":"en","note":"DOI: 10.1787/1c78681e-en","publisher":"OECD Publishing","publisher-place":"Paris","source":"DOI.org (Crossref)","title":"Schooling during a pandemic: The experience and outcomes of schoolchildren during the first round of COVID-19 lockdowns","title-short":"Schooling During a Pandemic","URL":"https://www.oecd-ilibrary.org/education/schooling-during-a-pandemic_1c78681e-en","author":[{"family":"Thorn","given":"William"},{"family":"Vincent-Lancrin","given":"Stéphan"}],"accessed":{"date-parts":[["2022",4,25]]},"issued":{"date-parts":[["2021",10,18]]}}}],"schema":"https://github.com/citation-style-language/schema/raw/master/csl-citation.json"} </w:instrText>
      </w:r>
      <w:r w:rsidR="00E32FED">
        <w:fldChar w:fldCharType="separate"/>
      </w:r>
      <w:r w:rsidRPr="00E32FED" w:rsidR="00E32FED">
        <w:rPr>
          <w:rFonts w:cs="Calibri"/>
        </w:rPr>
        <w:t>(Thorn &amp; Vincent-Lancrin, 2021)</w:t>
      </w:r>
      <w:r w:rsidR="00E32FED">
        <w:fldChar w:fldCharType="end"/>
      </w:r>
      <w:r w:rsidRPr="0019410D" w:rsidR="007B349C">
        <w:t xml:space="preserve">. For example, convenience samples </w:t>
      </w:r>
      <w:r w:rsidRPr="0019410D" w:rsidR="22C14A8D">
        <w:t xml:space="preserve">were </w:t>
      </w:r>
      <w:r w:rsidRPr="0019410D" w:rsidR="46136094">
        <w:t>often</w:t>
      </w:r>
      <w:r w:rsidRPr="0019410D" w:rsidR="007B349C">
        <w:t xml:space="preserve"> used </w:t>
      </w:r>
      <w:r w:rsidR="0006287F">
        <w:fldChar w:fldCharType="begin"/>
      </w:r>
      <w:r w:rsidR="00B97229">
        <w:instrText xml:space="preserve"> ADDIN ZOTERO_ITEM CSL_CITATION {"citationID":"xUaTosrn","properties":{"formattedCitation":"(e.g., Clark et al., 2021)","plainCitation":"(e.g., Clark et al., 2021)","noteIndex":0},"citationItems":[{"id":125777,"uris":["http://zotero.org/groups/4652725/items/VGJC784K"],"itemData":{"id":125777,"type":"article-journal","container-title":"China Economic Review","DOI":"https://doi.org/10.1016/j.chieco.2021.101629","ISSN":"1043951X","journalAbbreviation":"China Economic Review","language":"en","page":"101629","source":"DOI.org (Crossref)","title":"Compensating for academic loss: Online learning and student performance during the COVID-19 pandemic","title-short":"Compensating for academic loss","volume":"68","author":[{"family":"Clark","given":"Andrew E."},{"family":"Nong","given":"Huifu"},{"family":"Zhu","given":"Hongjia"},{"family":"Zhu","given":"Rong"}],"issued":{"date-parts":[["2021",8]]}},"label":"page","prefix":"e.g.,"}],"schema":"https://github.com/citation-style-language/schema/raw/master/csl-citation.json"} </w:instrText>
      </w:r>
      <w:r w:rsidR="0006287F">
        <w:fldChar w:fldCharType="separate"/>
      </w:r>
      <w:r w:rsidRPr="00B97229" w:rsidR="00B97229">
        <w:rPr>
          <w:rFonts w:cs="Calibri"/>
        </w:rPr>
        <w:t>(e.g., Clark et al., 2021)</w:t>
      </w:r>
      <w:r w:rsidR="0006287F">
        <w:fldChar w:fldCharType="end"/>
      </w:r>
      <w:r w:rsidRPr="0019410D" w:rsidR="007B349C">
        <w:t xml:space="preserve">, data </w:t>
      </w:r>
      <w:r w:rsidRPr="0019410D" w:rsidR="6B84446E">
        <w:t>were</w:t>
      </w:r>
      <w:r w:rsidRPr="0019410D" w:rsidR="007B349C">
        <w:t xml:space="preserve"> not representative of the underlying population </w:t>
      </w:r>
      <w:r w:rsidR="00B97229">
        <w:fldChar w:fldCharType="begin"/>
      </w:r>
      <w:r w:rsidR="00FE7C96">
        <w:instrText xml:space="preserve"> ADDIN ZOTERO_ITEM CSL_CITATION {"citationID":"dKockljz","properties":{"formattedCitation":"(e.g., Kuhfeld et al., 2020)","plainCitation":"(e.g., Kuhfeld et al., 2020)","noteIndex":0},"citationItems":[{"id":125785,"uris":["http://zotero.org/groups/4652725/items/9BWFX26A"],"itemData":{"id":125785,"type":"article-journal","abstract":"As the COVID-19 pandemic upended the 2019–2020 school year, education systems scrambled to meet the needs of students and families with little available data on how school closures may impact learning. In this study, we produced a series of projections of COVID-19-related learning loss based on (a) estimates from absenteeism literature and (b) analyses of summer learning patterns of 5 million students. Under our projections, returning students are expected to start fall 2020 with approximately 63 to 68% of the learning gains in reading and 37 to 50% of the learning gains in mathematics relative to a typical school year. However, we project that losing ground during the school closures was not universal, with the top third of students potentially making gains in reading.","container-title":"Educational Researcher","DOI":"https://doi.org/10.3102/0013189X20965918","ISSN":"0013-189X, 1935-102X","issue":"8","journalAbbreviation":"Educational Researcher","language":"en","page":"549-565","source":"DOI.org (Crossref)","title":"Projecting the potential impact of COVID-19 school closures on academic achievement","volume":"49","author":[{"family":"Kuhfeld","given":"Megan"},{"family":"Soland","given":"James"},{"family":"Tarasawa","given":"Beth"},{"family":"Johnson","given":"Angela"},{"family":"Ruzek","given":"Erik"},{"family":"Liu","given":"Jing"}],"issued":{"date-parts":[["2020",11]]}},"label":"page","prefix":"e.g.,"}],"schema":"https://github.com/citation-style-language/schema/raw/master/csl-citation.json"} </w:instrText>
      </w:r>
      <w:r w:rsidR="00B97229">
        <w:fldChar w:fldCharType="separate"/>
      </w:r>
      <w:r w:rsidRPr="00FE7C96" w:rsidR="00FE7C96">
        <w:rPr>
          <w:rFonts w:cs="Calibri"/>
        </w:rPr>
        <w:t>(e.g., Kuhfeld et al., 2020)</w:t>
      </w:r>
      <w:r w:rsidR="00B97229">
        <w:fldChar w:fldCharType="end"/>
      </w:r>
      <w:r w:rsidRPr="0019410D" w:rsidR="007B349C">
        <w:t xml:space="preserve">, or data </w:t>
      </w:r>
      <w:r w:rsidRPr="0019410D" w:rsidR="7EF5B830">
        <w:t>were</w:t>
      </w:r>
      <w:r w:rsidRPr="0019410D" w:rsidR="3FB5BF89">
        <w:t xml:space="preserve"> </w:t>
      </w:r>
      <w:r w:rsidRPr="0019410D" w:rsidR="007B349C">
        <w:t>obtained from survey methods such as web-based surveys</w:t>
      </w:r>
      <w:r w:rsidRPr="0019410D" w:rsidR="7EF5B830">
        <w:t xml:space="preserve">, </w:t>
      </w:r>
      <w:r w:rsidRPr="0019410D" w:rsidR="0B6ACBC6">
        <w:t>mobile</w:t>
      </w:r>
      <w:r w:rsidRPr="0019410D" w:rsidR="4599E43F">
        <w:t xml:space="preserve"> apps</w:t>
      </w:r>
      <w:r w:rsidRPr="0019410D" w:rsidR="0B6ACBC6">
        <w:t>,</w:t>
      </w:r>
      <w:r w:rsidRPr="0019410D" w:rsidR="007B349C">
        <w:t xml:space="preserve"> or telephone interviews result in </w:t>
      </w:r>
      <w:r w:rsidRPr="0019410D" w:rsidR="0566F2EE">
        <w:t>distorted</w:t>
      </w:r>
      <w:r w:rsidRPr="0019410D" w:rsidR="75FFCCFD">
        <w:t xml:space="preserve"> samples</w:t>
      </w:r>
      <w:r w:rsidRPr="0019410D" w:rsidR="007B349C">
        <w:t xml:space="preserve"> and/or low response rates </w:t>
      </w:r>
      <w:r w:rsidR="00FE7C96">
        <w:fldChar w:fldCharType="begin"/>
      </w:r>
      <w:r w:rsidR="00FE7C96">
        <w:instrText xml:space="preserve"> ADDIN ZOTERO_ITEM CSL_CITATION {"citationID":"90b7SnyV","properties":{"formattedCitation":"(e.g., van der Velde et al., 2021)","plainCitation":"(e.g., van der Velde et al., 2021)","noteIndex":0},"citationItems":[{"id":125766,"uris":["http://zotero.org/groups/4652725/items/8C5KLZPV"],"itemData":{"id":125766,"type":"article-journal","abstract":"The COVID-19 pandemic caused lockdowns and sudden school closures around the world in spring 2020, significantly impacting the education of students. Here, we investigate how the switch to distance learning affected study activity and performance in an online retrieval practice tool used for language learning in Dutch secondary education. We report insights from a rich data set consisting of over 115 million retrieval practice trials completed by more than 133 thousand students over the course of two consecutive school years. Our findings show that usage of the tool increased substantially at the start of </w:instrText>
      </w:r>
      <w:r w:rsidRPr="00746F03" w:rsidR="00FE7C96">
        <w:instrText xml:space="preserve">lockdown, with the bulk of study activity occurring on weekday mornings. In general, students’ progress through the material was largely unaffected by lockdown, although students from the highest educational track were somewhat more likely to be on or ahead of schedule than students from lower tracks, compared to the previous year. Performance on </w:instrText>
      </w:r>
      <w:r w:rsidRPr="000372CC" w:rsidR="00FE7C96">
        <w:instrText xml:space="preserve">individual study trials was generally stable, but accuracy and response time on open answer questions went up, perhaps as a result of students being more focused at home. These encouraging findings contribute to a growing literature on the educational ramifications of distance learning during lockdown.","container-title":"Frontiers in Education","DOI":"https://doi.org/10.3389/feduc.2021.712987","ISSN":"2504-284X","journalAbbreviation":"Front. Educ.","language":"en","page":"712987","source":"DOI.org (Crossref)","title":"Lockdown learning: Changes in online foreign-language study activity and performance of Dutch secondary school students during the COVID-19 pandemic","title-short":"Lockdown Learning","volume":"6","author":[{"family":"Velde","given":"Maarten","non-dropping-particle":"van der"},{"family":"Sense","given":"Florian"},{"family":"Spijkers","given":"Rinske"},{"family":"Meeter","given":"Martijn"},{"family":"Rijn","given":"Hedderik","non-dropping-particle":"van"}],"issued":{"date-parts":[["2021",8,3]]}},"label":"page","prefix":"e.g.,"}],"schema":"https://github.com/citation-style-language/schema/raw/master/csl-citation.json"} </w:instrText>
      </w:r>
      <w:r w:rsidR="00FE7C96">
        <w:fldChar w:fldCharType="separate"/>
      </w:r>
      <w:r w:rsidRPr="000372CC" w:rsidR="00FE7C96">
        <w:rPr>
          <w:rFonts w:cs="Calibri"/>
        </w:rPr>
        <w:t>(e.g., van der Velde et al., 2021)</w:t>
      </w:r>
      <w:r w:rsidR="00FE7C96">
        <w:fldChar w:fldCharType="end"/>
      </w:r>
      <w:r w:rsidRPr="000372CC" w:rsidR="007B349C">
        <w:t xml:space="preserve">. </w:t>
      </w:r>
      <w:r w:rsidRPr="0019410D" w:rsidR="007B349C">
        <w:t xml:space="preserve">Moreover, although some </w:t>
      </w:r>
      <w:r w:rsidRPr="0019410D" w:rsidR="3C2A7CB7">
        <w:t>consensus has</w:t>
      </w:r>
      <w:r w:rsidRPr="0019410D" w:rsidR="007B349C">
        <w:t xml:space="preserve"> emerged </w:t>
      </w:r>
      <w:r w:rsidRPr="0019410D" w:rsidR="105BF7D2">
        <w:t>(e.g.,</w:t>
      </w:r>
      <w:r w:rsidRPr="0019410D" w:rsidR="007B349C">
        <w:t xml:space="preserve"> greater learning loss among students with lower SES), uncertainties remain </w:t>
      </w:r>
      <w:r w:rsidRPr="0019410D" w:rsidR="31595062">
        <w:t xml:space="preserve">among </w:t>
      </w:r>
      <w:r w:rsidRPr="0019410D" w:rsidR="5C5490BF">
        <w:t>mixed</w:t>
      </w:r>
      <w:r w:rsidRPr="0019410D" w:rsidR="007B349C">
        <w:t xml:space="preserve"> findings between different subjects. </w:t>
      </w:r>
      <w:r w:rsidRPr="0019410D" w:rsidR="289954D3">
        <w:t>Lastly</w:t>
      </w:r>
      <w:r w:rsidRPr="0019410D" w:rsidR="007B349C">
        <w:t>, school closures</w:t>
      </w:r>
      <w:r w:rsidRPr="0019410D" w:rsidR="4E1F09F1">
        <w:t xml:space="preserve"> have</w:t>
      </w:r>
      <w:r w:rsidRPr="0019410D" w:rsidR="007B349C">
        <w:t xml:space="preserve"> </w:t>
      </w:r>
      <w:r w:rsidRPr="0019410D" w:rsidR="5E44A325">
        <w:t xml:space="preserve">prevented </w:t>
      </w:r>
      <w:r w:rsidRPr="0019410D" w:rsidR="007B349C">
        <w:t xml:space="preserve">achievement assessments </w:t>
      </w:r>
      <w:r w:rsidRPr="0019410D" w:rsidR="791A4A4E">
        <w:t>from taking place.</w:t>
      </w:r>
      <w:r w:rsidRPr="0019410D" w:rsidR="007B349C">
        <w:t xml:space="preserve"> The lack of data presents educational researchers with </w:t>
      </w:r>
      <w:r w:rsidRPr="0019410D" w:rsidR="35E042B2">
        <w:t>additional</w:t>
      </w:r>
      <w:r w:rsidRPr="0019410D" w:rsidR="007B349C">
        <w:t xml:space="preserve"> challenge of generating evidence on the impact of school closures. Against this background, there is a need for both studies that </w:t>
      </w:r>
      <w:r w:rsidRPr="0019410D" w:rsidR="001E15F4">
        <w:t>analyze</w:t>
      </w:r>
      <w:r w:rsidRPr="0019410D" w:rsidR="007B349C">
        <w:t xml:space="preserve"> the impact of school closures on student achievement </w:t>
      </w:r>
      <w:r w:rsidRPr="0019410D" w:rsidR="4E554D42">
        <w:t>using</w:t>
      </w:r>
      <w:r w:rsidRPr="0019410D" w:rsidR="337FA619">
        <w:t xml:space="preserve"> </w:t>
      </w:r>
      <w:r w:rsidRPr="0019410D" w:rsidR="60F7DC37">
        <w:t xml:space="preserve">enhanced </w:t>
      </w:r>
      <w:r w:rsidRPr="0019410D" w:rsidR="3C8D8AB9">
        <w:t>methodology</w:t>
      </w:r>
      <w:r w:rsidRPr="0019410D" w:rsidR="007B349C">
        <w:t xml:space="preserve"> based on high quality data (e.g., representative data allowing us to draw conclusions about the entire population including family circumstances that </w:t>
      </w:r>
      <w:r w:rsidRPr="0019410D" w:rsidR="47AF8D1F">
        <w:t xml:space="preserve">are important </w:t>
      </w:r>
      <w:r w:rsidRPr="0019410D" w:rsidR="007B349C">
        <w:t xml:space="preserve">for learning at home) and studies on how to </w:t>
      </w:r>
      <w:r w:rsidRPr="0019410D" w:rsidR="6A8FAEB5">
        <w:t>accommodate</w:t>
      </w:r>
      <w:r w:rsidRPr="0019410D" w:rsidR="007B349C">
        <w:t xml:space="preserve"> </w:t>
      </w:r>
      <w:r w:rsidRPr="0019410D" w:rsidR="459B6F59">
        <w:t>systemic missing data.</w:t>
      </w:r>
    </w:p>
    <w:p w:rsidRPr="0019410D" w:rsidR="2781A541" w:rsidP="0019410D" w:rsidRDefault="2781A541" w14:paraId="616E10DC" w14:textId="1C619C60"/>
    <w:p w:rsidR="00E37FEF" w:rsidP="0A86B010" w:rsidRDefault="007B349C" w14:paraId="266EA16B" w14:textId="6421126C">
      <w:r w:rsidRPr="0019410D">
        <w:t xml:space="preserve">We aim to conduct two studies </w:t>
      </w:r>
      <w:r w:rsidRPr="0019410D" w:rsidR="53038EAD">
        <w:t xml:space="preserve">using </w:t>
      </w:r>
      <w:r w:rsidRPr="0019410D" w:rsidR="0F5174FA">
        <w:t>Norway’s</w:t>
      </w:r>
      <w:r w:rsidRPr="0019410D">
        <w:t xml:space="preserve"> register data</w:t>
      </w:r>
      <w:r w:rsidRPr="0019410D" w:rsidR="3429285D">
        <w:t xml:space="preserve"> </w:t>
      </w:r>
      <w:r w:rsidRPr="0019410D" w:rsidR="41B67769">
        <w:t xml:space="preserve">between </w:t>
      </w:r>
      <w:r w:rsidRPr="0019410D" w:rsidR="65088D70">
        <w:t xml:space="preserve">2009 and </w:t>
      </w:r>
      <w:r w:rsidRPr="0019410D" w:rsidR="085AA378">
        <w:t>2020.</w:t>
      </w:r>
      <w:r w:rsidRPr="0019410D">
        <w:t xml:space="preserve"> In </w:t>
      </w:r>
      <w:r w:rsidR="003862C0">
        <w:t>S</w:t>
      </w:r>
      <w:r w:rsidRPr="0019410D" w:rsidR="11D6266B">
        <w:t>tudy</w:t>
      </w:r>
      <w:r w:rsidRPr="0019410D">
        <w:t xml:space="preserve"> 1</w:t>
      </w:r>
      <w:r w:rsidRPr="0019410D" w:rsidR="273509C8">
        <w:t xml:space="preserve"> </w:t>
      </w:r>
      <w:r w:rsidRPr="0019410D" w:rsidR="6B40EBAE">
        <w:t xml:space="preserve">(number of archival entries </w:t>
      </w:r>
      <m:oMath>
        <m:r>
          <w:rPr>
            <w:rFonts w:ascii="Cambria Math" w:hAnsi="Cambria Math"/>
          </w:rPr>
          <m:t>≈</m:t>
        </m:r>
      </m:oMath>
      <w:r w:rsidRPr="0019410D" w:rsidR="5FD26A75">
        <w:t xml:space="preserve"> 12.3million</w:t>
      </w:r>
      <w:r w:rsidRPr="0019410D" w:rsidR="6B40EBAE">
        <w:t>),</w:t>
      </w:r>
      <w:r w:rsidRPr="0019410D">
        <w:t xml:space="preserve"> we will </w:t>
      </w:r>
      <w:r w:rsidRPr="0019410D" w:rsidR="3F7E8234">
        <w:t xml:space="preserve">present a Bayesian approach to </w:t>
      </w:r>
      <w:r w:rsidRPr="0019410D" w:rsidR="4C4D5DFC">
        <w:t>estimating</w:t>
      </w:r>
      <w:r w:rsidRPr="0019410D" w:rsidR="3F7E8234">
        <w:t xml:space="preserve"> </w:t>
      </w:r>
      <w:r w:rsidRPr="0019410D" w:rsidR="5D463BB8">
        <w:t>missing</w:t>
      </w:r>
      <w:r w:rsidRPr="0019410D" w:rsidR="3F7E8234">
        <w:t xml:space="preserve"> exam data</w:t>
      </w:r>
      <w:r w:rsidRPr="0019410D" w:rsidR="49747303">
        <w:t xml:space="preserve"> in 2020</w:t>
      </w:r>
      <w:r w:rsidRPr="0019410D" w:rsidR="3F7E8234">
        <w:t xml:space="preserve"> </w:t>
      </w:r>
      <w:r w:rsidRPr="0019410D" w:rsidR="2609359A">
        <w:t>using</w:t>
      </w:r>
      <w:r w:rsidRPr="0019410D">
        <w:t xml:space="preserve"> </w:t>
      </w:r>
      <w:r w:rsidRPr="0019410D" w:rsidR="2AF1AAD2">
        <w:t>Year</w:t>
      </w:r>
      <w:r w:rsidRPr="0019410D">
        <w:t xml:space="preserve"> 10 students’ teacher</w:t>
      </w:r>
      <w:r w:rsidRPr="0019410D" w:rsidR="307C0755">
        <w:t>-assigned</w:t>
      </w:r>
      <w:r w:rsidRPr="0019410D">
        <w:t xml:space="preserve"> grades</w:t>
      </w:r>
      <w:r w:rsidRPr="0019410D" w:rsidR="307C0755">
        <w:t xml:space="preserve"> </w:t>
      </w:r>
      <w:r w:rsidRPr="0019410D" w:rsidR="77203363">
        <w:t>and exam grades</w:t>
      </w:r>
      <w:r w:rsidRPr="0019410D">
        <w:t xml:space="preserve"> </w:t>
      </w:r>
      <w:r w:rsidRPr="0019410D" w:rsidR="2A33378E">
        <w:t xml:space="preserve">from the previous 10 </w:t>
      </w:r>
      <w:r w:rsidRPr="0019410D" w:rsidR="6EAC7B59">
        <w:t xml:space="preserve">years, with particular focus </w:t>
      </w:r>
      <w:r w:rsidRPr="0019410D" w:rsidR="205F24F5">
        <w:t>on mathematics</w:t>
      </w:r>
      <w:r w:rsidRPr="0019410D">
        <w:t xml:space="preserve">, Norwegian and </w:t>
      </w:r>
      <w:r w:rsidRPr="0A86B010">
        <w:rPr>
          <w:rFonts w:asciiTheme="majorHAnsi" w:hAnsiTheme="majorHAnsi" w:cstheme="majorBidi"/>
        </w:rPr>
        <w:t>English</w:t>
      </w:r>
      <w:r w:rsidRPr="0A86B010" w:rsidR="205F24F5">
        <w:rPr>
          <w:rFonts w:asciiTheme="majorHAnsi" w:hAnsiTheme="majorHAnsi" w:cstheme="majorBidi"/>
        </w:rPr>
        <w:t>.</w:t>
      </w:r>
      <w:r w:rsidRPr="0A86B010">
        <w:rPr>
          <w:rFonts w:asciiTheme="majorHAnsi" w:hAnsiTheme="majorHAnsi" w:cstheme="majorBidi"/>
        </w:rPr>
        <w:t xml:space="preserve"> In </w:t>
      </w:r>
      <w:r w:rsidR="003862C0">
        <w:rPr>
          <w:rFonts w:asciiTheme="majorHAnsi" w:hAnsiTheme="majorHAnsi" w:cstheme="majorBidi"/>
        </w:rPr>
        <w:t>S</w:t>
      </w:r>
      <w:r w:rsidRPr="0A86B010" w:rsidR="0A55670B">
        <w:rPr>
          <w:rFonts w:asciiTheme="majorHAnsi" w:hAnsiTheme="majorHAnsi" w:cstheme="majorBidi"/>
        </w:rPr>
        <w:t>tudy</w:t>
      </w:r>
      <w:r w:rsidRPr="0A86B010">
        <w:rPr>
          <w:rFonts w:asciiTheme="majorHAnsi" w:hAnsiTheme="majorHAnsi" w:cstheme="majorBidi"/>
        </w:rPr>
        <w:t xml:space="preserve"> 2</w:t>
      </w:r>
      <w:r w:rsidRPr="0A86B010" w:rsidR="5FD26A75">
        <w:rPr>
          <w:rFonts w:asciiTheme="majorHAnsi" w:hAnsiTheme="majorHAnsi" w:cstheme="majorBidi"/>
        </w:rPr>
        <w:t xml:space="preserve"> </w:t>
      </w:r>
      <w:r w:rsidRPr="0A86B010" w:rsidR="10B1CF89">
        <w:rPr>
          <w:rFonts w:asciiTheme="majorHAnsi" w:hAnsiTheme="majorHAnsi" w:cstheme="majorBidi"/>
        </w:rPr>
        <w:t>(</w:t>
      </w:r>
      <w:r w:rsidR="0A86B010">
        <w:t xml:space="preserve">number of archival entries </w:t>
      </w:r>
      <m:oMath>
        <m:r>
          <w:rPr>
            <w:rFonts w:ascii="Cambria Math" w:hAnsi="Cambria Math"/>
          </w:rPr>
          <m:t>≈</m:t>
        </m:r>
      </m:oMath>
      <w:r w:rsidR="0A86B010">
        <w:t xml:space="preserve"> 5.6 million</w:t>
      </w:r>
      <w:r w:rsidRPr="0A86B010" w:rsidR="10B1CF89">
        <w:rPr>
          <w:rFonts w:asciiTheme="majorHAnsi" w:hAnsiTheme="majorHAnsi" w:cstheme="majorBidi"/>
        </w:rPr>
        <w:t>),</w:t>
      </w:r>
      <w:r w:rsidRPr="0A86B010">
        <w:rPr>
          <w:rFonts w:asciiTheme="majorHAnsi" w:hAnsiTheme="majorHAnsi" w:cstheme="majorBidi"/>
        </w:rPr>
        <w:t xml:space="preserve"> we will use</w:t>
      </w:r>
      <w:r w:rsidRPr="0019410D">
        <w:t xml:space="preserve"> Year 8 and 9 students’ national </w:t>
      </w:r>
      <w:r w:rsidR="00983167">
        <w:t xml:space="preserve">test </w:t>
      </w:r>
      <w:r w:rsidRPr="0019410D">
        <w:t xml:space="preserve">data in reading and </w:t>
      </w:r>
      <w:r w:rsidRPr="0019410D" w:rsidR="00DF26EF">
        <w:t>math</w:t>
      </w:r>
      <w:r w:rsidR="00DF26EF">
        <w:t>ematics</w:t>
      </w:r>
      <w:r w:rsidRPr="0019410D">
        <w:t xml:space="preserve"> as measures for students’ learning. </w:t>
      </w:r>
      <w:r w:rsidRPr="0019410D" w:rsidR="246C9AF0">
        <w:t>Since identical</w:t>
      </w:r>
      <w:r w:rsidRPr="0019410D">
        <w:t xml:space="preserve"> tests </w:t>
      </w:r>
      <w:r w:rsidRPr="0019410D" w:rsidR="75AC03AF">
        <w:t>are</w:t>
      </w:r>
      <w:r w:rsidRPr="0019410D">
        <w:t xml:space="preserve"> used in Year 8 </w:t>
      </w:r>
      <w:r w:rsidRPr="0019410D" w:rsidR="3F424219">
        <w:t>and</w:t>
      </w:r>
      <w:r w:rsidRPr="0019410D">
        <w:t xml:space="preserve"> 9, learning growths can be operationalized using difference scores. We will use difference</w:t>
      </w:r>
      <w:r w:rsidRPr="0019410D" w:rsidR="7B16AC10">
        <w:t>-</w:t>
      </w:r>
      <w:r w:rsidRPr="0019410D">
        <w:t>in</w:t>
      </w:r>
      <w:r w:rsidRPr="0019410D" w:rsidR="4C5614D0">
        <w:t>-</w:t>
      </w:r>
      <w:r w:rsidRPr="0019410D">
        <w:t>difference (DiD) approach</w:t>
      </w:r>
      <w:r w:rsidR="000F2D4F">
        <w:t>es</w:t>
      </w:r>
      <w:r w:rsidRPr="0019410D">
        <w:t xml:space="preserve"> to compare learning </w:t>
      </w:r>
      <w:r w:rsidR="001D6EB6">
        <w:t>progression</w:t>
      </w:r>
      <w:r w:rsidR="00E06235">
        <w:t xml:space="preserve"> (i.e., </w:t>
      </w:r>
      <w:r w:rsidRPr="0019410D">
        <w:t xml:space="preserve">gains </w:t>
      </w:r>
      <w:r w:rsidR="00523C27">
        <w:t>or losses</w:t>
      </w:r>
      <w:r w:rsidR="00E06235">
        <w:t>)</w:t>
      </w:r>
      <w:r w:rsidR="00523C27">
        <w:t xml:space="preserve"> </w:t>
      </w:r>
      <w:r w:rsidRPr="0019410D">
        <w:t xml:space="preserve">between </w:t>
      </w:r>
      <w:r w:rsidR="006F2474">
        <w:t>the cohort</w:t>
      </w:r>
      <w:r w:rsidR="00E06235">
        <w:t>s</w:t>
      </w:r>
      <w:r w:rsidR="006F2474">
        <w:t xml:space="preserve"> effected by school closures due to COVID-19 and previous </w:t>
      </w:r>
      <w:r w:rsidRPr="0019410D">
        <w:t xml:space="preserve">cohorts. </w:t>
      </w:r>
      <w:r w:rsidRPr="0019410D" w:rsidR="74B90B05">
        <w:t>We therefore</w:t>
      </w:r>
      <w:r w:rsidRPr="0019410D">
        <w:t xml:space="preserve"> aim to provide robust findings that allow causal inferences on </w:t>
      </w:r>
      <w:r w:rsidRPr="0019410D" w:rsidR="3B5D3714">
        <w:t xml:space="preserve">the </w:t>
      </w:r>
      <w:r w:rsidRPr="0019410D">
        <w:t xml:space="preserve">effects of school </w:t>
      </w:r>
      <w:r w:rsidRPr="0019410D" w:rsidR="3BBB5565">
        <w:t>closure</w:t>
      </w:r>
      <w:r w:rsidR="006F2474">
        <w:t xml:space="preserve">s (e.g., </w:t>
      </w:r>
      <w:r w:rsidRPr="0019410D" w:rsidR="5F0D6B6C">
        <w:t>duration</w:t>
      </w:r>
      <w:r w:rsidR="006F2474">
        <w:t>)</w:t>
      </w:r>
      <w:r w:rsidRPr="0019410D">
        <w:t xml:space="preserve"> on students’ </w:t>
      </w:r>
      <w:r w:rsidRPr="00BC48AE">
        <w:t>learning</w:t>
      </w:r>
      <w:r w:rsidRPr="00BC48AE" w:rsidR="0FECD080">
        <w:t xml:space="preserve"> </w:t>
      </w:r>
      <w:r w:rsidRPr="00BC48AE" w:rsidR="612C393F">
        <w:t>progression</w:t>
      </w:r>
      <w:r w:rsidRPr="00BC48AE" w:rsidR="001D6EB6">
        <w:t xml:space="preserve">. That is, the focus of this study </w:t>
      </w:r>
      <w:r w:rsidRPr="00BC48AE" w:rsidR="00BC48AE">
        <w:t>is s</w:t>
      </w:r>
      <w:r w:rsidRPr="0A86B010" w:rsidR="001D6EB6">
        <w:rPr>
          <w:rFonts w:asciiTheme="majorHAnsi" w:hAnsiTheme="majorHAnsi" w:cstheme="majorBidi"/>
        </w:rPr>
        <w:t>chool closure elasticity of student achievement</w:t>
      </w:r>
      <w:r w:rsidRPr="0A86B010" w:rsidR="00BC48AE">
        <w:rPr>
          <w:rFonts w:asciiTheme="majorHAnsi" w:hAnsiTheme="majorHAnsi" w:cstheme="majorBidi"/>
        </w:rPr>
        <w:t xml:space="preserve"> (i.e., </w:t>
      </w:r>
      <w:r w:rsidRPr="0A86B010" w:rsidR="001D6EB6">
        <w:rPr>
          <w:rFonts w:asciiTheme="majorHAnsi" w:hAnsiTheme="majorHAnsi" w:cstheme="majorBidi"/>
        </w:rPr>
        <w:t>percentage change of student academic achievement in response to percentage change in school closure</w:t>
      </w:r>
      <w:r w:rsidRPr="0A86B010" w:rsidR="00BC48AE">
        <w:rPr>
          <w:rFonts w:asciiTheme="majorHAnsi" w:hAnsiTheme="majorHAnsi" w:cstheme="majorBidi"/>
        </w:rPr>
        <w:t>)</w:t>
      </w:r>
      <w:r w:rsidRPr="0019410D" w:rsidR="612C393F">
        <w:t>.</w:t>
      </w:r>
      <w:r w:rsidRPr="0019410D">
        <w:t xml:space="preserve"> </w:t>
      </w:r>
      <w:r w:rsidRPr="0019410D" w:rsidR="460D4509">
        <w:t xml:space="preserve">This study </w:t>
      </w:r>
      <w:r w:rsidR="00393FE0">
        <w:t>aims to</w:t>
      </w:r>
      <w:r w:rsidRPr="0019410D" w:rsidR="460D4509">
        <w:t xml:space="preserve"> </w:t>
      </w:r>
      <w:r w:rsidR="00393FE0">
        <w:t>gain</w:t>
      </w:r>
      <w:r w:rsidRPr="0019410D">
        <w:t xml:space="preserve"> insights into the importance of </w:t>
      </w:r>
      <w:r w:rsidRPr="0019410D" w:rsidR="1D75C96E">
        <w:t xml:space="preserve">teaching and </w:t>
      </w:r>
      <w:r w:rsidRPr="0019410D">
        <w:t xml:space="preserve">learning </w:t>
      </w:r>
      <w:r w:rsidRPr="0019410D" w:rsidR="597EB8CB">
        <w:t>in</w:t>
      </w:r>
      <w:r w:rsidRPr="0019410D">
        <w:t xml:space="preserve"> schools. </w:t>
      </w:r>
      <w:r w:rsidRPr="0019410D" w:rsidR="5DEE3E8E">
        <w:t>In addition</w:t>
      </w:r>
      <w:r w:rsidRPr="0019410D">
        <w:t xml:space="preserve">, we aim to shed light into the differential effects of school closures by looking at important background variables of learning at home (e.g., </w:t>
      </w:r>
      <w:r w:rsidRPr="0019410D" w:rsidR="4BBCE459">
        <w:t xml:space="preserve">parental </w:t>
      </w:r>
      <w:r w:rsidRPr="0019410D" w:rsidR="4DDBB22C">
        <w:t xml:space="preserve">income and </w:t>
      </w:r>
      <w:r w:rsidRPr="0019410D" w:rsidR="2A44A536">
        <w:t>education</w:t>
      </w:r>
      <w:r w:rsidRPr="0019410D">
        <w:t xml:space="preserve"> status, </w:t>
      </w:r>
      <w:r w:rsidRPr="0019410D" w:rsidR="67105DF5">
        <w:t xml:space="preserve">and </w:t>
      </w:r>
      <w:r w:rsidRPr="0019410D">
        <w:t xml:space="preserve">housing </w:t>
      </w:r>
      <w:r w:rsidRPr="0019410D" w:rsidR="2533C508">
        <w:t>conditions</w:t>
      </w:r>
      <w:r w:rsidRPr="0019410D">
        <w:t xml:space="preserve"> </w:t>
      </w:r>
      <w:r w:rsidRPr="0019410D" w:rsidR="067912DA">
        <w:t xml:space="preserve">in terms of </w:t>
      </w:r>
      <w:r w:rsidRPr="0019410D" w:rsidR="2485C34D">
        <w:t xml:space="preserve">floor areas per </w:t>
      </w:r>
      <w:r w:rsidRPr="0019410D" w:rsidR="6B29EF5B">
        <w:t>person).</w:t>
      </w:r>
      <w:r w:rsidRPr="0019410D">
        <w:t xml:space="preserve"> Findings </w:t>
      </w:r>
      <w:r w:rsidRPr="0019410D" w:rsidR="1C631CA2">
        <w:t>from</w:t>
      </w:r>
      <w:r w:rsidRPr="0019410D">
        <w:t xml:space="preserve"> this study </w:t>
      </w:r>
      <w:r w:rsidR="00393FE0">
        <w:t xml:space="preserve">will </w:t>
      </w:r>
      <w:r w:rsidRPr="0019410D" w:rsidR="15E5C775">
        <w:t>assist</w:t>
      </w:r>
      <w:r w:rsidRPr="0019410D">
        <w:t xml:space="preserve"> </w:t>
      </w:r>
      <w:r w:rsidRPr="0019410D" w:rsidR="5DEE3E8E">
        <w:t xml:space="preserve">future </w:t>
      </w:r>
      <w:r w:rsidRPr="0019410D">
        <w:t>policy</w:t>
      </w:r>
      <w:r w:rsidRPr="0019410D" w:rsidR="67253034">
        <w:t>-</w:t>
      </w:r>
      <w:r w:rsidRPr="0019410D" w:rsidR="4B7C4388">
        <w:t>formation</w:t>
      </w:r>
      <w:r w:rsidRPr="0019410D">
        <w:t xml:space="preserve"> </w:t>
      </w:r>
      <w:r w:rsidRPr="0019410D" w:rsidR="266528DC">
        <w:t xml:space="preserve">by </w:t>
      </w:r>
      <w:r w:rsidRPr="0019410D" w:rsidR="7C0BCFC9">
        <w:t>quantifying</w:t>
      </w:r>
      <w:r w:rsidRPr="0019410D" w:rsidR="5D2323FA">
        <w:t xml:space="preserve"> </w:t>
      </w:r>
      <w:r w:rsidRPr="0019410D" w:rsidR="0880E35F">
        <w:t xml:space="preserve">educational </w:t>
      </w:r>
      <w:r w:rsidRPr="0019410D" w:rsidR="7D8327A6">
        <w:t xml:space="preserve">costs </w:t>
      </w:r>
      <w:r w:rsidRPr="0019410D" w:rsidR="2429CF10">
        <w:t>resultant from</w:t>
      </w:r>
      <w:r w:rsidRPr="0019410D">
        <w:t xml:space="preserve"> </w:t>
      </w:r>
      <w:r w:rsidRPr="0019410D" w:rsidR="56E30B07">
        <w:t>major</w:t>
      </w:r>
      <w:r w:rsidRPr="0019410D">
        <w:t xml:space="preserve"> </w:t>
      </w:r>
      <w:r w:rsidRPr="0019410D" w:rsidR="635FD856">
        <w:t xml:space="preserve">social </w:t>
      </w:r>
      <w:r w:rsidRPr="0019410D">
        <w:t>measures</w:t>
      </w:r>
      <w:r w:rsidRPr="0019410D" w:rsidR="56861AAB">
        <w:t>.</w:t>
      </w:r>
    </w:p>
    <w:p w:rsidR="00AC7529" w:rsidP="0A86B010" w:rsidRDefault="00AC7529" w14:paraId="69271385" w14:textId="77777777"/>
    <w:p w:rsidR="00AC7529" w:rsidP="0A86B010" w:rsidRDefault="00AC7529" w14:paraId="0C1AE16A" w14:textId="77777777">
      <w:r w:rsidRPr="00AC7529">
        <w:t>The entire preregistration is also available as a PDF in our OSF project:</w:t>
      </w:r>
    </w:p>
    <w:p w:rsidR="005325C9" w:rsidP="0A86B010" w:rsidRDefault="00AC7529" w14:paraId="574B000F" w14:textId="40998A66">
      <w:hyperlink w:history="1" r:id="rId7">
        <w:r w:rsidRPr="002E045E">
          <w:rPr>
            <w:rStyle w:val="Hyperlink"/>
          </w:rPr>
          <w:t>https://osf.io/t6myh/?view_only=85ac0580daf54c44979de1b9ffe0c011</w:t>
        </w:r>
      </w:hyperlink>
    </w:p>
    <w:p w:rsidRPr="0019410D" w:rsidR="00E37FEF" w:rsidP="3A1FD47B" w:rsidRDefault="007B349C" w14:paraId="32A46C10" w14:textId="77777777">
      <w:pPr>
        <w:pStyle w:val="Heading1"/>
        <w:keepNext w:val="0"/>
        <w:contextualSpacing/>
        <w:rPr>
          <w:rFonts w:asciiTheme="majorHAnsi" w:hAnsiTheme="majorHAnsi" w:cstheme="majorBidi"/>
        </w:rPr>
      </w:pPr>
      <w:bookmarkStart w:name="_4q5b7xsj07wh" w:colFirst="0" w:colLast="0" w:id="2"/>
      <w:bookmarkEnd w:id="2"/>
      <w:r w:rsidRPr="142D662F">
        <w:rPr>
          <w:rFonts w:asciiTheme="majorHAnsi" w:hAnsiTheme="majorHAnsi" w:cstheme="majorBidi"/>
        </w:rPr>
        <w:t>Study Information</w:t>
      </w:r>
    </w:p>
    <w:p w:rsidRPr="0019410D" w:rsidR="00E37FEF" w:rsidP="3D11E6D6" w:rsidRDefault="007B349C" w14:paraId="68D27881" w14:textId="77777777">
      <w:pPr>
        <w:pStyle w:val="Heading2"/>
        <w:contextualSpacing/>
        <w:rPr>
          <w:rFonts w:asciiTheme="majorHAnsi" w:hAnsiTheme="majorHAnsi" w:cstheme="majorBidi"/>
          <w:b w:val="0"/>
        </w:rPr>
      </w:pPr>
      <w:r w:rsidRPr="142D662F">
        <w:rPr>
          <w:rFonts w:asciiTheme="majorHAnsi" w:hAnsiTheme="majorHAnsi" w:cstheme="majorBidi"/>
        </w:rPr>
        <w:t>Research Questions*</w:t>
      </w:r>
    </w:p>
    <w:p w:rsidRPr="0019410D" w:rsidR="00E37FEF" w:rsidP="0019410D" w:rsidRDefault="0A86B010" w14:paraId="6D65CCC5" w14:textId="0CA4F0D9">
      <w:r>
        <w:t>Our overall research question is: How did school closures affect students' learning? We plan on approaching this overarching theme through two studies. The first study explores how statistical methods can address the systemic missing of important information through this research question</w:t>
      </w:r>
      <w:r w:rsidR="009D65F8">
        <w:t xml:space="preserve"> (RQ)</w:t>
      </w:r>
      <w:r>
        <w:t>:</w:t>
      </w:r>
    </w:p>
    <w:p w:rsidRPr="00811528" w:rsidR="00E37FEF" w:rsidP="00811528" w:rsidRDefault="007B349C" w14:paraId="0703F56D" w14:textId="48BF0238">
      <w:pPr>
        <w:ind w:firstLine="567"/>
        <w:rPr>
          <w:i/>
          <w:iCs/>
        </w:rPr>
      </w:pPr>
      <w:r w:rsidRPr="001E65CC">
        <w:rPr>
          <w:i/>
          <w:iCs/>
        </w:rPr>
        <w:t xml:space="preserve">(RQ1) How can missing data in Year 10 exam grades </w:t>
      </w:r>
      <w:r w:rsidRPr="001E65CC" w:rsidR="2181A13A">
        <w:rPr>
          <w:i/>
          <w:iCs/>
        </w:rPr>
        <w:t xml:space="preserve">in </w:t>
      </w:r>
      <w:r w:rsidRPr="001E65CC" w:rsidR="0F823122">
        <w:rPr>
          <w:i/>
          <w:iCs/>
        </w:rPr>
        <w:t xml:space="preserve">2020 be </w:t>
      </w:r>
      <w:r w:rsidRPr="001E65CC" w:rsidR="32D44729">
        <w:rPr>
          <w:i/>
          <w:iCs/>
        </w:rPr>
        <w:t>estimated</w:t>
      </w:r>
      <w:r w:rsidRPr="001E65CC">
        <w:rPr>
          <w:i/>
          <w:iCs/>
        </w:rPr>
        <w:t xml:space="preserve"> using the Bayesian inference approach?</w:t>
      </w:r>
    </w:p>
    <w:p w:rsidRPr="0019410D" w:rsidR="00E37FEF" w:rsidP="0019410D" w:rsidRDefault="0A86B010" w14:paraId="3DEAFD7C" w14:textId="0401C342">
      <w:r>
        <w:t>In the second study, we examine differential effects of school closures on the estimated student achievement (Year 10, see RQ1) and national test data (Year 8 and 9) in reading and mathematics before and during the school closures. Specifically, we wish to investigate the following research questions:</w:t>
      </w:r>
    </w:p>
    <w:p w:rsidRPr="001E65CC" w:rsidR="00E37FEF" w:rsidP="005D02C9" w:rsidRDefault="007B349C" w14:paraId="7B0B624C" w14:textId="7E5343C1">
      <w:pPr>
        <w:ind w:firstLine="567"/>
        <w:rPr>
          <w:i/>
          <w:iCs/>
        </w:rPr>
      </w:pPr>
      <w:r w:rsidRPr="001E65CC">
        <w:rPr>
          <w:i/>
          <w:iCs/>
        </w:rPr>
        <w:t xml:space="preserve">(RQ2) What impact </w:t>
      </w:r>
      <w:r w:rsidRPr="001E65CC" w:rsidR="1ECDF90E">
        <w:rPr>
          <w:i/>
          <w:iCs/>
        </w:rPr>
        <w:t>ha</w:t>
      </w:r>
      <w:r w:rsidR="001E65CC">
        <w:rPr>
          <w:i/>
          <w:iCs/>
        </w:rPr>
        <w:t>ve</w:t>
      </w:r>
      <w:r w:rsidRPr="001E65CC">
        <w:rPr>
          <w:i/>
          <w:iCs/>
        </w:rPr>
        <w:t xml:space="preserve"> school closures had on students’ learning outcomes?</w:t>
      </w:r>
    </w:p>
    <w:p w:rsidRPr="001E65CC" w:rsidR="00E37FEF" w:rsidP="0A86B010" w:rsidRDefault="0A86B010" w14:paraId="7EC6FF28" w14:textId="735F5F91">
      <w:pPr>
        <w:ind w:firstLine="567"/>
        <w:rPr>
          <w:i/>
          <w:iCs/>
        </w:rPr>
      </w:pPr>
      <w:r w:rsidRPr="0A86B010">
        <w:rPr>
          <w:i/>
          <w:iCs/>
        </w:rPr>
        <w:t>(RQ3) How were students’ learning outcomes related to students’ socioeconomic status, household, and family characteristics?</w:t>
      </w:r>
    </w:p>
    <w:p w:rsidRPr="001E65CC" w:rsidR="00E37FEF" w:rsidP="0A86B010" w:rsidRDefault="55AFEDBE" w14:paraId="789AB729" w14:textId="0BED2C7A">
      <w:pPr>
        <w:ind w:firstLine="567"/>
        <w:rPr>
          <w:i/>
          <w:iCs/>
        </w:rPr>
      </w:pPr>
      <w:r w:rsidRPr="55AFEDBE">
        <w:rPr>
          <w:i/>
          <w:iCs/>
        </w:rPr>
        <w:t>(RQ4) How do learning outcomes during closure differ between low and high achievers?</w:t>
      </w:r>
    </w:p>
    <w:p w:rsidR="00E37FEF" w:rsidP="6EC49071" w:rsidRDefault="007B349C" w14:paraId="62719E12" w14:textId="77777777">
      <w:pPr>
        <w:pStyle w:val="Heading2"/>
        <w:contextualSpacing/>
        <w:rPr>
          <w:rFonts w:asciiTheme="majorHAnsi" w:hAnsiTheme="majorHAnsi" w:cstheme="majorBidi"/>
        </w:rPr>
      </w:pPr>
      <w:r w:rsidRPr="142D662F">
        <w:rPr>
          <w:rFonts w:asciiTheme="majorHAnsi" w:hAnsiTheme="majorHAnsi" w:cstheme="majorBidi"/>
        </w:rPr>
        <w:t>Hypotheses</w:t>
      </w:r>
    </w:p>
    <w:p w:rsidRPr="00B61BC2" w:rsidR="00B61BC2" w:rsidP="00B61BC2" w:rsidRDefault="00B61BC2" w14:paraId="2E2B9D57" w14:textId="5053D06F">
      <w:r>
        <w:t>W</w:t>
      </w:r>
      <w:r w:rsidRPr="00BD78AC">
        <w:t xml:space="preserve">e will consider all effects to be meaningful for both the </w:t>
      </w:r>
      <w:r w:rsidR="00AA7470">
        <w:t>P</w:t>
      </w:r>
      <w:r w:rsidRPr="00BD78AC">
        <w:t xml:space="preserve">eriod that includes the </w:t>
      </w:r>
      <w:r w:rsidRPr="000534EB">
        <w:rPr>
          <w:rFonts w:cs="Calibri"/>
        </w:rPr>
        <w:t xml:space="preserve">first school closures in 2020 </w:t>
      </w:r>
      <w:r w:rsidR="004D2E9F">
        <w:rPr>
          <w:rFonts w:cs="Calibri"/>
        </w:rPr>
        <w:t xml:space="preserve">(called </w:t>
      </w:r>
      <w:r w:rsidR="004319AC">
        <w:rPr>
          <w:rFonts w:cs="Calibri"/>
        </w:rPr>
        <w:t>Period 1</w:t>
      </w:r>
      <w:r w:rsidR="004D2E9F">
        <w:rPr>
          <w:rFonts w:cs="Calibri"/>
        </w:rPr>
        <w:t xml:space="preserve">) </w:t>
      </w:r>
      <w:r w:rsidR="0027302B">
        <w:rPr>
          <w:rFonts w:cs="Calibri"/>
        </w:rPr>
        <w:t>and</w:t>
      </w:r>
      <w:r w:rsidRPr="000534EB">
        <w:rPr>
          <w:rFonts w:cs="Calibri"/>
        </w:rPr>
        <w:t xml:space="preserve"> </w:t>
      </w:r>
      <w:r w:rsidR="0027302B">
        <w:rPr>
          <w:rFonts w:cs="Calibri"/>
        </w:rPr>
        <w:t xml:space="preserve">the </w:t>
      </w:r>
      <w:r w:rsidR="00AA7470">
        <w:rPr>
          <w:rFonts w:cs="Calibri"/>
        </w:rPr>
        <w:t>P</w:t>
      </w:r>
      <w:r w:rsidRPr="000534EB">
        <w:rPr>
          <w:rFonts w:cs="Calibri"/>
        </w:rPr>
        <w:t xml:space="preserve">eriod that includes </w:t>
      </w:r>
      <w:r w:rsidR="006F05A2">
        <w:rPr>
          <w:rFonts w:cs="Calibri"/>
        </w:rPr>
        <w:t xml:space="preserve">the second school </w:t>
      </w:r>
      <w:r w:rsidRPr="000534EB">
        <w:rPr>
          <w:rFonts w:cs="Calibri"/>
        </w:rPr>
        <w:t xml:space="preserve">closures </w:t>
      </w:r>
      <w:r w:rsidR="006F05A2">
        <w:rPr>
          <w:rFonts w:cs="Calibri"/>
        </w:rPr>
        <w:t>in 2021</w:t>
      </w:r>
      <w:r w:rsidR="004D2E9F">
        <w:rPr>
          <w:rFonts w:cs="Calibri"/>
        </w:rPr>
        <w:t xml:space="preserve"> (called </w:t>
      </w:r>
      <w:r w:rsidR="004319AC">
        <w:rPr>
          <w:rFonts w:cs="Calibri"/>
        </w:rPr>
        <w:t>Period 2</w:t>
      </w:r>
      <w:r w:rsidR="004D2E9F">
        <w:rPr>
          <w:rFonts w:cs="Calibri"/>
        </w:rPr>
        <w:t>)</w:t>
      </w:r>
      <w:r w:rsidRPr="000534EB">
        <w:rPr>
          <w:rFonts w:cs="Calibri"/>
        </w:rPr>
        <w:t>.</w:t>
      </w:r>
    </w:p>
    <w:p w:rsidRPr="00D8274F" w:rsidR="003A35E0" w:rsidP="0019410D" w:rsidRDefault="007B349C" w14:paraId="62C63D1F" w14:textId="72CED089">
      <w:pPr>
        <w:rPr>
          <w:rFonts w:cs="Calibri"/>
          <w:i/>
          <w:iCs/>
        </w:rPr>
      </w:pPr>
      <w:r w:rsidRPr="00D8274F">
        <w:rPr>
          <w:b/>
          <w:i/>
          <w:iCs/>
        </w:rPr>
        <w:t>H1</w:t>
      </w:r>
      <w:r w:rsidRPr="00D8274F">
        <w:rPr>
          <w:i/>
          <w:iCs/>
        </w:rPr>
        <w:t xml:space="preserve"> regarding RQ2:</w:t>
      </w:r>
      <w:r w:rsidRPr="00D8274F" w:rsidR="00B61BC2">
        <w:rPr>
          <w:i/>
          <w:iCs/>
        </w:rPr>
        <w:t xml:space="preserve"> W</w:t>
      </w:r>
      <w:r w:rsidRPr="00D8274F" w:rsidR="00BD78AC">
        <w:rPr>
          <w:rFonts w:cs="Calibri"/>
          <w:i/>
          <w:iCs/>
        </w:rPr>
        <w:t xml:space="preserve">e expect </w:t>
      </w:r>
      <w:r w:rsidRPr="00D8274F" w:rsidR="00030C41">
        <w:rPr>
          <w:rFonts w:cs="Calibri"/>
          <w:i/>
          <w:iCs/>
        </w:rPr>
        <w:t xml:space="preserve">small </w:t>
      </w:r>
      <w:r w:rsidRPr="00D8274F" w:rsidR="00BD78AC">
        <w:rPr>
          <w:rFonts w:cs="Calibri"/>
          <w:i/>
          <w:iCs/>
        </w:rPr>
        <w:t xml:space="preserve">effect sizes </w:t>
      </w:r>
      <w:r w:rsidRPr="05547881" w:rsidR="00BD78AC">
        <w:rPr>
          <w:rFonts w:cs="Calibri"/>
          <w:i/>
          <w:iCs/>
        </w:rPr>
        <w:t>$d=-</w:t>
      </w:r>
      <w:r w:rsidRPr="44D96817" w:rsidR="00BD78AC">
        <w:rPr>
          <w:rFonts w:cs="Calibri"/>
          <w:i/>
          <w:iCs/>
        </w:rPr>
        <w:t>frac{0.2}{52</w:t>
      </w:r>
      <w:r w:rsidRPr="6F4ABA96" w:rsidR="00BD78AC">
        <w:rPr>
          <w:rFonts w:cs="Calibri"/>
          <w:i/>
          <w:iCs/>
        </w:rPr>
        <w:t>}=-0.</w:t>
      </w:r>
      <w:r w:rsidRPr="36C22B2D" w:rsidR="00BD78AC">
        <w:rPr>
          <w:rFonts w:cs="Calibri"/>
          <w:i/>
          <w:iCs/>
        </w:rPr>
        <w:t xml:space="preserve">0038\ </w:t>
      </w:r>
      <w:r w:rsidRPr="47CB7A72" w:rsidR="00BD78AC">
        <w:rPr>
          <w:rFonts w:cs="Calibri"/>
          <w:i/>
          <w:iCs/>
        </w:rPr>
        <w:t>SD</w:t>
      </w:r>
      <w:r w:rsidRPr="6F4ABA96" w:rsidR="00BD78AC">
        <w:rPr>
          <w:rFonts w:cs="Calibri"/>
          <w:i/>
          <w:iCs/>
        </w:rPr>
        <w:t>$</w:t>
      </w:r>
      <w:r w:rsidRPr="05547881" w:rsidR="00BD78AC">
        <w:rPr>
          <w:rFonts w:cs="Calibri"/>
          <w:i/>
          <w:iCs/>
        </w:rPr>
        <w:t xml:space="preserve"> </w:t>
      </w:r>
      <w:r w:rsidRPr="00D8274F" w:rsidR="00836DAB">
        <w:rPr>
          <w:rFonts w:cs="Calibri"/>
          <w:i/>
          <w:iCs/>
        </w:rPr>
        <w:t>per week</w:t>
      </w:r>
      <w:r w:rsidR="00AE191C">
        <w:rPr>
          <w:rFonts w:cs="Calibri"/>
          <w:i/>
          <w:iCs/>
        </w:rPr>
        <w:t xml:space="preserve"> </w:t>
      </w:r>
      <w:r w:rsidR="007119F1">
        <w:rPr>
          <w:rFonts w:cs="Calibri"/>
          <w:i/>
          <w:iCs/>
        </w:rPr>
        <w:t xml:space="preserve">or smaller </w:t>
      </w:r>
      <w:r w:rsidRPr="00D8274F" w:rsidR="00C511E3">
        <w:rPr>
          <w:rFonts w:cs="Calibri"/>
          <w:i/>
          <w:iCs/>
        </w:rPr>
        <w:t>that illustrate</w:t>
      </w:r>
      <w:r w:rsidRPr="00D8274F" w:rsidR="0085198A">
        <w:rPr>
          <w:rFonts w:cs="Calibri"/>
          <w:i/>
          <w:iCs/>
        </w:rPr>
        <w:t xml:space="preserve"> </w:t>
      </w:r>
      <w:r w:rsidRPr="00D8274F" w:rsidR="00BD78AC">
        <w:rPr>
          <w:rFonts w:cs="Calibri"/>
          <w:i/>
          <w:iCs/>
        </w:rPr>
        <w:t xml:space="preserve">learning loss </w:t>
      </w:r>
      <w:r w:rsidR="004319AC">
        <w:rPr>
          <w:i/>
          <w:iCs/>
        </w:rPr>
        <w:t>Period 1</w:t>
      </w:r>
      <w:r w:rsidRPr="00D8274F" w:rsidR="00C511E3">
        <w:rPr>
          <w:rFonts w:cs="Calibri"/>
          <w:i/>
          <w:iCs/>
        </w:rPr>
        <w:t>.</w:t>
      </w:r>
    </w:p>
    <w:p w:rsidRPr="003A35E0" w:rsidR="003A35E0" w:rsidP="003A35E0" w:rsidRDefault="001773BB" w14:paraId="1A68A9EC" w14:textId="4EB5F452">
      <w:pPr>
        <w:rPr>
          <w:rFonts w:cs="Calibri"/>
        </w:rPr>
      </w:pPr>
      <w:r w:rsidRPr="0A86B010">
        <w:rPr>
          <w:rFonts w:cs="Calibri"/>
          <w:i/>
          <w:iCs/>
        </w:rPr>
        <w:t>Note</w:t>
      </w:r>
      <w:r w:rsidRPr="0A86B010" w:rsidR="008C33E7">
        <w:rPr>
          <w:rFonts w:cs="Calibri"/>
          <w:i/>
          <w:iCs/>
        </w:rPr>
        <w:t>s</w:t>
      </w:r>
      <w:r>
        <w:rPr>
          <w:rFonts w:cs="Calibri"/>
        </w:rPr>
        <w:t xml:space="preserve">: </w:t>
      </w:r>
      <w:r w:rsidR="003A35E0">
        <w:rPr>
          <w:rFonts w:cs="Calibri"/>
        </w:rPr>
        <w:t>For a j</w:t>
      </w:r>
      <w:r w:rsidR="003A35E0">
        <w:t xml:space="preserve">ustification of hypothesis H1 see the section </w:t>
      </w:r>
      <w:r w:rsidRPr="0A86B010" w:rsidR="003A35E0">
        <w:rPr>
          <w:i/>
          <w:iCs/>
        </w:rPr>
        <w:t>effect sizes</w:t>
      </w:r>
      <w:r w:rsidR="003A35E0">
        <w:t xml:space="preserve">. </w:t>
      </w:r>
      <w:r w:rsidR="00927742">
        <w:rPr>
          <w:rFonts w:cs="Calibri"/>
        </w:rPr>
        <w:t xml:space="preserve">For </w:t>
      </w:r>
      <w:r w:rsidR="004319AC">
        <w:rPr>
          <w:rFonts w:cs="Calibri"/>
        </w:rPr>
        <w:t>Period 2</w:t>
      </w:r>
      <w:r w:rsidR="00927742">
        <w:rPr>
          <w:rFonts w:cs="Calibri"/>
        </w:rPr>
        <w:t xml:space="preserve">, we will conduct </w:t>
      </w:r>
      <w:r w:rsidR="00EE1C48">
        <w:rPr>
          <w:rFonts w:cs="Calibri"/>
        </w:rPr>
        <w:t>explorat</w:t>
      </w:r>
      <w:r w:rsidR="000E0129">
        <w:rPr>
          <w:rFonts w:cs="Calibri"/>
        </w:rPr>
        <w:t>ory</w:t>
      </w:r>
      <w:r w:rsidR="00EE1C48">
        <w:rPr>
          <w:rFonts w:cs="Calibri"/>
        </w:rPr>
        <w:t xml:space="preserve"> analyses (see section </w:t>
      </w:r>
      <w:r w:rsidRPr="0A86B010" w:rsidR="003A35E0">
        <w:rPr>
          <w:rFonts w:cs="Calibri"/>
          <w:i/>
          <w:iCs/>
        </w:rPr>
        <w:t>exploratory analysis</w:t>
      </w:r>
      <w:r w:rsidRPr="00E37C30" w:rsidR="00EE1C48">
        <w:rPr>
          <w:rFonts w:cs="Calibri"/>
        </w:rPr>
        <w:t>)</w:t>
      </w:r>
      <w:r w:rsidRPr="0A86B010" w:rsidR="00EE1C48">
        <w:rPr>
          <w:rFonts w:cs="Calibri"/>
          <w:i/>
          <w:iCs/>
        </w:rPr>
        <w:t xml:space="preserve">. </w:t>
      </w:r>
      <w:r w:rsidRPr="003A35E0" w:rsidR="003A35E0">
        <w:rPr>
          <w:rFonts w:cs="Calibri"/>
        </w:rPr>
        <w:t xml:space="preserve">The term </w:t>
      </w:r>
      <w:r w:rsidRPr="0A86B010" w:rsidR="004D2E9F">
        <w:rPr>
          <w:rFonts w:cs="Calibri"/>
          <w:i/>
          <w:iCs/>
        </w:rPr>
        <w:t>learning loss</w:t>
      </w:r>
      <w:r w:rsidRPr="003A35E0" w:rsidR="003A35E0">
        <w:rPr>
          <w:rFonts w:cs="Calibri"/>
        </w:rPr>
        <w:t xml:space="preserve"> does not suggest a decline in total amount of </w:t>
      </w:r>
      <w:r w:rsidRPr="003A35E0" w:rsidR="004319AC">
        <w:rPr>
          <w:rFonts w:cs="Calibri"/>
        </w:rPr>
        <w:t>learning,</w:t>
      </w:r>
      <w:r w:rsidRPr="003A35E0" w:rsidR="003A35E0">
        <w:rPr>
          <w:rFonts w:cs="Calibri"/>
        </w:rPr>
        <w:t xml:space="preserve"> but smaller growth sizes compared with equivalent cohorts before COVID school closures.</w:t>
      </w:r>
      <w:r w:rsidR="004206A9">
        <w:rPr>
          <w:rFonts w:cs="Calibri"/>
        </w:rPr>
        <w:t xml:space="preserve"> Since </w:t>
      </w:r>
      <w:r w:rsidRPr="006F50FD" w:rsidR="004206A9">
        <w:rPr>
          <w:rFonts w:cs="Calibri"/>
        </w:rPr>
        <w:t>identical</w:t>
      </w:r>
      <w:r w:rsidRPr="003A35E0" w:rsidR="004206A9">
        <w:rPr>
          <w:rFonts w:cs="Calibri"/>
        </w:rPr>
        <w:t xml:space="preserve"> </w:t>
      </w:r>
      <w:r w:rsidR="004206A9">
        <w:rPr>
          <w:rFonts w:cs="Calibri"/>
        </w:rPr>
        <w:t>national tests are</w:t>
      </w:r>
      <w:r w:rsidRPr="003A35E0" w:rsidR="004206A9">
        <w:rPr>
          <w:rFonts w:cs="Calibri"/>
        </w:rPr>
        <w:t xml:space="preserve"> implemented in Year 8 and Year 9</w:t>
      </w:r>
      <w:r w:rsidR="004206A9">
        <w:rPr>
          <w:rFonts w:cs="Calibri"/>
        </w:rPr>
        <w:t xml:space="preserve"> (see section </w:t>
      </w:r>
      <w:r w:rsidRPr="0A86B010" w:rsidR="004206A9">
        <w:rPr>
          <w:rFonts w:cs="Calibri"/>
          <w:i/>
          <w:iCs/>
        </w:rPr>
        <w:t>variables</w:t>
      </w:r>
      <w:r w:rsidR="004206A9">
        <w:rPr>
          <w:rFonts w:cs="Calibri"/>
        </w:rPr>
        <w:t>)</w:t>
      </w:r>
      <w:r w:rsidRPr="003A35E0" w:rsidR="004206A9">
        <w:rPr>
          <w:rFonts w:cs="Calibri"/>
        </w:rPr>
        <w:t xml:space="preserve">, we expect the cohorts prior to 2020 to have advantages in learning growth. </w:t>
      </w:r>
      <w:r w:rsidR="0A86B010">
        <w:t>In addition, we expect to see differential effects of school closures on students’ learning growth.</w:t>
      </w:r>
    </w:p>
    <w:p w:rsidRPr="00D8274F" w:rsidR="00E37FEF" w:rsidP="0019410D" w:rsidRDefault="00D8129D" w14:paraId="52778A74" w14:textId="1464A8CB">
      <w:pPr>
        <w:rPr>
          <w:i/>
          <w:iCs/>
        </w:rPr>
      </w:pPr>
      <w:r w:rsidRPr="00D8274F">
        <w:rPr>
          <w:b/>
          <w:i/>
          <w:iCs/>
        </w:rPr>
        <w:t>H2</w:t>
      </w:r>
      <w:r w:rsidRPr="00D8274F">
        <w:rPr>
          <w:i/>
          <w:iCs/>
        </w:rPr>
        <w:t xml:space="preserve"> regarding RQ3: Effects of school closures on students’ learning are </w:t>
      </w:r>
      <w:r w:rsidRPr="00D8274F" w:rsidR="50F7EA52">
        <w:rPr>
          <w:i/>
          <w:iCs/>
        </w:rPr>
        <w:t>moderated</w:t>
      </w:r>
      <w:r w:rsidRPr="00D8274F" w:rsidR="007B349C">
        <w:rPr>
          <w:i/>
          <w:iCs/>
        </w:rPr>
        <w:t xml:space="preserve"> </w:t>
      </w:r>
      <w:r w:rsidRPr="00D8274F" w:rsidR="5F587DE6">
        <w:rPr>
          <w:i/>
          <w:iCs/>
        </w:rPr>
        <w:t xml:space="preserve">by </w:t>
      </w:r>
      <w:r w:rsidRPr="00D8274F" w:rsidR="007B349C">
        <w:rPr>
          <w:i/>
          <w:iCs/>
        </w:rPr>
        <w:t>students' SES</w:t>
      </w:r>
      <w:r w:rsidRPr="00D8274F" w:rsidR="00682B25">
        <w:rPr>
          <w:i/>
          <w:iCs/>
        </w:rPr>
        <w:t xml:space="preserve"> in </w:t>
      </w:r>
      <w:r w:rsidR="004319AC">
        <w:rPr>
          <w:i/>
          <w:iCs/>
        </w:rPr>
        <w:t>Period 1</w:t>
      </w:r>
      <w:r w:rsidRPr="00D8274F" w:rsidR="00682B25">
        <w:rPr>
          <w:i/>
          <w:iCs/>
        </w:rPr>
        <w:t>.</w:t>
      </w:r>
      <w:r w:rsidRPr="00D8274F" w:rsidR="00497309">
        <w:rPr>
          <w:i/>
          <w:iCs/>
        </w:rPr>
        <w:t xml:space="preserve"> </w:t>
      </w:r>
      <w:r w:rsidRPr="00D8274F">
        <w:rPr>
          <w:i/>
          <w:iCs/>
        </w:rPr>
        <w:t>That is, s</w:t>
      </w:r>
      <w:r w:rsidRPr="00D8274F" w:rsidR="00EB7728">
        <w:rPr>
          <w:i/>
          <w:iCs/>
        </w:rPr>
        <w:t>tudents with lower SES show more learning loss</w:t>
      </w:r>
      <w:r w:rsidRPr="00D8274F" w:rsidR="00602EF2">
        <w:rPr>
          <w:i/>
          <w:iCs/>
        </w:rPr>
        <w:t xml:space="preserve"> due to school closures</w:t>
      </w:r>
      <w:r w:rsidRPr="00D8274F" w:rsidR="00EB7728">
        <w:rPr>
          <w:i/>
          <w:iCs/>
        </w:rPr>
        <w:t xml:space="preserve"> than students with higher SES.</w:t>
      </w:r>
    </w:p>
    <w:p w:rsidR="00E958BE" w:rsidP="0019410D" w:rsidRDefault="0A86B010" w14:paraId="3F607687" w14:textId="0F35272C">
      <w:r w:rsidRPr="0A86B010">
        <w:rPr>
          <w:i/>
          <w:iCs/>
        </w:rPr>
        <w:t>Justification of our hypothesis H2</w:t>
      </w:r>
      <w:r>
        <w:t xml:space="preserve">: Previous studies on </w:t>
      </w:r>
      <w:r w:rsidR="004319AC">
        <w:t>Period 1</w:t>
      </w:r>
      <w:r>
        <w:t xml:space="preserve"> suggest that students’ SES is critical for the extent of learning loss. </w:t>
      </w:r>
      <w:r w:rsidR="55AFEDBE">
        <w:t xml:space="preserve">Although Norwegian residents usually enjoy high standards of living, such privilege is distributed unevenly when comparing the means of the 5th against that of the 95th percentile </w:t>
      </w:r>
      <w:r w:rsidRPr="0A86B010" w:rsidR="00E958BE">
        <w:rPr>
          <w:lang w:val="de-DE"/>
        </w:rPr>
        <w:fldChar w:fldCharType="begin"/>
      </w:r>
      <w:r w:rsidRPr="142D662F" w:rsidR="00E958BE">
        <w:instrText xml:space="preserve"> ADDIN ZOTERO_ITEM CSL_CITATION {"citationID":"E6mXTumB","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0A86B010" w:rsidR="00E958BE">
        <w:rPr>
          <w:lang w:val="de-DE"/>
        </w:rPr>
        <w:fldChar w:fldCharType="separate"/>
      </w:r>
      <w:r w:rsidRPr="142D662F">
        <w:rPr>
          <w:rFonts w:cs="Calibri"/>
        </w:rPr>
        <w:t>(OECD, 2019)</w:t>
      </w:r>
      <w:r w:rsidRPr="0A86B010" w:rsidR="00E958BE">
        <w:rPr>
          <w:lang w:val="de-DE"/>
        </w:rPr>
        <w:fldChar w:fldCharType="end"/>
      </w:r>
      <w:r w:rsidR="55AFEDBE">
        <w:t xml:space="preserve">, suggesting unequal relationship between school closures and SES. More specifically, we conjecture that the </w:t>
      </w:r>
      <w:r>
        <w:t xml:space="preserve">less favorable students’ SES, the greater </w:t>
      </w:r>
      <w:r w:rsidR="55AFEDBE">
        <w:t>their</w:t>
      </w:r>
      <w:r>
        <w:t xml:space="preserve"> learning loss.</w:t>
      </w:r>
    </w:p>
    <w:p w:rsidRPr="00CC3518" w:rsidR="00D8129D" w:rsidP="0019410D" w:rsidRDefault="000A5072" w14:paraId="66689652" w14:textId="0D9ED5BA">
      <w:r>
        <w:rPr>
          <w:rFonts w:cs="Calibri"/>
        </w:rPr>
        <w:t xml:space="preserve">For </w:t>
      </w:r>
      <w:r w:rsidR="004319AC">
        <w:rPr>
          <w:rFonts w:cs="Calibri"/>
        </w:rPr>
        <w:t>Period 2</w:t>
      </w:r>
      <w:r>
        <w:rPr>
          <w:rFonts w:cs="Calibri"/>
        </w:rPr>
        <w:t xml:space="preserve">, we will conduct </w:t>
      </w:r>
      <w:r w:rsidRPr="003A697C" w:rsidR="003A697C">
        <w:rPr>
          <w:rFonts w:cs="Calibri"/>
        </w:rPr>
        <w:t>exploratory</w:t>
      </w:r>
      <w:r w:rsidRPr="003A697C">
        <w:rPr>
          <w:rFonts w:cs="Calibri"/>
        </w:rPr>
        <w:t xml:space="preserve"> analyses</w:t>
      </w:r>
      <w:r>
        <w:rPr>
          <w:rFonts w:cs="Calibri"/>
        </w:rPr>
        <w:t xml:space="preserve"> (see section </w:t>
      </w:r>
      <w:r w:rsidRPr="003A35E0">
        <w:rPr>
          <w:rFonts w:cs="Calibri"/>
          <w:i/>
          <w:iCs/>
        </w:rPr>
        <w:t>exploratory analysis</w:t>
      </w:r>
      <w:r w:rsidRPr="00F603A9" w:rsidR="00F603A9">
        <w:rPr>
          <w:rFonts w:cs="Calibri"/>
        </w:rPr>
        <w:t>),</w:t>
      </w:r>
      <w:r>
        <w:rPr>
          <w:rFonts w:cs="Calibri"/>
        </w:rPr>
        <w:t xml:space="preserve"> but we expect </w:t>
      </w:r>
      <w:r>
        <w:t xml:space="preserve">similar differential effects as for </w:t>
      </w:r>
      <w:r w:rsidR="004319AC">
        <w:t>Period 1</w:t>
      </w:r>
      <w:r w:rsidR="55AFEDBE">
        <w:t xml:space="preserve"> such</w:t>
      </w:r>
      <w:r>
        <w:t xml:space="preserve"> that SES </w:t>
      </w:r>
      <w:r w:rsidR="55AFEDBE">
        <w:t>significantly moderates the relationship between</w:t>
      </w:r>
      <w:r>
        <w:t xml:space="preserve"> school closures </w:t>
      </w:r>
      <w:r w:rsidR="55AFEDBE">
        <w:t>and learning loss</w:t>
      </w:r>
      <w:r>
        <w:t>.</w:t>
      </w:r>
    </w:p>
    <w:p w:rsidRPr="00D8274F" w:rsidR="00E37FEF" w:rsidP="0019410D" w:rsidRDefault="007B349C" w14:paraId="4F076E9D" w14:textId="348FFF0A">
      <w:pPr>
        <w:rPr>
          <w:i/>
          <w:iCs/>
        </w:rPr>
      </w:pPr>
      <w:r w:rsidRPr="00D8274F">
        <w:rPr>
          <w:b/>
          <w:i/>
          <w:iCs/>
        </w:rPr>
        <w:t>H3</w:t>
      </w:r>
      <w:r w:rsidRPr="00D8274F">
        <w:rPr>
          <w:i/>
          <w:iCs/>
        </w:rPr>
        <w:t xml:space="preserve"> regarding RQ4: </w:t>
      </w:r>
      <w:r w:rsidRPr="00D8274F" w:rsidR="007277EB">
        <w:rPr>
          <w:i/>
          <w:iCs/>
        </w:rPr>
        <w:t xml:space="preserve">Effects of school closures on students’ learning are </w:t>
      </w:r>
      <w:r w:rsidRPr="00D8274F" w:rsidR="00CC3518">
        <w:rPr>
          <w:i/>
          <w:iCs/>
        </w:rPr>
        <w:t xml:space="preserve">moderated by students' </w:t>
      </w:r>
      <w:r w:rsidRPr="00D8274F" w:rsidR="00C332A4">
        <w:rPr>
          <w:i/>
          <w:iCs/>
        </w:rPr>
        <w:t>pr</w:t>
      </w:r>
      <w:r w:rsidR="00321539">
        <w:rPr>
          <w:i/>
          <w:iCs/>
        </w:rPr>
        <w:t>evious</w:t>
      </w:r>
      <w:r w:rsidRPr="00D8274F" w:rsidR="00C332A4">
        <w:rPr>
          <w:i/>
          <w:iCs/>
        </w:rPr>
        <w:t xml:space="preserve"> achievement in </w:t>
      </w:r>
      <w:r w:rsidR="004319AC">
        <w:rPr>
          <w:i/>
          <w:iCs/>
        </w:rPr>
        <w:t>Period 1</w:t>
      </w:r>
      <w:r w:rsidRPr="00D8274F" w:rsidR="00C332A4">
        <w:rPr>
          <w:i/>
          <w:iCs/>
        </w:rPr>
        <w:t xml:space="preserve">. </w:t>
      </w:r>
      <w:r w:rsidRPr="00D8274F" w:rsidR="007558AE">
        <w:rPr>
          <w:i/>
          <w:iCs/>
        </w:rPr>
        <w:t xml:space="preserve">Low </w:t>
      </w:r>
      <w:r w:rsidRPr="00D8274F" w:rsidR="00757FCE">
        <w:rPr>
          <w:i/>
          <w:iCs/>
        </w:rPr>
        <w:t>achievers</w:t>
      </w:r>
      <w:r w:rsidRPr="00D8274F" w:rsidR="007558AE">
        <w:rPr>
          <w:i/>
          <w:iCs/>
        </w:rPr>
        <w:t xml:space="preserve"> show more learning loss </w:t>
      </w:r>
      <w:r w:rsidRPr="00D8274F" w:rsidR="00406034">
        <w:rPr>
          <w:i/>
          <w:iCs/>
        </w:rPr>
        <w:t xml:space="preserve">due to school closures </w:t>
      </w:r>
      <w:r w:rsidRPr="00D8274F" w:rsidR="007558AE">
        <w:rPr>
          <w:i/>
          <w:iCs/>
        </w:rPr>
        <w:t>than high achiever</w:t>
      </w:r>
      <w:r w:rsidRPr="00D8274F" w:rsidR="00757FCE">
        <w:rPr>
          <w:i/>
          <w:iCs/>
        </w:rPr>
        <w:t>s</w:t>
      </w:r>
      <w:r w:rsidRPr="00D8274F" w:rsidR="007558AE">
        <w:rPr>
          <w:i/>
          <w:iCs/>
        </w:rPr>
        <w:t>.</w:t>
      </w:r>
    </w:p>
    <w:p w:rsidR="00663C02" w:rsidP="0019410D" w:rsidRDefault="00E958BE" w14:paraId="3B9EF23E" w14:textId="5D804E72">
      <w:r w:rsidRPr="00D8129D">
        <w:rPr>
          <w:i/>
          <w:iCs/>
        </w:rPr>
        <w:t>Justification of our hypothesis</w:t>
      </w:r>
      <w:r w:rsidRPr="00D8129D" w:rsidR="008A0050">
        <w:rPr>
          <w:i/>
          <w:iCs/>
        </w:rPr>
        <w:t xml:space="preserve"> H3</w:t>
      </w:r>
      <w:r>
        <w:t xml:space="preserve">: </w:t>
      </w:r>
      <w:r w:rsidRPr="008B2F6B">
        <w:t>It is</w:t>
      </w:r>
      <w:r>
        <w:t xml:space="preserve"> well</w:t>
      </w:r>
      <w:r w:rsidRPr="008B2F6B">
        <w:t xml:space="preserve"> </w:t>
      </w:r>
      <w:r>
        <w:t>k</w:t>
      </w:r>
      <w:r w:rsidRPr="008B2F6B">
        <w:t xml:space="preserve">nown that low and high achievers </w:t>
      </w:r>
      <w:r w:rsidR="55AFEDBE">
        <w:t>share dissimilar metacognitive capabilities. As</w:t>
      </w:r>
      <w:r w:rsidRPr="008B2F6B">
        <w:t xml:space="preserve"> high achievers are </w:t>
      </w:r>
      <w:r w:rsidR="55AFEDBE">
        <w:t xml:space="preserve">usually </w:t>
      </w:r>
      <w:r w:rsidRPr="008B2F6B">
        <w:t>better at self-regulated learning</w:t>
      </w:r>
      <w:r>
        <w:t xml:space="preserve">, </w:t>
      </w:r>
      <w:r w:rsidRPr="00F36DA5">
        <w:t xml:space="preserve">we </w:t>
      </w:r>
      <w:r w:rsidR="55AFEDBE">
        <w:t xml:space="preserve">expect </w:t>
      </w:r>
      <w:r w:rsidRPr="00F36DA5">
        <w:t xml:space="preserve">high achievers </w:t>
      </w:r>
      <w:r w:rsidR="55AFEDBE">
        <w:t xml:space="preserve">to be </w:t>
      </w:r>
      <w:r w:rsidRPr="00F36DA5">
        <w:t xml:space="preserve">affected </w:t>
      </w:r>
      <w:r w:rsidR="55AFEDBE">
        <w:t xml:space="preserve">less </w:t>
      </w:r>
      <w:r w:rsidRPr="00F36DA5">
        <w:t>by distance learning than low achievers.</w:t>
      </w:r>
      <w:r w:rsidR="00F603A9">
        <w:t xml:space="preserve"> </w:t>
      </w:r>
      <w:r w:rsidR="00F603A9">
        <w:rPr>
          <w:rFonts w:cs="Calibri"/>
        </w:rPr>
        <w:t xml:space="preserve">For </w:t>
      </w:r>
      <w:r w:rsidR="004319AC">
        <w:rPr>
          <w:rFonts w:cs="Calibri"/>
        </w:rPr>
        <w:t>Period 2</w:t>
      </w:r>
      <w:r w:rsidR="00F603A9">
        <w:rPr>
          <w:rFonts w:cs="Calibri"/>
        </w:rPr>
        <w:t xml:space="preserve">, we will conduct </w:t>
      </w:r>
      <w:r w:rsidRPr="003A697C" w:rsidR="003A697C">
        <w:rPr>
          <w:rFonts w:cs="Calibri"/>
        </w:rPr>
        <w:t>exploratory</w:t>
      </w:r>
      <w:r w:rsidRPr="003A697C" w:rsidR="00F603A9">
        <w:rPr>
          <w:rFonts w:cs="Calibri"/>
        </w:rPr>
        <w:t xml:space="preserve"> </w:t>
      </w:r>
      <w:r w:rsidR="00F603A9">
        <w:rPr>
          <w:rFonts w:cs="Calibri"/>
        </w:rPr>
        <w:t xml:space="preserve">analyses (see section </w:t>
      </w:r>
      <w:r w:rsidRPr="003A35E0" w:rsidR="00F603A9">
        <w:rPr>
          <w:rFonts w:cs="Calibri"/>
          <w:i/>
          <w:iCs/>
        </w:rPr>
        <w:t>exploratory analysis</w:t>
      </w:r>
      <w:r w:rsidRPr="00F603A9" w:rsidR="00F603A9">
        <w:rPr>
          <w:rFonts w:cs="Calibri"/>
        </w:rPr>
        <w:t>),</w:t>
      </w:r>
      <w:r w:rsidR="00F603A9">
        <w:rPr>
          <w:rFonts w:cs="Calibri"/>
        </w:rPr>
        <w:t xml:space="preserve"> </w:t>
      </w:r>
      <w:r w:rsidRPr="55AFEDBE" w:rsidR="55AFEDBE">
        <w:rPr>
          <w:rFonts w:cs="Calibri"/>
        </w:rPr>
        <w:t xml:space="preserve">with </w:t>
      </w:r>
      <w:r w:rsidR="00F603A9">
        <w:t xml:space="preserve">similar differential effects </w:t>
      </w:r>
      <w:r w:rsidR="55AFEDBE">
        <w:t>from</w:t>
      </w:r>
      <w:r w:rsidR="00F603A9">
        <w:t xml:space="preserve"> </w:t>
      </w:r>
      <w:r w:rsidR="004319AC">
        <w:t>Period 1</w:t>
      </w:r>
      <w:r w:rsidR="00F603A9">
        <w:t>.</w:t>
      </w:r>
      <w:r w:rsidRPr="000A5072" w:rsidR="00F603A9">
        <w:t xml:space="preserve"> </w:t>
      </w:r>
      <w:r w:rsidR="00F603A9">
        <w:t xml:space="preserve">That is, we assume that low achievers </w:t>
      </w:r>
      <w:r w:rsidRPr="00EB7728" w:rsidR="00F603A9">
        <w:t>show more learning loss</w:t>
      </w:r>
      <w:r w:rsidR="00F603A9">
        <w:t xml:space="preserve"> due to school closures in </w:t>
      </w:r>
      <w:r w:rsidR="004319AC">
        <w:t>Period 2</w:t>
      </w:r>
      <w:r w:rsidRPr="00EB7728" w:rsidR="00F603A9">
        <w:t xml:space="preserve"> than </w:t>
      </w:r>
      <w:r w:rsidR="00F603A9">
        <w:t>high achievers</w:t>
      </w:r>
      <w:r w:rsidRPr="00EB7728" w:rsidR="00F603A9">
        <w:t>.</w:t>
      </w:r>
    </w:p>
    <w:p w:rsidRPr="0019410D" w:rsidR="00E37FEF" w:rsidP="06A82540" w:rsidRDefault="007B349C" w14:paraId="6B2B5B25" w14:textId="77777777">
      <w:pPr>
        <w:pStyle w:val="Heading1"/>
        <w:contextualSpacing/>
        <w:rPr>
          <w:rFonts w:asciiTheme="majorHAnsi" w:hAnsiTheme="majorHAnsi" w:cstheme="majorBidi"/>
        </w:rPr>
      </w:pPr>
      <w:bookmarkStart w:name="_71iqxumhp6o1" w:colFirst="0" w:colLast="0" w:id="3"/>
      <w:bookmarkEnd w:id="3"/>
      <w:r w:rsidRPr="142D662F">
        <w:rPr>
          <w:rFonts w:asciiTheme="majorHAnsi" w:hAnsiTheme="majorHAnsi" w:cstheme="majorBidi"/>
        </w:rPr>
        <w:t>Data Description</w:t>
      </w:r>
    </w:p>
    <w:p w:rsidRPr="0019410D" w:rsidR="00E37FEF" w:rsidP="06A82540" w:rsidRDefault="007B349C" w14:paraId="795479AC" w14:textId="30482CBA">
      <w:pPr>
        <w:pStyle w:val="Heading2"/>
        <w:contextualSpacing/>
        <w:rPr>
          <w:rFonts w:asciiTheme="majorHAnsi" w:hAnsiTheme="majorHAnsi" w:cstheme="majorBidi"/>
        </w:rPr>
      </w:pPr>
      <w:bookmarkStart w:name="_8gox2yfarxk1" w:colFirst="0" w:colLast="0" w:id="4"/>
      <w:bookmarkEnd w:id="4"/>
      <w:r w:rsidRPr="2370C041">
        <w:rPr>
          <w:rFonts w:asciiTheme="majorHAnsi" w:hAnsiTheme="majorHAnsi" w:cstheme="majorBidi"/>
        </w:rPr>
        <w:t>Datasets*</w:t>
      </w:r>
    </w:p>
    <w:p w:rsidRPr="0019410D" w:rsidR="00E37FEF" w:rsidP="0019410D" w:rsidRDefault="565A4086" w14:paraId="38CCB698" w14:textId="35F6224D">
      <w:r w:rsidRPr="0019410D">
        <w:t xml:space="preserve">This </w:t>
      </w:r>
      <w:r w:rsidRPr="0019410D" w:rsidR="4AEBBF4D">
        <w:t>project sources its</w:t>
      </w:r>
      <w:r w:rsidRPr="0019410D" w:rsidR="007B349C">
        <w:t xml:space="preserve"> data from the Norwegian national register. This data source captures information about the entire Norwegian population dating back to the early 1900s</w:t>
      </w:r>
      <w:r w:rsidRPr="0019410D" w:rsidR="79CC0AAF">
        <w:t xml:space="preserve"> through</w:t>
      </w:r>
      <w:r w:rsidRPr="0019410D" w:rsidR="596C0703">
        <w:t xml:space="preserve"> </w:t>
      </w:r>
      <w:r w:rsidRPr="0019410D" w:rsidR="7FB02F65">
        <w:t xml:space="preserve">each individual’s </w:t>
      </w:r>
      <w:r w:rsidRPr="0019410D" w:rsidR="596C0703">
        <w:t xml:space="preserve">unique national </w:t>
      </w:r>
      <w:r w:rsidRPr="0019410D" w:rsidR="7FB02F65">
        <w:t>ID numbers</w:t>
      </w:r>
      <w:r w:rsidRPr="0019410D" w:rsidR="7A6AC9D1">
        <w:t>.</w:t>
      </w:r>
      <w:r w:rsidRPr="0019410D" w:rsidR="007B349C">
        <w:t xml:space="preserve"> </w:t>
      </w:r>
      <w:r w:rsidRPr="0019410D" w:rsidR="0E245CAC">
        <w:t xml:space="preserve">Under a secured </w:t>
      </w:r>
      <w:r w:rsidRPr="0019410D" w:rsidR="41F5D41A">
        <w:t>IT</w:t>
      </w:r>
      <w:r w:rsidRPr="0019410D" w:rsidR="067B3256">
        <w:t xml:space="preserve"> environment</w:t>
      </w:r>
      <w:r w:rsidR="55AFEDBE">
        <w:t>,</w:t>
      </w:r>
      <w:r w:rsidRPr="0019410D" w:rsidR="007B349C">
        <w:t xml:space="preserve"> </w:t>
      </w:r>
      <w:r w:rsidRPr="0019410D" w:rsidR="7E5BE5A9">
        <w:t>we obtain</w:t>
      </w:r>
      <w:r w:rsidRPr="0019410D" w:rsidR="007B349C">
        <w:t xml:space="preserve"> </w:t>
      </w:r>
      <w:r w:rsidRPr="0019410D" w:rsidR="528D60C4">
        <w:t>national</w:t>
      </w:r>
      <w:r w:rsidRPr="0019410D" w:rsidR="442CCD30">
        <w:t xml:space="preserve"> </w:t>
      </w:r>
      <w:r w:rsidRPr="0019410D" w:rsidR="007B349C">
        <w:t xml:space="preserve">statistics on Norwegian residents’ education (e.g., person's highest level of education, </w:t>
      </w:r>
      <w:r w:rsidR="55AFEDBE">
        <w:t>academic attainment record</w:t>
      </w:r>
      <w:r w:rsidRPr="0019410D" w:rsidR="007B349C">
        <w:t xml:space="preserve">), employment (e.g., working hours per week), income (e.g., after-tax income per consumption unit, EU scale), COVID-19 specific information (e.g., </w:t>
      </w:r>
      <w:r w:rsidR="55AFEDBE">
        <w:t>COVID</w:t>
      </w:r>
      <w:r w:rsidRPr="0019410D" w:rsidR="007B349C">
        <w:t xml:space="preserve"> infection rates), housing conditions (e.g., floor </w:t>
      </w:r>
      <w:r w:rsidR="55AFEDBE">
        <w:t>areas</w:t>
      </w:r>
      <w:r w:rsidRPr="0019410D" w:rsidR="007B349C">
        <w:t xml:space="preserve">, number of persons per household), as well as family </w:t>
      </w:r>
      <w:r w:rsidR="55AFEDBE">
        <w:t>composition</w:t>
      </w:r>
      <w:r w:rsidRPr="0019410D" w:rsidR="007B349C">
        <w:t xml:space="preserve"> (e.g., number of siblings). Most importantly, entries across different datasets can be linked through </w:t>
      </w:r>
      <w:r w:rsidRPr="0019410D" w:rsidR="5724C49D">
        <w:t>person</w:t>
      </w:r>
      <w:r w:rsidRPr="0019410D" w:rsidR="33D2AE96">
        <w:t xml:space="preserve"> </w:t>
      </w:r>
      <w:r w:rsidR="55AFEDBE">
        <w:t>IDs</w:t>
      </w:r>
      <w:r w:rsidRPr="0019410D" w:rsidR="69C2F3D7">
        <w:t>, enabling us to</w:t>
      </w:r>
      <w:r w:rsidRPr="0019410D" w:rsidR="007B349C">
        <w:t xml:space="preserve"> </w:t>
      </w:r>
      <w:r w:rsidRPr="0019410D" w:rsidR="41B9C5D5">
        <w:t>match</w:t>
      </w:r>
      <w:r w:rsidRPr="0019410D" w:rsidR="007B349C">
        <w:t xml:space="preserve"> students with their parents’ education and income </w:t>
      </w:r>
      <w:r w:rsidRPr="0019410D" w:rsidR="41B9C5D5">
        <w:t xml:space="preserve">data </w:t>
      </w:r>
      <w:r w:rsidRPr="0019410D" w:rsidR="007B349C">
        <w:t xml:space="preserve">as well as their housing conditions such as floor space. Furthermore, municipality-level (e.g., duration of school closures) </w:t>
      </w:r>
      <w:r w:rsidRPr="0019410D" w:rsidR="2DCED5BE">
        <w:t>and</w:t>
      </w:r>
      <w:r w:rsidRPr="0019410D" w:rsidR="007B349C">
        <w:t xml:space="preserve"> school-level data (e.g., school resources, student composition) can be linked to student-level </w:t>
      </w:r>
      <w:r w:rsidR="55AFEDBE">
        <w:t>outcomes</w:t>
      </w:r>
      <w:r w:rsidRPr="0019410D" w:rsidR="007B349C">
        <w:t xml:space="preserve"> (e.g., teacher</w:t>
      </w:r>
      <w:r w:rsidRPr="0019410D" w:rsidR="6BF692EE">
        <w:t>-</w:t>
      </w:r>
      <w:r w:rsidRPr="0019410D" w:rsidR="5FE85579">
        <w:t>assigned</w:t>
      </w:r>
      <w:r w:rsidRPr="0019410D" w:rsidR="007B349C">
        <w:t xml:space="preserve"> grades, </w:t>
      </w:r>
      <w:r w:rsidRPr="0019410D" w:rsidR="4B968F42">
        <w:t>exam grades</w:t>
      </w:r>
      <w:r w:rsidR="00F51F86">
        <w:t>, national test grades</w:t>
      </w:r>
      <w:r w:rsidRPr="0019410D" w:rsidR="4B968F42">
        <w:t>).</w:t>
      </w:r>
    </w:p>
    <w:p w:rsidR="00E37FEF" w:rsidP="21C2C358" w:rsidRDefault="2370C041" w14:paraId="2085A97B" w14:textId="3BE7DE04">
      <w:pPr>
        <w:pStyle w:val="Heading2"/>
        <w:contextualSpacing/>
        <w:rPr>
          <w:rFonts w:asciiTheme="majorHAnsi" w:hAnsiTheme="majorHAnsi" w:cstheme="majorBidi"/>
        </w:rPr>
      </w:pPr>
      <w:bookmarkStart w:name="_cd4vz7n3hadv" w:colFirst="0" w:colLast="0" w:id="5"/>
      <w:bookmarkEnd w:id="5"/>
      <w:r w:rsidRPr="2370C041">
        <w:rPr>
          <w:rFonts w:asciiTheme="majorHAnsi" w:hAnsiTheme="majorHAnsi" w:cstheme="majorBidi"/>
        </w:rPr>
        <w:t>Data Availability*</w:t>
      </w:r>
    </w:p>
    <w:p w:rsidR="00B02054" w:rsidP="00B02054" w:rsidRDefault="00B02054" w14:paraId="546A9A74" w14:textId="7E7456DD">
      <w:r>
        <w:t>The dataset is available through protected access</w:t>
      </w:r>
      <w:r w:rsidR="00B37889">
        <w:t>.</w:t>
      </w:r>
    </w:p>
    <w:p w:rsidRPr="00B37889" w:rsidR="00B37889" w:rsidP="00B37889" w:rsidRDefault="00B37889" w14:paraId="26A92182" w14:textId="49F0030A">
      <w:pPr>
        <w:pStyle w:val="Heading2"/>
        <w:rPr>
          <w:bCs w:val="0"/>
        </w:rPr>
      </w:pPr>
      <w:r w:rsidRPr="00B37889">
        <w:rPr>
          <w:bCs w:val="0"/>
        </w:rPr>
        <w:t>Data access</w:t>
      </w:r>
    </w:p>
    <w:p w:rsidR="001961B0" w:rsidP="001961B0" w:rsidRDefault="18E60A1F" w14:paraId="2D44B2CB" w14:textId="31BBC0CE">
      <w:r w:rsidRPr="0019410D">
        <w:t xml:space="preserve">The </w:t>
      </w:r>
      <w:r w:rsidRPr="0019410D" w:rsidR="1D679F9A">
        <w:t>datasets</w:t>
      </w:r>
      <w:r w:rsidRPr="0019410D">
        <w:t xml:space="preserve"> underlying this project were provided by Statistics Norway</w:t>
      </w:r>
      <w:r w:rsidRPr="0019410D" w:rsidR="77B2C1EA">
        <w:t xml:space="preserve"> </w:t>
      </w:r>
      <w:r w:rsidRPr="0019410D" w:rsidR="47A46CB3">
        <w:t xml:space="preserve">(SSB) </w:t>
      </w:r>
      <w:r w:rsidRPr="0019410D" w:rsidR="77B2C1EA">
        <w:t xml:space="preserve">and the </w:t>
      </w:r>
      <w:r w:rsidRPr="0019410D" w:rsidR="5EDC3472">
        <w:t xml:space="preserve">Norwegian </w:t>
      </w:r>
      <w:r w:rsidRPr="0019410D" w:rsidR="77B2C1EA">
        <w:t xml:space="preserve">Ministry of </w:t>
      </w:r>
      <w:r w:rsidRPr="0019410D" w:rsidR="4BE43D05">
        <w:t xml:space="preserve">Education </w:t>
      </w:r>
      <w:r w:rsidRPr="0019410D" w:rsidR="47A46CB3">
        <w:t xml:space="preserve">(UDIR) </w:t>
      </w:r>
      <w:r w:rsidRPr="0019410D" w:rsidR="4BE43D05">
        <w:t xml:space="preserve">by </w:t>
      </w:r>
      <w:r w:rsidRPr="0019410D" w:rsidR="43ACC516">
        <w:t xml:space="preserve">permission. </w:t>
      </w:r>
      <w:r w:rsidRPr="0019410D" w:rsidR="3B10A216">
        <w:t xml:space="preserve">Researchers can gain access to these datasets by submitting written applications to </w:t>
      </w:r>
      <w:r w:rsidRPr="0019410D" w:rsidR="27446907">
        <w:t xml:space="preserve">SSB </w:t>
      </w:r>
      <w:r w:rsidRPr="0019410D" w:rsidR="7C4928A9">
        <w:t>on</w:t>
      </w:r>
      <w:r w:rsidRPr="0019410D" w:rsidR="27446907">
        <w:t xml:space="preserve"> </w:t>
      </w:r>
      <w:hyperlink r:id="rId8">
        <w:r w:rsidRPr="142D662F" w:rsidR="3B10A216">
          <w:rPr>
            <w:rStyle w:val="Hyperlink"/>
            <w:rFonts w:asciiTheme="majorHAnsi" w:hAnsiTheme="majorHAnsi" w:cstheme="majorBidi"/>
          </w:rPr>
          <w:t>https://www.ssb.no/en/omssb/tjenester-og-verktoy/data-til-forskning</w:t>
        </w:r>
      </w:hyperlink>
      <w:r w:rsidRPr="0019410D" w:rsidR="3B10A216">
        <w:t xml:space="preserve"> and </w:t>
      </w:r>
      <w:r w:rsidRPr="0019410D" w:rsidR="5B8F5CCA">
        <w:t xml:space="preserve">by following </w:t>
      </w:r>
      <w:r w:rsidRPr="0019410D" w:rsidR="0C6EC1DE">
        <w:t xml:space="preserve">instructions on </w:t>
      </w:r>
      <w:r w:rsidRPr="0019410D" w:rsidR="47A46CB3">
        <w:t>UDIR</w:t>
      </w:r>
      <w:r w:rsidRPr="0019410D" w:rsidR="3E528D43">
        <w:t xml:space="preserve"> </w:t>
      </w:r>
      <w:r w:rsidRPr="0019410D" w:rsidR="41449F9E">
        <w:t xml:space="preserve">website </w:t>
      </w:r>
      <w:hyperlink r:id="rId9">
        <w:r w:rsidRPr="142D662F" w:rsidR="15761AB9">
          <w:rPr>
            <w:rStyle w:val="Hyperlink"/>
            <w:rFonts w:asciiTheme="majorHAnsi" w:hAnsiTheme="majorHAnsi" w:cstheme="majorBidi"/>
          </w:rPr>
          <w:t>https://login.udir.no/LoggInn/logginn</w:t>
        </w:r>
      </w:hyperlink>
      <w:r w:rsidRPr="0019410D" w:rsidR="15761AB9">
        <w:t xml:space="preserve"> </w:t>
      </w:r>
      <w:r w:rsidRPr="0019410D" w:rsidR="66B58378">
        <w:t>respectively.</w:t>
      </w:r>
      <w:r w:rsidR="001961B0">
        <w:t xml:space="preserve"> The Norwegian national register contains large amount of private and sensitive information. Research institutes must provide sufficient justification and undergo a rigorous application process for data access. The Norwegian government requires data access to be granted only to registered users and within a secured IT environment that fully logs every operation.</w:t>
      </w:r>
    </w:p>
    <w:p w:rsidRPr="0019410D" w:rsidR="00E37FEF" w:rsidP="4806EBBA" w:rsidRDefault="2370C041" w14:paraId="69A394E9" w14:textId="4C7AFFE5">
      <w:pPr>
        <w:pStyle w:val="Heading2"/>
        <w:contextualSpacing/>
        <w:rPr>
          <w:rFonts w:asciiTheme="majorHAnsi" w:hAnsiTheme="majorHAnsi" w:cstheme="majorBidi"/>
          <w:b w:val="0"/>
        </w:rPr>
      </w:pPr>
      <w:r w:rsidRPr="2370C041">
        <w:rPr>
          <w:rFonts w:asciiTheme="majorHAnsi" w:hAnsiTheme="majorHAnsi" w:cstheme="majorBidi"/>
        </w:rPr>
        <w:t>Data Identifiers</w:t>
      </w:r>
    </w:p>
    <w:p w:rsidRPr="0019410D" w:rsidR="00E37FEF" w:rsidP="0019410D" w:rsidRDefault="007B349C" w14:paraId="43949419" w14:textId="77777777">
      <w:r w:rsidRPr="0019410D">
        <w:t>No persistent, unique identifier of the dataset available.</w:t>
      </w:r>
    </w:p>
    <w:p w:rsidRPr="0019410D" w:rsidR="00E37FEF" w:rsidP="4806EBBA" w:rsidRDefault="007B349C" w14:paraId="36025AAD" w14:textId="0860A77F">
      <w:pPr>
        <w:pStyle w:val="Heading2"/>
        <w:contextualSpacing/>
        <w:rPr>
          <w:rFonts w:asciiTheme="majorHAnsi" w:hAnsiTheme="majorHAnsi" w:cstheme="majorBidi"/>
          <w:b w:val="0"/>
        </w:rPr>
      </w:pPr>
      <w:r w:rsidRPr="6D06FEAA">
        <w:rPr>
          <w:rFonts w:asciiTheme="majorHAnsi" w:hAnsiTheme="majorHAnsi" w:cstheme="majorBidi"/>
        </w:rPr>
        <w:t xml:space="preserve">Access </w:t>
      </w:r>
      <w:r w:rsidRPr="1AAF5A74" w:rsidR="1AAF5A74">
        <w:rPr>
          <w:rFonts w:asciiTheme="majorHAnsi" w:hAnsiTheme="majorHAnsi" w:cstheme="majorBidi"/>
        </w:rPr>
        <w:t>Date</w:t>
      </w:r>
      <w:r w:rsidRPr="6D06FEAA">
        <w:rPr>
          <w:rFonts w:asciiTheme="majorHAnsi" w:hAnsiTheme="majorHAnsi" w:cstheme="majorBidi"/>
        </w:rPr>
        <w:t>*</w:t>
      </w:r>
    </w:p>
    <w:p w:rsidRPr="0019410D" w:rsidR="00E37FEF" w:rsidP="0019410D" w:rsidRDefault="007B349C" w14:paraId="135D5F4A" w14:textId="68ABDD05">
      <w:r w:rsidRPr="0019410D">
        <w:t xml:space="preserve">The second author </w:t>
      </w:r>
      <w:r w:rsidR="1B08FDC7">
        <w:t>received</w:t>
      </w:r>
      <w:r w:rsidRPr="0019410D">
        <w:t xml:space="preserve"> access </w:t>
      </w:r>
      <w:r w:rsidR="1B08FDC7">
        <w:t xml:space="preserve">credential </w:t>
      </w:r>
      <w:r w:rsidRPr="0019410D">
        <w:t xml:space="preserve">to the </w:t>
      </w:r>
      <w:r w:rsidR="1B08FDC7">
        <w:t xml:space="preserve">register </w:t>
      </w:r>
      <w:r w:rsidRPr="0019410D">
        <w:t xml:space="preserve">data in April 2022. However, we do not have access to key independent (e.g., </w:t>
      </w:r>
      <w:r w:rsidR="1B08FDC7">
        <w:t>durations</w:t>
      </w:r>
      <w:r w:rsidRPr="0019410D">
        <w:t xml:space="preserve"> of school closures, </w:t>
      </w:r>
      <w:r w:rsidR="1B08FDC7">
        <w:t>housing condition data</w:t>
      </w:r>
      <w:r w:rsidRPr="0019410D">
        <w:t xml:space="preserve">) and dependent variables (e.g., </w:t>
      </w:r>
      <w:r w:rsidR="1B08FDC7">
        <w:t xml:space="preserve">2021 grades and </w:t>
      </w:r>
      <w:r w:rsidRPr="0019410D">
        <w:t xml:space="preserve">national </w:t>
      </w:r>
      <w:r w:rsidR="003931D2">
        <w:t>test</w:t>
      </w:r>
      <w:r w:rsidRPr="0019410D">
        <w:t xml:space="preserve"> data) at the time of preregistration </w:t>
      </w:r>
      <w:r w:rsidR="1B08FDC7">
        <w:t>lodgement. Retrieval applications will be submitted in August 2022, with expected delivery in autumn 2022.</w:t>
      </w:r>
    </w:p>
    <w:p w:rsidRPr="0019410D" w:rsidR="00E37FEF" w:rsidP="4806EBBA" w:rsidRDefault="1AAF5A74" w14:paraId="001D5574" w14:textId="1B30CFDF">
      <w:pPr>
        <w:pStyle w:val="Heading2"/>
        <w:contextualSpacing/>
        <w:rPr>
          <w:rFonts w:asciiTheme="majorHAnsi" w:hAnsiTheme="majorHAnsi" w:cstheme="majorBidi"/>
          <w:b w:val="0"/>
        </w:rPr>
      </w:pPr>
      <w:r w:rsidRPr="1AAF5A74">
        <w:rPr>
          <w:rFonts w:asciiTheme="majorHAnsi" w:hAnsiTheme="majorHAnsi" w:cstheme="majorBidi"/>
        </w:rPr>
        <w:t xml:space="preserve">Data Collection </w:t>
      </w:r>
      <w:r w:rsidRPr="79371B50" w:rsidR="79371B50">
        <w:rPr>
          <w:rFonts w:asciiTheme="majorHAnsi" w:hAnsiTheme="majorHAnsi" w:cstheme="majorBidi"/>
        </w:rPr>
        <w:t>Procedures</w:t>
      </w:r>
      <w:r w:rsidRPr="1AAF5A74">
        <w:rPr>
          <w:rFonts w:asciiTheme="majorHAnsi" w:hAnsiTheme="majorHAnsi" w:cstheme="majorBidi"/>
        </w:rPr>
        <w:t>*</w:t>
      </w:r>
    </w:p>
    <w:p w:rsidRPr="00902DBF" w:rsidR="005F468D" w:rsidP="0019410D" w:rsidRDefault="1B08FDC7" w14:paraId="33AD9295" w14:textId="5936FD1F">
      <w:r>
        <w:t xml:space="preserve">Norwegian </w:t>
      </w:r>
      <w:r w:rsidRPr="00034A67">
        <w:t>national register is maintained by Statistics Norway</w:t>
      </w:r>
      <w:r w:rsidR="004E468F">
        <w:t xml:space="preserve"> (SSB)</w:t>
      </w:r>
      <w:r w:rsidRPr="00034A67">
        <w:t xml:space="preserve">. </w:t>
      </w:r>
      <w:r w:rsidRPr="00F2089F" w:rsidR="00F2089F">
        <w:t>S</w:t>
      </w:r>
      <w:r w:rsidR="004E468F">
        <w:t>SB</w:t>
      </w:r>
      <w:r w:rsidRPr="00F2089F" w:rsidR="00F2089F">
        <w:t xml:space="preserve"> is the national statistical institute of Norway and the main producer of official statistics. </w:t>
      </w:r>
      <w:r w:rsidR="004E468F">
        <w:t>SSB</w:t>
      </w:r>
      <w:r w:rsidRPr="00F2089F" w:rsidR="00F2089F">
        <w:t xml:space="preserve"> </w:t>
      </w:r>
      <w:r w:rsidR="00F2089F">
        <w:t xml:space="preserve">is </w:t>
      </w:r>
      <w:r w:rsidRPr="00F2089F" w:rsidR="00F2089F">
        <w:t>responsible for collecting</w:t>
      </w:r>
      <w:r w:rsidR="00F2089F">
        <w:t xml:space="preserve"> </w:t>
      </w:r>
      <w:r w:rsidRPr="00F2089F" w:rsidR="00F2089F">
        <w:t xml:space="preserve">statistics related to the economy, </w:t>
      </w:r>
      <w:r w:rsidRPr="00F2089F" w:rsidR="00EB6F17">
        <w:t>population,</w:t>
      </w:r>
      <w:r w:rsidRPr="00F2089F" w:rsidR="00F2089F">
        <w:t xml:space="preserve"> and society at national, regional and local levels</w:t>
      </w:r>
      <w:r w:rsidR="00F2089F">
        <w:t xml:space="preserve"> (</w:t>
      </w:r>
      <w:hyperlink r:id="rId10">
        <w:r w:rsidRPr="55AFEDBE" w:rsidR="55AFEDBE">
          <w:rPr>
            <w:rStyle w:val="Hyperlink"/>
          </w:rPr>
          <w:t>https://www.ssb.no/en</w:t>
        </w:r>
      </w:hyperlink>
      <w:r w:rsidR="55AFEDBE">
        <w:t>).</w:t>
      </w:r>
      <w:r w:rsidR="00F2089F">
        <w:t xml:space="preserve"> I</w:t>
      </w:r>
      <w:r w:rsidRPr="00034A67">
        <w:t xml:space="preserve">nformation related to school characteristics was managed by the Ministry of Education and Training </w:t>
      </w:r>
      <w:r w:rsidRPr="00034A67" w:rsidR="00034A67">
        <w:t xml:space="preserve">(Norwegian Directorate for Education and Training [UDIR]) </w:t>
      </w:r>
      <w:r w:rsidRPr="00034A67">
        <w:t xml:space="preserve">through the </w:t>
      </w:r>
      <w:r w:rsidR="00262EB6">
        <w:t>School Information System</w:t>
      </w:r>
      <w:r w:rsidR="00902DBF">
        <w:t xml:space="preserve"> (GSI; </w:t>
      </w:r>
      <w:hyperlink r:id="rId11">
        <w:r w:rsidRPr="55AFEDBE" w:rsidR="55AFEDBE">
          <w:rPr>
            <w:rStyle w:val="Hyperlink"/>
          </w:rPr>
          <w:t>https://gsi.udir.no</w:t>
        </w:r>
      </w:hyperlink>
      <w:r w:rsidRPr="00034A67" w:rsidR="00262EB6">
        <w:t>)</w:t>
      </w:r>
      <w:r w:rsidRPr="00034A67">
        <w:t xml:space="preserve"> database. Our project team received access to both data sources in April 2022. No further data collection is conducted.</w:t>
      </w:r>
    </w:p>
    <w:p w:rsidRPr="0019410D" w:rsidR="00E37FEF" w:rsidP="4A25B98D" w:rsidRDefault="007B349C" w14:paraId="184BE24E" w14:textId="77777777">
      <w:pPr>
        <w:pStyle w:val="Heading2"/>
        <w:contextualSpacing/>
        <w:rPr>
          <w:rFonts w:asciiTheme="majorHAnsi" w:hAnsiTheme="majorHAnsi" w:cstheme="majorBidi"/>
          <w:b w:val="0"/>
        </w:rPr>
      </w:pPr>
      <w:r w:rsidRPr="142D662F">
        <w:rPr>
          <w:rFonts w:asciiTheme="majorHAnsi" w:hAnsiTheme="majorHAnsi" w:cstheme="majorBidi"/>
        </w:rPr>
        <w:t>Codebook*</w:t>
      </w:r>
    </w:p>
    <w:p w:rsidRPr="0019410D" w:rsidR="00E37FEF" w:rsidP="0019410D" w:rsidRDefault="40AE799B" w14:paraId="323582AC" w14:textId="10BE9431">
      <w:r>
        <w:t xml:space="preserve">Table 1 describes key variables used in our study. A full codebook </w:t>
      </w:r>
      <w:r w:rsidR="55AFEDBE">
        <w:t>can</w:t>
      </w:r>
      <w:r>
        <w:t xml:space="preserve"> be </w:t>
      </w:r>
      <w:r w:rsidR="55AFEDBE">
        <w:t>obtained from</w:t>
      </w:r>
      <w:r>
        <w:t xml:space="preserve"> our OSF page (</w:t>
      </w:r>
      <w:hyperlink w:history="1" r:id="rId12">
        <w:r w:rsidRPr="002E045E" w:rsidR="00E909C0">
          <w:rPr>
            <w:rStyle w:val="Hyperlink"/>
          </w:rPr>
          <w:t>https://osf.io/t6myh/?view_only=85ac0580daf54c44979de1b9ffe0c011</w:t>
        </w:r>
      </w:hyperlink>
      <w:r>
        <w:t>).</w:t>
      </w:r>
    </w:p>
    <w:p w:rsidRPr="0019410D" w:rsidR="00E37FEF" w:rsidP="4A25B98D" w:rsidRDefault="007B349C" w14:paraId="49E2C51A" w14:textId="77777777">
      <w:pPr>
        <w:pStyle w:val="Heading1"/>
        <w:keepNext w:val="0"/>
        <w:contextualSpacing/>
        <w:rPr>
          <w:rFonts w:asciiTheme="majorHAnsi" w:hAnsiTheme="majorHAnsi" w:cstheme="majorBidi"/>
        </w:rPr>
      </w:pPr>
      <w:bookmarkStart w:name="_mgveej3vcalw" w:colFirst="0" w:colLast="0" w:id="6"/>
      <w:bookmarkEnd w:id="6"/>
      <w:r w:rsidRPr="142D662F">
        <w:rPr>
          <w:rFonts w:asciiTheme="majorHAnsi" w:hAnsiTheme="majorHAnsi" w:cstheme="majorBidi"/>
        </w:rPr>
        <w:t>Variables</w:t>
      </w:r>
    </w:p>
    <w:p w:rsidRPr="0019410D" w:rsidR="00E37FEF" w:rsidP="4A25B98D" w:rsidRDefault="007B349C" w14:paraId="1BB0407A" w14:textId="0A3546C4">
      <w:pPr>
        <w:pStyle w:val="Heading2"/>
        <w:contextualSpacing/>
        <w:rPr>
          <w:rFonts w:asciiTheme="majorHAnsi" w:hAnsiTheme="majorHAnsi" w:cstheme="majorBidi"/>
          <w:b w:val="0"/>
        </w:rPr>
      </w:pPr>
      <w:r w:rsidRPr="79371B50">
        <w:rPr>
          <w:rFonts w:asciiTheme="majorHAnsi" w:hAnsiTheme="majorHAnsi" w:cstheme="majorBidi"/>
        </w:rPr>
        <w:t xml:space="preserve">Manipulated </w:t>
      </w:r>
      <w:r w:rsidRPr="79371B50" w:rsidR="79371B50">
        <w:rPr>
          <w:rFonts w:asciiTheme="majorHAnsi" w:hAnsiTheme="majorHAnsi" w:cstheme="majorBidi"/>
        </w:rPr>
        <w:t>Variables</w:t>
      </w:r>
    </w:p>
    <w:p w:rsidRPr="0019410D" w:rsidR="00E37FEF" w:rsidP="0019410D" w:rsidRDefault="40AE799B" w14:paraId="53A64D7A" w14:textId="6855EA55">
      <w:r>
        <w:t>Manipulation</w:t>
      </w:r>
      <w:r w:rsidR="55AFEDBE">
        <w:t xml:space="preserve">, blinding, and randomization </w:t>
      </w:r>
      <w:r>
        <w:t>is not applicable to any unit of analyses in this study due to its archival data design.</w:t>
      </w:r>
    </w:p>
    <w:p w:rsidRPr="0019410D" w:rsidR="00E37FEF" w:rsidP="4A25B98D" w:rsidRDefault="007B349C" w14:paraId="2DF73443" w14:textId="7FD68DD3">
      <w:pPr>
        <w:pStyle w:val="Heading2"/>
        <w:contextualSpacing/>
        <w:rPr>
          <w:rFonts w:asciiTheme="majorHAnsi" w:hAnsiTheme="majorHAnsi" w:cstheme="majorBidi"/>
          <w:b w:val="0"/>
        </w:rPr>
      </w:pPr>
      <w:r w:rsidRPr="79371B50">
        <w:rPr>
          <w:rFonts w:asciiTheme="majorHAnsi" w:hAnsiTheme="majorHAnsi" w:cstheme="majorBidi"/>
        </w:rPr>
        <w:t xml:space="preserve">Measured </w:t>
      </w:r>
      <w:r w:rsidRPr="79371B50" w:rsidR="79371B50">
        <w:rPr>
          <w:rFonts w:asciiTheme="majorHAnsi" w:hAnsiTheme="majorHAnsi" w:cstheme="majorBidi"/>
        </w:rPr>
        <w:t>Variables</w:t>
      </w:r>
      <w:r w:rsidRPr="79371B50">
        <w:rPr>
          <w:rFonts w:asciiTheme="majorHAnsi" w:hAnsiTheme="majorHAnsi" w:cstheme="majorBidi"/>
        </w:rPr>
        <w:t>*</w:t>
      </w:r>
    </w:p>
    <w:p w:rsidR="00675A69" w:rsidP="0019410D" w:rsidRDefault="66F6FB85" w14:paraId="66367540" w14:textId="79651AB9">
      <w:pPr>
        <w:rPr>
          <w:lang w:val="en"/>
        </w:rPr>
      </w:pPr>
      <w:r>
        <w:t>The SSB collects person-level information from all Norwegian residents. The education database covers graduation statistics since 1970 and national test results since 2007. The population register includes information about household composition and family relations between 1975 and 2005, as well as housing conditions since 1990. Wealth and income data are available since 1993, including cash support information since 1999 and employment statistics since 2000. The UDIR’s GSI database contains information about (primary and lower secondary) schools in Norway since 1992, including COVID-related restrictions and measures in 2020 and 2021.</w:t>
      </w:r>
    </w:p>
    <w:p w:rsidRPr="0019410D" w:rsidR="00E37FEF" w:rsidP="0019410D" w:rsidRDefault="66F6FB85" w14:paraId="7F9CBA3D" w14:textId="4E86464A">
      <w:r>
        <w:t>Table 1 summarizes key variables used in this study. Full variable descriptions can be found in the codebook from our OSF page once all authors have gained data access.</w:t>
      </w:r>
    </w:p>
    <w:p w:rsidRPr="0019410D" w:rsidR="00E37FEF" w:rsidP="3FDEB664" w:rsidRDefault="00E37FEF" w14:paraId="3AA1B670" w14:textId="77777777">
      <w:pPr>
        <w:spacing w:before="200" w:after="200" w:line="240" w:lineRule="auto"/>
        <w:contextualSpacing/>
        <w:rPr>
          <w:rFonts w:asciiTheme="majorHAnsi" w:hAnsiTheme="majorHAnsi" w:cstheme="majorBidi"/>
          <w:highlight w:val="green"/>
        </w:rPr>
        <w:sectPr w:rsidRPr="0019410D" w:rsidR="00E37FEF">
          <w:headerReference w:type="default" r:id="rId13"/>
          <w:footerReference w:type="default" r:id="rId14"/>
          <w:pgSz w:w="11909" w:h="16834"/>
          <w:pgMar w:top="1440" w:right="1440" w:bottom="1440" w:left="1440" w:header="720" w:footer="720" w:gutter="0"/>
          <w:pgNumType w:start="1"/>
          <w:cols w:space="720"/>
        </w:sectPr>
      </w:pPr>
    </w:p>
    <w:tbl>
      <w:tblPr>
        <w:tblW w:w="14640" w:type="dxa"/>
        <w:tblBorders>
          <w:top w:val="single" w:color="000000" w:sz="8" w:space="0"/>
          <w:left w:val="single" w:color="000000" w:sz="8" w:space="0"/>
          <w:bottom w:val="single" w:color="000000" w:sz="8" w:space="0"/>
          <w:right w:val="single" w:color="000000" w:sz="8" w:space="0"/>
          <w:insideH w:val="single" w:color="000000" w:sz="8" w:space="0"/>
          <w:insideV w:val="single" w:color="000000" w:sz="8" w:space="0"/>
        </w:tblBorders>
        <w:tblLayout w:type="fixed"/>
        <w:tblCellMar>
          <w:top w:w="100" w:type="dxa"/>
          <w:left w:w="100" w:type="dxa"/>
          <w:bottom w:w="100" w:type="dxa"/>
          <w:right w:w="100" w:type="dxa"/>
        </w:tblCellMar>
        <w:tblLook w:val="0600" w:firstRow="0" w:lastRow="0" w:firstColumn="0" w:lastColumn="0" w:noHBand="1" w:noVBand="1"/>
      </w:tblPr>
      <w:tblGrid>
        <w:gridCol w:w="450"/>
        <w:gridCol w:w="1677"/>
        <w:gridCol w:w="708"/>
        <w:gridCol w:w="1985"/>
        <w:gridCol w:w="1843"/>
        <w:gridCol w:w="5528"/>
        <w:gridCol w:w="2449"/>
      </w:tblGrid>
      <w:tr w:rsidRPr="0019410D" w:rsidR="00E013C5" w:rsidTr="004B66C2" w14:paraId="29AD95DC" w14:textId="77777777">
        <w:trPr>
          <w:trHeight w:val="340"/>
        </w:trPr>
        <w:tc>
          <w:tcPr>
            <w:tcW w:w="14640" w:type="dxa"/>
            <w:gridSpan w:val="7"/>
            <w:tcBorders>
              <w:top w:val="nil"/>
              <w:left w:val="nil"/>
              <w:bottom w:val="single" w:color="auto" w:sz="4" w:space="0"/>
              <w:right w:val="nil"/>
            </w:tcBorders>
            <w:shd w:val="clear" w:color="auto" w:fill="auto"/>
            <w:tcMar>
              <w:top w:w="100" w:type="dxa"/>
              <w:left w:w="100" w:type="dxa"/>
              <w:bottom w:w="100" w:type="dxa"/>
              <w:right w:w="100" w:type="dxa"/>
            </w:tcMar>
          </w:tcPr>
          <w:p w:rsidRPr="0019410D" w:rsidR="00E013C5" w:rsidP="004B66C2" w:rsidRDefault="00E013C5" w14:paraId="41ADF902" w14:textId="77777777">
            <w:pPr>
              <w:widowControl w:val="0"/>
              <w:spacing w:line="240" w:lineRule="auto"/>
              <w:rPr>
                <w:rFonts w:asciiTheme="majorHAnsi" w:hAnsiTheme="majorHAnsi" w:cstheme="majorBidi"/>
                <w:b/>
              </w:rPr>
            </w:pPr>
            <w:r w:rsidRPr="142D662F">
              <w:rPr>
                <w:rFonts w:asciiTheme="majorHAnsi" w:hAnsiTheme="majorHAnsi" w:cstheme="majorBidi"/>
                <w:b/>
              </w:rPr>
              <w:t>Table 1</w:t>
            </w:r>
          </w:p>
          <w:p w:rsidRPr="0019410D" w:rsidR="00E013C5" w:rsidP="004B66C2" w:rsidRDefault="00E013C5" w14:paraId="4A368C34" w14:textId="77777777">
            <w:pPr>
              <w:widowControl w:val="0"/>
              <w:spacing w:line="240" w:lineRule="auto"/>
              <w:rPr>
                <w:rFonts w:asciiTheme="majorHAnsi" w:hAnsiTheme="majorHAnsi" w:cstheme="majorBidi"/>
                <w:i/>
              </w:rPr>
            </w:pPr>
            <w:r w:rsidRPr="142D662F">
              <w:rPr>
                <w:rFonts w:asciiTheme="majorHAnsi" w:hAnsiTheme="majorHAnsi" w:cstheme="majorBidi"/>
                <w:i/>
              </w:rPr>
              <w:t>Overview of the Variables (or categories of Variables) to be Used in the Studies</w:t>
            </w:r>
          </w:p>
        </w:tc>
      </w:tr>
      <w:tr w:rsidRPr="0019410D" w:rsidR="00E013C5" w:rsidTr="004B66C2" w14:paraId="451EA504" w14:textId="77777777">
        <w:tc>
          <w:tcPr>
            <w:tcW w:w="450"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013C5" w:rsidP="004B66C2" w:rsidRDefault="00E013C5" w14:paraId="035AF324" w14:textId="77777777">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Nr</w:t>
            </w:r>
          </w:p>
        </w:tc>
        <w:tc>
          <w:tcPr>
            <w:tcW w:w="1677"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013C5" w:rsidP="004B66C2" w:rsidRDefault="00E013C5" w14:paraId="532E53DD" w14:textId="77777777">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Construct</w:t>
            </w:r>
          </w:p>
        </w:tc>
        <w:tc>
          <w:tcPr>
            <w:tcW w:w="70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013C5" w:rsidP="004B66C2" w:rsidRDefault="00E013C5" w14:paraId="3354306F" w14:textId="77777777">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Level</w:t>
            </w:r>
          </w:p>
        </w:tc>
        <w:tc>
          <w:tcPr>
            <w:tcW w:w="1985"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3FD2E26C" w14:textId="77777777">
            <w:pPr>
              <w:widowControl w:val="0"/>
              <w:spacing w:line="240" w:lineRule="auto"/>
              <w:jc w:val="left"/>
              <w:rPr>
                <w:rFonts w:asciiTheme="majorHAnsi" w:hAnsiTheme="majorHAnsi" w:cstheme="majorBidi"/>
                <w:b/>
                <w:sz w:val="18"/>
                <w:szCs w:val="18"/>
              </w:rPr>
            </w:pPr>
            <w:r w:rsidRPr="142D662F">
              <w:rPr>
                <w:rFonts w:asciiTheme="majorHAnsi" w:hAnsiTheme="majorHAnsi" w:cstheme="majorBidi"/>
                <w:b/>
                <w:sz w:val="18"/>
                <w:szCs w:val="18"/>
              </w:rPr>
              <w:t>Variable Name (NO)</w:t>
            </w:r>
          </w:p>
        </w:tc>
        <w:tc>
          <w:tcPr>
            <w:tcW w:w="1843"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184529BF" w14:textId="77777777">
            <w:pPr>
              <w:widowControl w:val="0"/>
              <w:spacing w:line="240" w:lineRule="auto"/>
              <w:jc w:val="left"/>
              <w:rPr>
                <w:rFonts w:asciiTheme="majorHAnsi" w:hAnsiTheme="majorHAnsi" w:cstheme="majorBidi"/>
                <w:b/>
                <w:sz w:val="18"/>
                <w:szCs w:val="18"/>
              </w:rPr>
            </w:pPr>
            <w:r w:rsidRPr="142D662F">
              <w:rPr>
                <w:rFonts w:asciiTheme="majorHAnsi" w:hAnsiTheme="majorHAnsi" w:cstheme="majorBidi"/>
                <w:b/>
                <w:sz w:val="18"/>
                <w:szCs w:val="18"/>
              </w:rPr>
              <w:t>Variable Name (EN)</w:t>
            </w:r>
          </w:p>
        </w:tc>
        <w:tc>
          <w:tcPr>
            <w:tcW w:w="5528"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013C5" w:rsidP="004B66C2" w:rsidRDefault="00E013C5" w14:paraId="305F3611" w14:textId="77777777">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Operationalization [database]</w:t>
            </w:r>
          </w:p>
        </w:tc>
        <w:tc>
          <w:tcPr>
            <w:tcW w:w="2449" w:type="dxa"/>
            <w:tcBorders>
              <w:top w:val="single" w:color="auto" w:sz="4" w:space="0"/>
              <w:left w:val="nil"/>
              <w:bottom w:val="single" w:color="auto" w:sz="4" w:space="0"/>
              <w:right w:val="nil"/>
            </w:tcBorders>
            <w:shd w:val="clear" w:color="auto" w:fill="auto"/>
            <w:tcMar>
              <w:top w:w="100" w:type="dxa"/>
              <w:left w:w="100" w:type="dxa"/>
              <w:bottom w:w="100" w:type="dxa"/>
              <w:right w:w="100" w:type="dxa"/>
            </w:tcMar>
          </w:tcPr>
          <w:p w:rsidRPr="0019410D" w:rsidR="00E013C5" w:rsidP="004B66C2" w:rsidRDefault="00E013C5" w14:paraId="4FA9EE0F" w14:textId="77777777">
            <w:pPr>
              <w:widowControl w:val="0"/>
              <w:spacing w:line="240" w:lineRule="auto"/>
              <w:rPr>
                <w:rFonts w:asciiTheme="majorHAnsi" w:hAnsiTheme="majorHAnsi" w:cstheme="majorBidi"/>
                <w:b/>
                <w:sz w:val="18"/>
                <w:szCs w:val="18"/>
              </w:rPr>
            </w:pPr>
            <w:r w:rsidRPr="142D662F">
              <w:rPr>
                <w:rFonts w:asciiTheme="majorHAnsi" w:hAnsiTheme="majorHAnsi" w:cstheme="majorBidi"/>
                <w:b/>
                <w:sz w:val="18"/>
                <w:szCs w:val="18"/>
              </w:rPr>
              <w:t>Function (</w:t>
            </w:r>
            <w:r>
              <w:rPr>
                <w:rFonts w:asciiTheme="majorHAnsi" w:hAnsiTheme="majorHAnsi" w:cstheme="majorBidi"/>
                <w:b/>
                <w:sz w:val="18"/>
                <w:szCs w:val="18"/>
              </w:rPr>
              <w:t>s</w:t>
            </w:r>
            <w:r w:rsidRPr="142D662F">
              <w:rPr>
                <w:rFonts w:asciiTheme="majorHAnsi" w:hAnsiTheme="majorHAnsi" w:cstheme="majorBidi"/>
                <w:b/>
                <w:sz w:val="18"/>
                <w:szCs w:val="18"/>
              </w:rPr>
              <w:t>tudy)</w:t>
            </w:r>
          </w:p>
        </w:tc>
      </w:tr>
      <w:tr w:rsidRPr="0019410D" w:rsidR="00E013C5" w:rsidTr="004B66C2" w14:paraId="1C643205"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3AD760D"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096A444"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E28B2D9"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A62094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lopenr_person</w:t>
            </w:r>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E0A7F1E"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per</w:t>
            </w:r>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3BBA70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Person ID (character)</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10448A9"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Pr="0019410D" w:rsidR="00E013C5" w:rsidTr="004B66C2" w14:paraId="2D150196"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ADFAD4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20667E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ACBC2A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5F78F6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kolekommune</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5457A9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mu</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57D160C"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chool municipality (character). This variable is used to link students to the municipalities of their school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3AC3BBB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p w:rsidRPr="0019410D" w:rsidR="00E013C5" w:rsidP="004B66C2" w:rsidRDefault="00E013C5" w14:paraId="0205A19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luster Variable (1, 2)</w:t>
            </w:r>
          </w:p>
        </w:tc>
      </w:tr>
      <w:tr w:rsidRPr="0019410D" w:rsidR="00E013C5" w:rsidTr="004B66C2" w14:paraId="31B4C4BD"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9EAA845"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A46223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F9AF52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6BB2E2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Løpenummer organisasjonsnumme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5E6AAB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sc</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40AE799B" w:rsidR="00E013C5" w:rsidP="004B66C2" w:rsidRDefault="00E013C5" w14:paraId="0D2F334D"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66CFD322"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p w:rsidRPr="0019410D" w:rsidR="00E013C5" w:rsidP="004B66C2" w:rsidRDefault="00E013C5" w14:paraId="4DE3A81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luster Variable (1, 2)</w:t>
            </w:r>
          </w:p>
        </w:tc>
      </w:tr>
      <w:tr w:rsidRPr="0019410D" w:rsidR="00E013C5" w:rsidTr="004B66C2" w14:paraId="529BB8E0"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EEC5196"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4</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B02D9E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76E813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755FA59E"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Løpenummer fa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16196A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fa</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7DD9967"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fa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B52CD5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Pr="0019410D" w:rsidR="00E013C5" w:rsidTr="004B66C2" w14:paraId="08785ED5"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B104D6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5</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B76551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5AA2F3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6CE11F53"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Løpenummer mo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37B99A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mo</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7C28818"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Person ID of mother (character). This is necessary to associate SES and family background to studen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CEBADD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Pr="0019410D" w:rsidR="00E013C5" w:rsidTr="004B66C2" w14:paraId="4DDE1CAE"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CDAC96E"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06E2F5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E1B072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n.u.</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4DEE483F"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Fagkode for fag i grunnskole</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956740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sub</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4ACF90C"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Subject code for subjects in primary and lower secondary school (character). Is necessary to link the grades to the subject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ADAFB0E"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 (1, 2)</w:t>
            </w:r>
          </w:p>
        </w:tc>
      </w:tr>
      <w:tr w:rsidRPr="0019410D" w:rsidR="00E013C5" w:rsidTr="004B66C2" w14:paraId="7B2FC57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CFF1BD2"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1DB349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17E1F0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E79785C" w14:textId="77777777">
            <w:pPr>
              <w:spacing w:line="240" w:lineRule="auto"/>
              <w:jc w:val="left"/>
              <w:rPr>
                <w:sz w:val="18"/>
                <w:szCs w:val="18"/>
              </w:rPr>
            </w:pPr>
            <w:r w:rsidRPr="40AE799B">
              <w:rPr>
                <w:sz w:val="18"/>
                <w:szCs w:val="18"/>
              </w:rPr>
              <w:t>Standpunkt</w:t>
            </w:r>
            <w:r>
              <w:rPr>
                <w:sz w:val="18"/>
                <w:szCs w:val="18"/>
              </w:rPr>
              <w:t xml:space="preserve"> (stp)</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050B1DF8"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stp_</w:t>
            </w:r>
            <w:r w:rsidRPr="40AE799B">
              <w:rPr>
                <w:rFonts w:asciiTheme="majorHAnsi" w:hAnsiTheme="majorHAnsi" w:cstheme="majorBidi"/>
                <w:sz w:val="18"/>
                <w:szCs w:val="18"/>
              </w:rPr>
              <w:t>math</w:t>
            </w:r>
            <w:r>
              <w:br/>
            </w:r>
            <w:r>
              <w:rPr>
                <w:rFonts w:asciiTheme="majorHAnsi" w:hAnsiTheme="majorHAnsi" w:cstheme="majorBidi"/>
                <w:sz w:val="18"/>
                <w:szCs w:val="18"/>
              </w:rPr>
              <w:t>stp_</w:t>
            </w:r>
            <w:r w:rsidRPr="40AE799B">
              <w:rPr>
                <w:rFonts w:asciiTheme="majorHAnsi" w:hAnsiTheme="majorHAnsi" w:cstheme="majorBidi"/>
                <w:sz w:val="18"/>
                <w:szCs w:val="18"/>
              </w:rPr>
              <w:t>engw</w:t>
            </w:r>
          </w:p>
          <w:p w:rsidR="00E013C5" w:rsidP="004B66C2" w:rsidRDefault="00E013C5" w14:paraId="16895D95"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stp_</w:t>
            </w:r>
            <w:r w:rsidRPr="40AE799B">
              <w:rPr>
                <w:rFonts w:asciiTheme="majorHAnsi" w:hAnsiTheme="majorHAnsi" w:cstheme="majorBidi"/>
                <w:sz w:val="18"/>
                <w:szCs w:val="18"/>
              </w:rPr>
              <w:t>engo</w:t>
            </w:r>
            <w:r>
              <w:br/>
            </w:r>
            <w:r>
              <w:rPr>
                <w:rFonts w:asciiTheme="majorHAnsi" w:hAnsiTheme="majorHAnsi" w:cstheme="majorBidi"/>
                <w:sz w:val="18"/>
                <w:szCs w:val="18"/>
              </w:rPr>
              <w:t>stp_</w:t>
            </w:r>
            <w:r w:rsidRPr="40AE799B">
              <w:rPr>
                <w:rFonts w:asciiTheme="majorHAnsi" w:hAnsiTheme="majorHAnsi" w:cstheme="majorBidi"/>
                <w:sz w:val="18"/>
                <w:szCs w:val="18"/>
              </w:rPr>
              <w:t>norw</w:t>
            </w:r>
          </w:p>
          <w:p w:rsidRPr="0019410D" w:rsidR="00E013C5" w:rsidP="004B66C2" w:rsidRDefault="00E013C5" w14:paraId="2ED7D03B"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stp_</w:t>
            </w:r>
            <w:r w:rsidRPr="40AE799B">
              <w:rPr>
                <w:rFonts w:asciiTheme="majorHAnsi" w:hAnsiTheme="majorHAnsi" w:cstheme="majorBidi"/>
                <w:sz w:val="18"/>
                <w:szCs w:val="18"/>
              </w:rPr>
              <w:t>noro</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013C5" w:rsidP="004B66C2" w:rsidRDefault="00E013C5" w14:paraId="285C3CA1" w14:textId="484C7F9F">
            <w:pPr>
              <w:widowControl w:val="0"/>
              <w:spacing w:line="240" w:lineRule="auto"/>
              <w:jc w:val="left"/>
              <w:rPr>
                <w:rFonts w:cs="Calibri"/>
                <w:sz w:val="18"/>
                <w:szCs w:val="18"/>
              </w:rPr>
            </w:pPr>
            <w:r w:rsidRPr="001A2D78">
              <w:rPr>
                <w:rFonts w:cs="Calibri"/>
                <w:sz w:val="18"/>
                <w:szCs w:val="18"/>
              </w:rPr>
              <w:t>Teacher-assigned grades</w:t>
            </w:r>
            <w:r w:rsidRPr="510DE2B6" w:rsidR="510DE2B6">
              <w:rPr>
                <w:rFonts w:cs="Calibri"/>
                <w:sz w:val="18"/>
                <w:szCs w:val="18"/>
              </w:rPr>
              <w:t xml:space="preserve"> </w:t>
            </w:r>
            <w:r w:rsidRPr="459F617D" w:rsidR="459F617D">
              <w:rPr>
                <w:rFonts w:cs="Calibri"/>
                <w:sz w:val="18"/>
                <w:szCs w:val="18"/>
              </w:rPr>
              <w:t xml:space="preserve">for </w:t>
            </w:r>
            <w:r w:rsidRPr="510DE2B6" w:rsidR="510DE2B6">
              <w:rPr>
                <w:rFonts w:cs="Calibri"/>
                <w:sz w:val="18"/>
                <w:szCs w:val="18"/>
              </w:rPr>
              <w:t>mathematics</w:t>
            </w:r>
            <w:r w:rsidRPr="001A2D78">
              <w:rPr>
                <w:rFonts w:cs="Calibri"/>
                <w:sz w:val="18"/>
                <w:szCs w:val="18"/>
              </w:rPr>
              <w:t>, written and oral Norwegian, written and oral English (ordered categorical; 1 = very low competence, 2 = low competence, 3 = fairly good competence, 4 = good competence, 5 = very good competence, 6 = superior competence, Regulations for the education act, 2006, §3-5).</w:t>
            </w:r>
            <w:r w:rsidRPr="3CDDFBB0" w:rsidR="3CDDFBB0">
              <w:rPr>
                <w:rFonts w:cs="Calibri"/>
                <w:sz w:val="18"/>
                <w:szCs w:val="18"/>
              </w:rPr>
              <w:t xml:space="preserve"> </w:t>
            </w:r>
            <w:r w:rsidRPr="5594D506" w:rsidR="5594D506">
              <w:rPr>
                <w:rFonts w:cs="Calibri"/>
                <w:sz w:val="18"/>
                <w:szCs w:val="18"/>
              </w:rPr>
              <w:t xml:space="preserve">STPs are usually given at the end of </w:t>
            </w:r>
            <w:r w:rsidRPr="6D7869D4" w:rsidR="6D7869D4">
              <w:rPr>
                <w:rFonts w:cs="Calibri"/>
                <w:sz w:val="18"/>
                <w:szCs w:val="18"/>
              </w:rPr>
              <w:t xml:space="preserve">a teaching year in </w:t>
            </w:r>
            <w:r w:rsidRPr="10CA7FDC" w:rsidR="10CA7FDC">
              <w:rPr>
                <w:rFonts w:cs="Calibri"/>
                <w:sz w:val="18"/>
                <w:szCs w:val="18"/>
              </w:rPr>
              <w:t>June</w:t>
            </w:r>
            <w:r w:rsidRPr="6209E89B" w:rsidR="6209E89B">
              <w:rPr>
                <w:rFonts w:cs="Calibri"/>
                <w:sz w:val="18"/>
                <w:szCs w:val="18"/>
              </w:rPr>
              <w: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758EB41E"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p w:rsidRPr="0019410D" w:rsidR="00E013C5" w:rsidP="004B66C2" w:rsidRDefault="00E013C5" w14:paraId="7EA0D59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4)</w:t>
            </w:r>
          </w:p>
        </w:tc>
      </w:tr>
      <w:tr w:rsidRPr="0019410D" w:rsidR="00E013C5" w:rsidTr="004B66C2" w14:paraId="597E7894"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2B779E9"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3CCE07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65CB588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4510B240"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kriftlig eksamenskarakte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C17544" w:rsidR="00E013C5" w:rsidP="004B66C2" w:rsidRDefault="00E013C5" w14:paraId="2C930E5A" w14:textId="77777777">
            <w:pPr>
              <w:widowControl w:val="0"/>
              <w:spacing w:line="240" w:lineRule="auto"/>
              <w:jc w:val="left"/>
              <w:rPr>
                <w:rFonts w:asciiTheme="majorHAnsi" w:hAnsiTheme="majorHAnsi" w:cstheme="majorBidi"/>
                <w:sz w:val="18"/>
                <w:szCs w:val="18"/>
                <w:lang w:val="de-DE"/>
              </w:rPr>
            </w:pPr>
            <w:r w:rsidRPr="00850568">
              <w:rPr>
                <w:rFonts w:asciiTheme="majorHAnsi" w:hAnsiTheme="majorHAnsi" w:cstheme="majorBidi"/>
                <w:sz w:val="18"/>
                <w:szCs w:val="18"/>
                <w:lang w:val="de-DE"/>
              </w:rPr>
              <w:t>e_math</w:t>
            </w:r>
            <w:r w:rsidRPr="00850568">
              <w:rPr>
                <w:lang w:val="de-DE"/>
              </w:rPr>
              <w:br/>
            </w:r>
            <w:r w:rsidRPr="00850568">
              <w:rPr>
                <w:rFonts w:asciiTheme="majorHAnsi" w:hAnsiTheme="majorHAnsi" w:cstheme="majorBidi"/>
                <w:sz w:val="18"/>
                <w:szCs w:val="18"/>
                <w:lang w:val="de-DE"/>
              </w:rPr>
              <w:t>e_engw</w:t>
            </w:r>
            <w:r w:rsidRPr="00850568">
              <w:rPr>
                <w:lang w:val="de-DE"/>
              </w:rPr>
              <w:br/>
            </w:r>
            <w:r w:rsidRPr="00850568">
              <w:rPr>
                <w:rFonts w:asciiTheme="majorHAnsi" w:hAnsiTheme="majorHAnsi" w:cstheme="majorBidi"/>
                <w:sz w:val="18"/>
                <w:szCs w:val="18"/>
                <w:lang w:val="de-DE"/>
              </w:rPr>
              <w:t>e_norw</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09A6904" w14:textId="77777777">
            <w:pPr>
              <w:widowControl w:val="0"/>
              <w:spacing w:line="240" w:lineRule="auto"/>
              <w:jc w:val="left"/>
              <w:rPr>
                <w:rFonts w:asciiTheme="majorHAnsi" w:hAnsiTheme="majorHAnsi" w:cstheme="majorBidi"/>
                <w:sz w:val="18"/>
                <w:szCs w:val="18"/>
              </w:rPr>
            </w:pPr>
            <w:r w:rsidRPr="40AE799B">
              <w:rPr>
                <w:sz w:val="18"/>
                <w:szCs w:val="18"/>
              </w:rPr>
              <w:t xml:space="preserve">Written exams grades for mathematics, Norwegian, and English (ordered categorical; 1 = very low competence, 2 = low competence, 3 = fairly good competence, 4 = good competence, 5 = very good competence, 6 = superior competence, Regulations for the education act, 2006, §3-5). Students are sampled into taking </w:t>
            </w:r>
            <w:r w:rsidRPr="40AE799B">
              <w:rPr>
                <w:i/>
                <w:iCs/>
                <w:sz w:val="18"/>
                <w:szCs w:val="18"/>
              </w:rPr>
              <w:t>either</w:t>
            </w:r>
            <w:r w:rsidRPr="40AE799B">
              <w:rPr>
                <w:sz w:val="18"/>
                <w:szCs w:val="18"/>
              </w:rPr>
              <w:t xml:space="preserve"> mathematics, written Norwegian, or written English with </w:t>
            </w:r>
            <w:r w:rsidRPr="40AE799B">
              <w:rPr>
                <w:i/>
                <w:iCs/>
                <w:sz w:val="18"/>
                <w:szCs w:val="18"/>
              </w:rPr>
              <w:t>equal</w:t>
            </w:r>
            <w:r w:rsidRPr="40AE799B">
              <w:rPr>
                <w:sz w:val="18"/>
                <w:szCs w:val="18"/>
              </w:rPr>
              <w:t xml:space="preserve"> probability. Written exams were cancelled between 2020 and 2022 due to COVID</w:t>
            </w:r>
            <w:r>
              <w:rPr>
                <w:sz w:val="18"/>
                <w:szCs w:val="18"/>
              </w:rPr>
              <w:t>-19</w:t>
            </w:r>
            <w:r w:rsidRPr="40AE799B">
              <w:rPr>
                <w:sz w:val="18"/>
                <w:szCs w:val="18"/>
              </w:rPr>
              <w:t>. Only teacher grades (</w:t>
            </w:r>
            <w:r w:rsidRPr="66F6FB85">
              <w:rPr>
                <w:sz w:val="18"/>
                <w:szCs w:val="18"/>
              </w:rPr>
              <w:t>variable nr 10</w:t>
            </w:r>
            <w:r w:rsidRPr="40AE799B">
              <w:rPr>
                <w:sz w:val="18"/>
                <w:szCs w:val="18"/>
              </w:rPr>
              <w:t>) are available as outcome mea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EBB7B85"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013C5" w:rsidTr="004B66C2" w14:paraId="7EEA82BC"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63E4A8BE"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62A7F34"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75EC33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4974AA5D" w14:textId="77777777">
            <w:pPr>
              <w:spacing w:line="240" w:lineRule="auto"/>
              <w:jc w:val="left"/>
              <w:rPr>
                <w:sz w:val="18"/>
                <w:szCs w:val="18"/>
              </w:rPr>
            </w:pPr>
            <w:r w:rsidRPr="40AE799B">
              <w:rPr>
                <w:rFonts w:asciiTheme="majorHAnsi" w:hAnsiTheme="majorHAnsi" w:cstheme="majorBidi"/>
                <w:sz w:val="18"/>
                <w:szCs w:val="18"/>
              </w:rPr>
              <w:t>Muntlig eksamenskarakte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BB89C43"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e_engo</w:t>
            </w:r>
            <w:r>
              <w:br/>
            </w:r>
            <w:r w:rsidRPr="40AE799B">
              <w:rPr>
                <w:rFonts w:asciiTheme="majorHAnsi" w:hAnsiTheme="majorHAnsi" w:cstheme="majorBidi"/>
                <w:sz w:val="18"/>
                <w:szCs w:val="18"/>
              </w:rPr>
              <w:t>e_noro</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44F6E17" w14:textId="77777777">
            <w:pPr>
              <w:widowControl w:val="0"/>
              <w:spacing w:line="240" w:lineRule="auto"/>
              <w:jc w:val="left"/>
              <w:rPr>
                <w:rFonts w:asciiTheme="majorHAnsi" w:hAnsiTheme="majorHAnsi" w:cstheme="majorBidi"/>
                <w:sz w:val="18"/>
                <w:szCs w:val="18"/>
              </w:rPr>
            </w:pPr>
            <w:r w:rsidRPr="40AE799B">
              <w:rPr>
                <w:sz w:val="18"/>
                <w:szCs w:val="18"/>
              </w:rPr>
              <w:t xml:space="preserve">Oral exam grades for Norwegian and English (ordered categorical; 1 = very low competence, 2 = low competence, 3 = fairly good competence, 4 = good competence, 5 = very good competence, 6 = superior competence, Regulations for the education act, 2006, §3-5). Oral exams consist of not only English and Norwegian, but also mathematics, social and natural sciences, and other electives. Students are randomly assigned to </w:t>
            </w:r>
            <w:r w:rsidRPr="40AE799B">
              <w:rPr>
                <w:i/>
                <w:iCs/>
                <w:sz w:val="18"/>
                <w:szCs w:val="18"/>
              </w:rPr>
              <w:t>one</w:t>
            </w:r>
            <w:r w:rsidRPr="40AE799B">
              <w:rPr>
                <w:sz w:val="18"/>
                <w:szCs w:val="18"/>
              </w:rPr>
              <w:t xml:space="preserve"> subject only for their oral exams. Oral exams were cancelled between 2020 and 2022.</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63F213A"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1)</w:t>
            </w:r>
          </w:p>
        </w:tc>
      </w:tr>
      <w:tr w:rsidRPr="0019410D" w:rsidR="00E013C5" w:rsidTr="004B66C2" w14:paraId="77645580"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05A6703E"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10</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D2CBD6F"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 academic achievement</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86C2D09"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0908605B"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NPLES, NPREG</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6A229D" w:rsidR="00E013C5" w:rsidP="004B66C2" w:rsidRDefault="00E013C5" w14:paraId="21652B5F"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n</w:t>
            </w:r>
            <w:r w:rsidRPr="142D662F">
              <w:rPr>
                <w:rFonts w:asciiTheme="majorHAnsi" w:hAnsiTheme="majorHAnsi" w:cstheme="majorBidi"/>
                <w:sz w:val="18"/>
                <w:szCs w:val="18"/>
              </w:rPr>
              <w:t>p_read8</w:t>
            </w:r>
          </w:p>
          <w:p w:rsidRPr="006A229D" w:rsidR="00E013C5" w:rsidP="004B66C2" w:rsidRDefault="00E013C5" w14:paraId="413DAAB6"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n</w:t>
            </w:r>
            <w:r w:rsidRPr="142D662F">
              <w:rPr>
                <w:rFonts w:asciiTheme="majorHAnsi" w:hAnsiTheme="majorHAnsi" w:cstheme="majorBidi"/>
                <w:sz w:val="18"/>
                <w:szCs w:val="18"/>
              </w:rPr>
              <w:t>p_math8</w:t>
            </w:r>
          </w:p>
          <w:p w:rsidRPr="006A229D" w:rsidR="00E013C5" w:rsidP="004B66C2" w:rsidRDefault="00E013C5" w14:paraId="75CAE1BA"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n</w:t>
            </w:r>
            <w:r w:rsidRPr="142D662F">
              <w:rPr>
                <w:rFonts w:asciiTheme="majorHAnsi" w:hAnsiTheme="majorHAnsi" w:cstheme="majorBidi"/>
                <w:sz w:val="18"/>
                <w:szCs w:val="18"/>
              </w:rPr>
              <w:t>p_read9</w:t>
            </w:r>
          </w:p>
          <w:p w:rsidRPr="00C17544" w:rsidR="00E013C5" w:rsidP="004B66C2" w:rsidRDefault="00E013C5" w14:paraId="0342A611" w14:textId="77777777">
            <w:pPr>
              <w:widowControl w:val="0"/>
              <w:spacing w:line="240" w:lineRule="auto"/>
              <w:jc w:val="left"/>
              <w:rPr>
                <w:rFonts w:asciiTheme="majorHAnsi" w:hAnsiTheme="majorHAnsi" w:cstheme="majorBidi"/>
                <w:sz w:val="18"/>
                <w:szCs w:val="18"/>
                <w:lang w:val="de-DE"/>
              </w:rPr>
            </w:pPr>
            <w:r>
              <w:rPr>
                <w:rFonts w:asciiTheme="majorHAnsi" w:hAnsiTheme="majorHAnsi" w:cstheme="majorBidi"/>
                <w:sz w:val="18"/>
                <w:szCs w:val="18"/>
              </w:rPr>
              <w:t>n</w:t>
            </w:r>
            <w:r w:rsidRPr="142D662F">
              <w:rPr>
                <w:rFonts w:asciiTheme="majorHAnsi" w:hAnsiTheme="majorHAnsi" w:cstheme="majorBidi"/>
                <w:sz w:val="18"/>
                <w:szCs w:val="18"/>
              </w:rPr>
              <w:t>p_math9</w:t>
            </w:r>
          </w:p>
        </w:tc>
        <w:tc>
          <w:tcPr>
            <w:tcW w:w="5528" w:type="dxa"/>
            <w:tcBorders>
              <w:top w:val="nil"/>
              <w:left w:val="nil"/>
              <w:bottom w:val="nil"/>
              <w:right w:val="nil"/>
            </w:tcBorders>
            <w:shd w:val="clear" w:color="auto" w:fill="auto"/>
            <w:tcMar>
              <w:top w:w="100" w:type="dxa"/>
              <w:left w:w="100" w:type="dxa"/>
              <w:bottom w:w="100" w:type="dxa"/>
              <w:right w:w="100" w:type="dxa"/>
            </w:tcMar>
          </w:tcPr>
          <w:p w:rsidRPr="00B24BEE" w:rsidR="00E013C5" w:rsidP="004B66C2" w:rsidRDefault="00E013C5" w14:paraId="2EE999A4" w14:textId="75444E67">
            <w:pPr>
              <w:widowControl w:val="0"/>
              <w:spacing w:line="240" w:lineRule="auto"/>
            </w:pPr>
            <w:r w:rsidRPr="00807BF3">
              <w:rPr>
                <w:sz w:val="18"/>
                <w:szCs w:val="18"/>
              </w:rPr>
              <w:t>National</w:t>
            </w:r>
            <w:r>
              <w:rPr>
                <w:sz w:val="18"/>
                <w:szCs w:val="18"/>
              </w:rPr>
              <w:t xml:space="preserve"> </w:t>
            </w:r>
            <w:r w:rsidRPr="66F6FB85">
              <w:rPr>
                <w:sz w:val="18"/>
                <w:szCs w:val="18"/>
              </w:rPr>
              <w:t xml:space="preserve">tests are </w:t>
            </w:r>
            <w:r w:rsidRPr="00807BF3">
              <w:rPr>
                <w:sz w:val="18"/>
                <w:szCs w:val="18"/>
              </w:rPr>
              <w:t xml:space="preserve">used to evaluate students' reading, </w:t>
            </w:r>
            <w:r w:rsidRPr="66F6FB85">
              <w:rPr>
                <w:sz w:val="18"/>
                <w:szCs w:val="18"/>
              </w:rPr>
              <w:t>mathematics</w:t>
            </w:r>
            <w:r w:rsidRPr="00807BF3">
              <w:rPr>
                <w:sz w:val="18"/>
                <w:szCs w:val="18"/>
              </w:rPr>
              <w:t xml:space="preserve">, </w:t>
            </w:r>
            <w:r w:rsidRPr="006E7745">
              <w:rPr>
                <w:sz w:val="18"/>
                <w:szCs w:val="18"/>
              </w:rPr>
              <w:t xml:space="preserve">and English proficiency. </w:t>
            </w:r>
            <w:r w:rsidRPr="66F6FB85">
              <w:rPr>
                <w:sz w:val="18"/>
                <w:szCs w:val="18"/>
              </w:rPr>
              <w:t>These formative assessments</w:t>
            </w:r>
            <w:r w:rsidRPr="006E7745">
              <w:rPr>
                <w:sz w:val="18"/>
                <w:szCs w:val="18"/>
              </w:rPr>
              <w:t xml:space="preserve"> are given in </w:t>
            </w:r>
            <w:r w:rsidRPr="664BE3FC" w:rsidR="664BE3FC">
              <w:rPr>
                <w:sz w:val="18"/>
                <w:szCs w:val="18"/>
              </w:rPr>
              <w:t>October</w:t>
            </w:r>
            <w:r w:rsidRPr="006E7745">
              <w:rPr>
                <w:sz w:val="18"/>
                <w:szCs w:val="18"/>
              </w:rPr>
              <w:t xml:space="preserve"> </w:t>
            </w:r>
            <w:r w:rsidRPr="607C908A" w:rsidR="607C908A">
              <w:rPr>
                <w:sz w:val="18"/>
                <w:szCs w:val="18"/>
              </w:rPr>
              <w:t>to</w:t>
            </w:r>
            <w:r w:rsidRPr="006E7745">
              <w:rPr>
                <w:sz w:val="18"/>
                <w:szCs w:val="18"/>
              </w:rPr>
              <w:t xml:space="preserve"> </w:t>
            </w:r>
            <w:r w:rsidRPr="6256676E" w:rsidR="6256676E">
              <w:rPr>
                <w:sz w:val="18"/>
                <w:szCs w:val="18"/>
              </w:rPr>
              <w:t>Year</w:t>
            </w:r>
            <w:r w:rsidRPr="7B0D40C4" w:rsidR="7B0D40C4">
              <w:rPr>
                <w:sz w:val="18"/>
                <w:szCs w:val="18"/>
              </w:rPr>
              <w:t xml:space="preserve"> 5, 8</w:t>
            </w:r>
            <w:r w:rsidRPr="006E7745">
              <w:rPr>
                <w:sz w:val="18"/>
                <w:szCs w:val="18"/>
              </w:rPr>
              <w:t xml:space="preserve">, and </w:t>
            </w:r>
            <w:r w:rsidRPr="7B0D40C4" w:rsidR="7B0D40C4">
              <w:rPr>
                <w:sz w:val="18"/>
                <w:szCs w:val="18"/>
              </w:rPr>
              <w:t>9</w:t>
            </w:r>
            <w:r w:rsidRPr="1E5F56CC" w:rsidR="1E5F56CC">
              <w:rPr>
                <w:sz w:val="18"/>
                <w:szCs w:val="18"/>
              </w:rPr>
              <w:t xml:space="preserve"> students</w:t>
            </w:r>
            <w:r w:rsidRPr="37163022" w:rsidR="37163022">
              <w:rPr>
                <w:sz w:val="18"/>
                <w:szCs w:val="18"/>
              </w:rPr>
              <w:t>.</w:t>
            </w:r>
            <w:r w:rsidRPr="006E7745">
              <w:rPr>
                <w:sz w:val="18"/>
                <w:szCs w:val="18"/>
              </w:rPr>
              <w:t xml:space="preserve"> We will use </w:t>
            </w:r>
            <w:r w:rsidRPr="610E064C" w:rsidR="610E064C">
              <w:rPr>
                <w:sz w:val="18"/>
                <w:szCs w:val="18"/>
              </w:rPr>
              <w:t xml:space="preserve">national </w:t>
            </w:r>
            <w:r w:rsidRPr="1232624F" w:rsidR="1232624F">
              <w:rPr>
                <w:sz w:val="18"/>
                <w:szCs w:val="18"/>
              </w:rPr>
              <w:t>tests</w:t>
            </w:r>
            <w:r w:rsidRPr="006E7745">
              <w:rPr>
                <w:sz w:val="18"/>
                <w:szCs w:val="18"/>
              </w:rPr>
              <w:t xml:space="preserve"> from Year 8 and 9 students. </w:t>
            </w:r>
            <w:r w:rsidRPr="545723F1" w:rsidR="545723F1">
              <w:rPr>
                <w:sz w:val="18"/>
                <w:szCs w:val="18"/>
              </w:rPr>
              <w:t xml:space="preserve">The Education Department </w:t>
            </w:r>
            <w:r w:rsidRPr="3F20AA8F" w:rsidR="3F20AA8F">
              <w:rPr>
                <w:sz w:val="18"/>
                <w:szCs w:val="18"/>
              </w:rPr>
              <w:t xml:space="preserve">releases </w:t>
            </w:r>
            <w:r w:rsidRPr="295BE394" w:rsidR="295BE394">
              <w:rPr>
                <w:sz w:val="18"/>
                <w:szCs w:val="18"/>
              </w:rPr>
              <w:t>the test results</w:t>
            </w:r>
            <w:r w:rsidRPr="006E7745">
              <w:rPr>
                <w:sz w:val="18"/>
                <w:szCs w:val="18"/>
              </w:rPr>
              <w:t xml:space="preserve"> </w:t>
            </w:r>
            <w:r w:rsidRPr="2843A81D" w:rsidR="2843A81D">
              <w:rPr>
                <w:sz w:val="18"/>
                <w:szCs w:val="18"/>
              </w:rPr>
              <w:t>as</w:t>
            </w:r>
            <w:r w:rsidRPr="66F6FB85">
              <w:rPr>
                <w:sz w:val="18"/>
                <w:szCs w:val="18"/>
              </w:rPr>
              <w:t xml:space="preserve"> scaled </w:t>
            </w:r>
            <w:r w:rsidRPr="4B95BE24" w:rsidR="4B95BE24">
              <w:rPr>
                <w:sz w:val="18"/>
                <w:szCs w:val="18"/>
              </w:rPr>
              <w:t>version</w:t>
            </w:r>
            <w:r w:rsidRPr="66F6FB85">
              <w:rPr>
                <w:sz w:val="18"/>
                <w:szCs w:val="18"/>
              </w:rPr>
              <w:t>, enabling us to isolate the growth</w:t>
            </w:r>
            <w:r w:rsidRPr="00B24BEE">
              <w:rPr>
                <w:sz w:val="18"/>
                <w:szCs w:val="18"/>
              </w:rPr>
              <w:t xml:space="preserve"> of students’ skills and to compare </w:t>
            </w:r>
            <w:r w:rsidRPr="66F6FB85">
              <w:rPr>
                <w:sz w:val="18"/>
                <w:szCs w:val="18"/>
              </w:rPr>
              <w:t>across subjects</w:t>
            </w:r>
            <w:r w:rsidRPr="00B24BEE">
              <w:rPr>
                <w:sz w:val="18"/>
                <w:szCs w:val="18"/>
              </w:rPr>
              <w:t xml:space="preserve"> and </w:t>
            </w:r>
            <w:r w:rsidRPr="66F6FB85">
              <w:rPr>
                <w:sz w:val="18"/>
                <w:szCs w:val="18"/>
              </w:rPr>
              <w:t xml:space="preserve">across </w:t>
            </w:r>
            <w:r w:rsidRPr="00B24BEE">
              <w:rPr>
                <w:sz w:val="18"/>
                <w:szCs w:val="18"/>
              </w:rPr>
              <w:t xml:space="preserve">years. </w:t>
            </w:r>
            <w:r w:rsidRPr="66F6FB85">
              <w:rPr>
                <w:sz w:val="18"/>
                <w:szCs w:val="18"/>
              </w:rPr>
              <w:t xml:space="preserve">The scale is constructed based on item response theory (IRT) with mean 50 and standard deviation 10. Further information about Norway’s national tests can be found from </w:t>
            </w:r>
            <w:hyperlink r:id="rId15">
              <w:r w:rsidRPr="66F6FB85">
                <w:rPr>
                  <w:rStyle w:val="Hyperlink"/>
                  <w:sz w:val="18"/>
                  <w:szCs w:val="18"/>
                </w:rPr>
                <w:t>https://www.ssb.no/en/utdanning/grunnskoler/statistikk/nasjonale-prover</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40AE799B" w:rsidR="00E013C5" w:rsidP="004B66C2" w:rsidRDefault="00E013C5" w14:paraId="52B7FCA6"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Dependent variable (</w:t>
            </w:r>
            <w:r>
              <w:rPr>
                <w:rFonts w:asciiTheme="majorHAnsi" w:hAnsiTheme="majorHAnsi" w:cstheme="majorBidi"/>
                <w:sz w:val="18"/>
                <w:szCs w:val="18"/>
              </w:rPr>
              <w:t>2</w:t>
            </w:r>
            <w:r w:rsidRPr="40AE799B">
              <w:rPr>
                <w:rFonts w:asciiTheme="majorHAnsi" w:hAnsiTheme="majorHAnsi" w:cstheme="majorBidi"/>
                <w:sz w:val="18"/>
                <w:szCs w:val="18"/>
              </w:rPr>
              <w:t>)</w:t>
            </w:r>
          </w:p>
        </w:tc>
      </w:tr>
      <w:tr w:rsidRPr="0019410D" w:rsidR="00E013C5" w:rsidTr="004B66C2" w14:paraId="646E60EC"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F31109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1</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856BC9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uration of school closur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28D9BC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D9D5696" w14:textId="77777777">
            <w:pPr>
              <w:spacing w:line="240" w:lineRule="auto"/>
              <w:jc w:val="left"/>
              <w:rPr>
                <w:sz w:val="18"/>
                <w:szCs w:val="18"/>
              </w:rPr>
            </w:pPr>
            <w:r w:rsidRPr="66F6FB85">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80FB50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ur</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013C5" w:rsidP="004B66C2" w:rsidRDefault="00E013C5" w14:paraId="2DA07CD3" w14:textId="0FA70D6A">
            <w:pPr>
              <w:widowControl w:val="0"/>
              <w:spacing w:line="240" w:lineRule="auto"/>
              <w:jc w:val="left"/>
              <w:rPr>
                <w:rFonts w:cs="Calibri"/>
                <w:sz w:val="18"/>
                <w:szCs w:val="18"/>
              </w:rPr>
            </w:pPr>
            <w:r w:rsidRPr="001A2D78">
              <w:rPr>
                <w:rFonts w:cs="Calibri"/>
                <w:sz w:val="18"/>
                <w:szCs w:val="18"/>
              </w:rPr>
              <w:t>School closure number of days</w:t>
            </w:r>
            <w:r w:rsidR="009F2CB4">
              <w:rPr>
                <w:rFonts w:cs="Calibri"/>
                <w:sz w:val="18"/>
                <w:szCs w:val="18"/>
              </w:rPr>
              <w:t xml:space="preserve"> for Year 8 and Year 9</w:t>
            </w:r>
            <w:r w:rsidR="005650F2">
              <w:rPr>
                <w:rFonts w:cs="Calibri"/>
                <w:sz w:val="18"/>
                <w:szCs w:val="18"/>
              </w:rPr>
              <w: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013C5" w:rsidP="004B66C2" w:rsidRDefault="00E013C5" w14:paraId="00E175B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ndependent variable (2)</w:t>
            </w:r>
          </w:p>
        </w:tc>
      </w:tr>
      <w:tr w:rsidRPr="0019410D" w:rsidR="00E013C5" w:rsidTr="004B66C2" w14:paraId="1813542E"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9891D5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C37959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closures (other variables to get a more detailed insight into school closur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B723C1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877F25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C996924"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013C5" w:rsidP="004B66C2" w:rsidRDefault="00E013C5" w14:paraId="24639359" w14:textId="77777777">
            <w:pPr>
              <w:widowControl w:val="0"/>
              <w:spacing w:line="240" w:lineRule="auto"/>
              <w:jc w:val="left"/>
              <w:rPr>
                <w:rFonts w:cs="Calibri"/>
                <w:sz w:val="18"/>
                <w:szCs w:val="18"/>
              </w:rPr>
            </w:pPr>
            <w:r>
              <w:rPr>
                <w:rFonts w:cs="Calibri"/>
                <w:sz w:val="18"/>
                <w:szCs w:val="18"/>
              </w:rPr>
              <w:t xml:space="preserve">e.g., </w:t>
            </w:r>
            <w:r w:rsidRPr="66F6FB85">
              <w:rPr>
                <w:rFonts w:cs="Calibri"/>
                <w:sz w:val="18"/>
                <w:szCs w:val="18"/>
              </w:rPr>
              <w:t xml:space="preserve">durations of </w:t>
            </w:r>
            <w:r>
              <w:rPr>
                <w:rFonts w:cs="Calibri"/>
                <w:sz w:val="18"/>
                <w:szCs w:val="18"/>
              </w:rPr>
              <w:t>s</w:t>
            </w:r>
            <w:r w:rsidRPr="001A2D78">
              <w:rPr>
                <w:rFonts w:cs="Calibri"/>
                <w:sz w:val="18"/>
                <w:szCs w:val="18"/>
              </w:rPr>
              <w:t>chool closure</w:t>
            </w:r>
            <w:r w:rsidRPr="66F6FB85">
              <w:rPr>
                <w:rFonts w:cs="Calibri"/>
                <w:sz w:val="18"/>
                <w:szCs w:val="18"/>
              </w:rPr>
              <w:t xml:space="preserve">, sick leave days accrued to students </w:t>
            </w:r>
            <w:r w:rsidRPr="001A2D78">
              <w:rPr>
                <w:rFonts w:cs="Calibri"/>
                <w:sz w:val="18"/>
                <w:szCs w:val="18"/>
              </w:rPr>
              <w:t xml:space="preserve">and </w:t>
            </w:r>
            <w:r>
              <w:rPr>
                <w:rFonts w:cs="Calibri"/>
                <w:sz w:val="18"/>
                <w:szCs w:val="18"/>
              </w:rPr>
              <w:t>t</w:t>
            </w:r>
            <w:r w:rsidRPr="001A2D78">
              <w:rPr>
                <w:rFonts w:cs="Calibri"/>
                <w:sz w:val="18"/>
                <w:szCs w:val="18"/>
              </w:rPr>
              <w:t xml:space="preserve">eachers due to </w:t>
            </w:r>
            <w:r>
              <w:rPr>
                <w:rFonts w:cs="Calibri"/>
                <w:sz w:val="18"/>
                <w:szCs w:val="18"/>
              </w:rPr>
              <w:t>COVID</w:t>
            </w:r>
            <w:r w:rsidRPr="66F6FB85">
              <w:rPr>
                <w:rFonts w:cs="Calibri"/>
                <w:sz w:val="18"/>
                <w:szCs w:val="18"/>
              </w:rPr>
              <w:t xml:space="preserve"> infection, number of</w:t>
            </w:r>
            <w:r>
              <w:rPr>
                <w:rFonts w:cs="Calibri"/>
                <w:sz w:val="18"/>
                <w:szCs w:val="18"/>
              </w:rPr>
              <w:t xml:space="preserve"> s</w:t>
            </w:r>
            <w:r w:rsidRPr="001A2D78">
              <w:rPr>
                <w:rFonts w:cs="Calibri"/>
                <w:sz w:val="18"/>
                <w:szCs w:val="18"/>
              </w:rPr>
              <w:t xml:space="preserve">tudents </w:t>
            </w:r>
            <w:r w:rsidRPr="66F6FB85">
              <w:rPr>
                <w:rFonts w:cs="Calibri"/>
                <w:sz w:val="18"/>
                <w:szCs w:val="18"/>
              </w:rPr>
              <w:t>needing</w:t>
            </w:r>
            <w:r w:rsidRPr="001A2D78">
              <w:rPr>
                <w:rFonts w:cs="Calibri"/>
                <w:sz w:val="18"/>
                <w:szCs w:val="18"/>
              </w:rPr>
              <w:t xml:space="preserve"> special support</w:t>
            </w:r>
            <w:r w:rsidRPr="66F6FB85">
              <w:rPr>
                <w:rFonts w:cs="Calibri"/>
                <w:sz w:val="18"/>
                <w:szCs w:val="18"/>
              </w:rPr>
              <w:t xml:space="preserve"> and</w:t>
            </w:r>
            <w:r w:rsidRPr="001A2D78">
              <w:rPr>
                <w:rFonts w:cs="Calibri"/>
                <w:sz w:val="18"/>
                <w:szCs w:val="18"/>
              </w:rPr>
              <w:t xml:space="preserve"> language support</w:t>
            </w:r>
            <w:r w:rsidRPr="66F6FB85">
              <w:rPr>
                <w:rFonts w:cs="Calibri"/>
                <w:sz w:val="18"/>
                <w:szCs w:val="18"/>
              </w:rPr>
              <w:t xml:space="preserve">. Further information can be obtained from: </w:t>
            </w:r>
            <w:hyperlink r:id="rId16">
              <w:r w:rsidRPr="66F6FB85">
                <w:rPr>
                  <w:rStyle w:val="Hyperlink"/>
                  <w:rFonts w:cs="Calibri"/>
                  <w:sz w:val="18"/>
                  <w:szCs w:val="18"/>
                </w:rPr>
                <w:t>https://gsi.udir.no/View?show=form&amp;formId=90969&amp;languageId=1&amp;fromApp=false&amp;includeMetaContent=true</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E2784C" w:rsidR="00E013C5" w:rsidP="004B66C2" w:rsidRDefault="00E013C5" w14:paraId="1B188E2F"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ndependent variable (2)</w:t>
            </w:r>
          </w:p>
        </w:tc>
      </w:tr>
      <w:tr w:rsidRPr="0019410D" w:rsidR="00E013C5" w:rsidTr="00AA7470" w14:paraId="572AEA01"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891178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3</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140F72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s’ SES</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455795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E1CDBF6" w14:textId="77777777">
            <w:pPr>
              <w:widowControl w:val="0"/>
              <w:spacing w:line="240" w:lineRule="auto"/>
              <w:jc w:val="left"/>
              <w:rPr>
                <w:rFonts w:asciiTheme="majorHAnsi" w:hAnsiTheme="majorHAnsi" w:cstheme="majorBidi"/>
                <w:i/>
                <w:sz w:val="18"/>
                <w:szCs w:val="18"/>
                <w:lang w:val="de-DE"/>
              </w:rPr>
            </w:pPr>
            <w:r w:rsidRPr="00850568">
              <w:rPr>
                <w:rFonts w:asciiTheme="majorHAnsi" w:hAnsiTheme="majorHAnsi" w:cstheme="majorBidi"/>
                <w:i/>
                <w:sz w:val="18"/>
                <w:szCs w:val="18"/>
                <w:lang w:val="de-DE"/>
              </w:rPr>
              <w:t>belopm</w:t>
            </w:r>
          </w:p>
          <w:p w:rsidRPr="0019410D" w:rsidR="00E013C5" w:rsidP="004B66C2" w:rsidRDefault="00E013C5" w14:paraId="342F7902" w14:textId="77777777">
            <w:pPr>
              <w:widowControl w:val="0"/>
              <w:spacing w:line="240" w:lineRule="auto"/>
              <w:jc w:val="left"/>
              <w:rPr>
                <w:rFonts w:asciiTheme="majorHAnsi" w:hAnsiTheme="majorHAnsi" w:cstheme="majorBidi"/>
                <w:sz w:val="18"/>
                <w:szCs w:val="18"/>
                <w:lang w:val="de-DE"/>
              </w:rPr>
            </w:pPr>
            <w:r w:rsidRPr="00850568">
              <w:rPr>
                <w:rFonts w:asciiTheme="majorHAnsi" w:hAnsiTheme="majorHAnsi" w:cstheme="majorBidi"/>
                <w:sz w:val="18"/>
                <w:szCs w:val="18"/>
                <w:lang w:val="de-DE"/>
              </w:rPr>
              <w:t>Inntekt etter skatt per forbruksenhet (EU-skala)</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C421952"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atipcu</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A2D78" w:rsidR="00E013C5" w:rsidP="004B66C2" w:rsidRDefault="00E013C5" w14:paraId="2ED21F3B" w14:textId="77777777">
            <w:pPr>
              <w:spacing w:line="240" w:lineRule="auto"/>
              <w:jc w:val="left"/>
              <w:rPr>
                <w:rFonts w:cs="Calibri"/>
                <w:sz w:val="18"/>
                <w:szCs w:val="18"/>
              </w:rPr>
            </w:pPr>
            <w:r w:rsidRPr="001A2D78">
              <w:rPr>
                <w:rFonts w:cs="Calibri"/>
                <w:sz w:val="18"/>
                <w:szCs w:val="18"/>
              </w:rPr>
              <w:t>After-tax income per consumption unit (EU-scale)</w:t>
            </w:r>
          </w:p>
          <w:p w:rsidRPr="001A2D78" w:rsidR="00E013C5" w:rsidP="004B66C2" w:rsidRDefault="00E013C5" w14:paraId="4E04D600" w14:textId="77777777">
            <w:pPr>
              <w:spacing w:line="240" w:lineRule="auto"/>
              <w:jc w:val="left"/>
              <w:rPr>
                <w:rFonts w:cs="Calibri"/>
                <w:color w:val="0000FF"/>
                <w:sz w:val="18"/>
                <w:szCs w:val="18"/>
                <w:u w:val="single"/>
              </w:rPr>
            </w:pPr>
            <w:r w:rsidRPr="001A2D78">
              <w:rPr>
                <w:rFonts w:cs="Calibri"/>
                <w:sz w:val="18"/>
                <w:szCs w:val="18"/>
              </w:rPr>
              <w:t>Numeric (</w:t>
            </w:r>
            <w:r w:rsidRPr="66F6FB85">
              <w:rPr>
                <w:rFonts w:cs="Calibri"/>
                <w:sz w:val="18"/>
                <w:szCs w:val="18"/>
              </w:rPr>
              <w:t>index: sum of</w:t>
            </w:r>
            <w:r w:rsidRPr="001A2D78">
              <w:rPr>
                <w:rFonts w:cs="Calibri"/>
                <w:sz w:val="18"/>
                <w:szCs w:val="18"/>
              </w:rPr>
              <w:t xml:space="preserve"> household taxable and non-taxable income, minus taxes, divided </w:t>
            </w:r>
            <w:r w:rsidRPr="66F6FB85">
              <w:rPr>
                <w:rFonts w:cs="Calibri"/>
                <w:sz w:val="18"/>
                <w:szCs w:val="18"/>
              </w:rPr>
              <w:t>by</w:t>
            </w:r>
            <w:r w:rsidRPr="001A2D78">
              <w:rPr>
                <w:rFonts w:cs="Calibri"/>
                <w:sz w:val="18"/>
                <w:szCs w:val="18"/>
              </w:rPr>
              <w:t xml:space="preserve"> the number of consumption units in the household. </w:t>
            </w:r>
            <w:r w:rsidRPr="66F6FB85">
              <w:rPr>
                <w:rFonts w:cs="Calibri"/>
                <w:sz w:val="18"/>
                <w:szCs w:val="18"/>
              </w:rPr>
              <w:t>Consumption</w:t>
            </w:r>
            <w:r w:rsidRPr="001A2D78">
              <w:rPr>
                <w:rFonts w:cs="Calibri"/>
                <w:sz w:val="18"/>
                <w:szCs w:val="18"/>
              </w:rPr>
              <w:t xml:space="preserve"> units </w:t>
            </w:r>
            <w:r w:rsidRPr="66F6FB85">
              <w:rPr>
                <w:rFonts w:cs="Calibri"/>
                <w:sz w:val="18"/>
                <w:szCs w:val="18"/>
              </w:rPr>
              <w:t>are</w:t>
            </w:r>
            <w:r w:rsidRPr="001A2D78">
              <w:rPr>
                <w:rFonts w:cs="Calibri"/>
                <w:sz w:val="18"/>
                <w:szCs w:val="18"/>
              </w:rPr>
              <w:t xml:space="preserve"> calculated by using the </w:t>
            </w:r>
            <w:r w:rsidRPr="66F6FB85">
              <w:rPr>
                <w:rFonts w:cs="Calibri"/>
                <w:sz w:val="18"/>
                <w:szCs w:val="18"/>
              </w:rPr>
              <w:t>modified</w:t>
            </w:r>
            <w:r w:rsidRPr="001A2D78">
              <w:rPr>
                <w:rFonts w:cs="Calibri"/>
                <w:sz w:val="18"/>
                <w:szCs w:val="18"/>
              </w:rPr>
              <w:t xml:space="preserve"> OECD scale or the EU scale, where the first adult is given a </w:t>
            </w:r>
            <w:r w:rsidRPr="66F6FB85">
              <w:rPr>
                <w:rFonts w:cs="Calibri"/>
                <w:sz w:val="18"/>
                <w:szCs w:val="18"/>
              </w:rPr>
              <w:t>weight</w:t>
            </w:r>
            <w:r w:rsidRPr="001A2D78">
              <w:rPr>
                <w:rFonts w:cs="Calibri"/>
                <w:sz w:val="18"/>
                <w:szCs w:val="18"/>
              </w:rPr>
              <w:t xml:space="preserve"> of 1, any additional adult </w:t>
            </w:r>
            <w:r w:rsidRPr="66F6FB85">
              <w:rPr>
                <w:rFonts w:cs="Calibri"/>
                <w:sz w:val="18"/>
                <w:szCs w:val="18"/>
              </w:rPr>
              <w:t>a weight</w:t>
            </w:r>
            <w:r w:rsidRPr="001A2D78">
              <w:rPr>
                <w:rFonts w:cs="Calibri"/>
                <w:sz w:val="18"/>
                <w:szCs w:val="18"/>
              </w:rPr>
              <w:t xml:space="preserve"> of 0.5, and each child a </w:t>
            </w:r>
            <w:r w:rsidRPr="66F6FB85">
              <w:rPr>
                <w:rFonts w:cs="Calibri"/>
                <w:sz w:val="18"/>
                <w:szCs w:val="18"/>
              </w:rPr>
              <w:t>weight</w:t>
            </w:r>
            <w:r w:rsidRPr="001A2D78">
              <w:rPr>
                <w:rFonts w:cs="Calibri"/>
                <w:sz w:val="18"/>
                <w:szCs w:val="18"/>
              </w:rPr>
              <w:t xml:space="preserve"> of 0.3. The number of consumption units in a household consisting of two adults and two children is thus 2.1</w:t>
            </w:r>
            <w:r w:rsidRPr="66F6FB85">
              <w:rPr>
                <w:rFonts w:cs="Calibri"/>
                <w:sz w:val="18"/>
                <w:szCs w:val="18"/>
              </w:rPr>
              <w:t xml:space="preserve"> </w:t>
            </w:r>
            <w:hyperlink r:id="rId17">
              <w:r w:rsidRPr="66F6FB85">
                <w:rPr>
                  <w:rFonts w:cs="Calibri"/>
                  <w:color w:val="0000FF"/>
                  <w:sz w:val="18"/>
                  <w:szCs w:val="18"/>
                  <w:u w:val="single"/>
                </w:rPr>
                <w:t>https://www.ssb.no/a/metadata/conceptvariable/vardok/3363/en</w:t>
              </w:r>
            </w:hyperlink>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A92A75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3)</w:t>
            </w:r>
          </w:p>
        </w:tc>
      </w:tr>
      <w:tr w:rsidRPr="0019410D" w:rsidR="00E013C5" w:rsidTr="004B66C2" w14:paraId="47117711" w14:textId="77777777">
        <w:trPr>
          <w:trHeight w:val="20"/>
        </w:trPr>
        <w:tc>
          <w:tcPr>
            <w:tcW w:w="450"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E013C5" w:rsidP="004B66C2" w:rsidRDefault="00E013C5" w14:paraId="24601F0D"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4</w:t>
            </w:r>
          </w:p>
        </w:tc>
        <w:tc>
          <w:tcPr>
            <w:tcW w:w="1677"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E013C5" w:rsidP="004B66C2" w:rsidRDefault="00E013C5" w14:paraId="169404C6" w14:textId="77777777">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Students’ SES</w:t>
            </w:r>
          </w:p>
        </w:tc>
        <w:tc>
          <w:tcPr>
            <w:tcW w:w="708"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E013C5" w:rsidP="004B66C2" w:rsidRDefault="00E013C5" w14:paraId="4787EB9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87BBF" w:rsidR="00E013C5" w:rsidP="004B66C2" w:rsidRDefault="00E013C5" w14:paraId="446684AE" w14:textId="77777777">
            <w:pPr>
              <w:widowControl w:val="0"/>
              <w:spacing w:line="240" w:lineRule="auto"/>
              <w:jc w:val="left"/>
              <w:rPr>
                <w:rFonts w:asciiTheme="majorHAnsi" w:hAnsiTheme="majorHAnsi" w:cstheme="majorBidi"/>
                <w:sz w:val="18"/>
                <w:szCs w:val="18"/>
                <w:lang w:val="de-DE"/>
              </w:rPr>
            </w:pPr>
            <w:r w:rsidRPr="00850568">
              <w:rPr>
                <w:rFonts w:asciiTheme="majorHAnsi" w:hAnsiTheme="majorHAnsi" w:cstheme="majorBidi"/>
                <w:sz w:val="18"/>
                <w:szCs w:val="18"/>
                <w:lang w:val="de-DE"/>
              </w:rPr>
              <w:t>Personens høyeste utdanningsnivå (Koden NUS2000; 1970, deretter årlig fra og med 1980)</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87BBF" w:rsidR="00E013C5" w:rsidP="004B66C2" w:rsidRDefault="00E013C5" w14:paraId="2BFCEC3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phle</w:t>
            </w:r>
          </w:p>
        </w:tc>
        <w:tc>
          <w:tcPr>
            <w:tcW w:w="5528" w:type="dxa"/>
            <w:tcBorders>
              <w:top w:val="nil"/>
              <w:left w:val="nil"/>
              <w:bottom w:val="nil"/>
              <w:right w:val="nil"/>
            </w:tcBorders>
            <w:shd w:val="clear" w:color="auto" w:fill="auto"/>
            <w:tcMar>
              <w:top w:w="100" w:type="dxa"/>
              <w:left w:w="100" w:type="dxa"/>
              <w:bottom w:w="100" w:type="dxa"/>
              <w:right w:w="100" w:type="dxa"/>
            </w:tcMar>
          </w:tcPr>
          <w:p w:rsidRPr="00387BBF" w:rsidR="00E013C5" w:rsidP="004B66C2" w:rsidRDefault="00E013C5" w14:paraId="20FECE21" w14:textId="77777777">
            <w:pPr>
              <w:spacing w:line="240" w:lineRule="auto"/>
              <w:rPr>
                <w:rFonts w:cs="Calibri"/>
                <w:sz w:val="18"/>
                <w:szCs w:val="18"/>
              </w:rPr>
            </w:pPr>
            <w:r>
              <w:rPr>
                <w:rFonts w:cs="Calibri"/>
                <w:sz w:val="18"/>
                <w:szCs w:val="18"/>
              </w:rPr>
              <w:t>e.g., p</w:t>
            </w:r>
            <w:r w:rsidRPr="00387BBF">
              <w:rPr>
                <w:rFonts w:cs="Calibri"/>
                <w:sz w:val="18"/>
                <w:szCs w:val="18"/>
              </w:rPr>
              <w:t>erson's highest level of education (NUS2000 Code</w:t>
            </w:r>
            <w:r>
              <w:rPr>
                <w:rFonts w:cs="Calibri"/>
                <w:sz w:val="18"/>
                <w:szCs w:val="18"/>
              </w:rPr>
              <w:t xml:space="preserve">; </w:t>
            </w:r>
            <w:r w:rsidRPr="00387BBF">
              <w:rPr>
                <w:rFonts w:cs="Calibri"/>
                <w:sz w:val="18"/>
                <w:szCs w:val="18"/>
              </w:rPr>
              <w:t xml:space="preserve">1970, then annually from 1980). NUS: Norwegian Standard Classification of Education ranging from 0 </w:t>
            </w:r>
            <w:r>
              <w:rPr>
                <w:rFonts w:cs="Calibri"/>
                <w:sz w:val="18"/>
                <w:szCs w:val="18"/>
              </w:rPr>
              <w:t>(</w:t>
            </w:r>
            <w:r w:rsidRPr="00387BBF">
              <w:rPr>
                <w:rFonts w:cs="Calibri"/>
                <w:sz w:val="18"/>
                <w:szCs w:val="18"/>
              </w:rPr>
              <w:t>no education</w:t>
            </w:r>
            <w:r>
              <w:rPr>
                <w:rFonts w:cs="Calibri"/>
                <w:sz w:val="18"/>
                <w:szCs w:val="18"/>
              </w:rPr>
              <w:t>)</w:t>
            </w:r>
            <w:r w:rsidRPr="00387BBF">
              <w:rPr>
                <w:rFonts w:cs="Calibri"/>
                <w:sz w:val="18"/>
                <w:szCs w:val="18"/>
              </w:rPr>
              <w:t xml:space="preserve"> to 8 </w:t>
            </w:r>
            <w:r>
              <w:rPr>
                <w:rFonts w:cs="Calibri"/>
                <w:sz w:val="18"/>
                <w:szCs w:val="18"/>
              </w:rPr>
              <w:t>(</w:t>
            </w:r>
            <w:r w:rsidRPr="00387BBF">
              <w:rPr>
                <w:rFonts w:cs="Calibri"/>
                <w:sz w:val="18"/>
                <w:szCs w:val="18"/>
              </w:rPr>
              <w:t xml:space="preserve">a research degree). Used to assess the educational level of the parents. </w:t>
            </w:r>
            <w:r w:rsidRPr="66F6FB85">
              <w:rPr>
                <w:rFonts w:cs="Calibri"/>
                <w:sz w:val="18"/>
                <w:szCs w:val="18"/>
              </w:rPr>
              <w:t xml:space="preserve">If </w:t>
            </w:r>
            <w:r w:rsidRPr="00387BBF">
              <w:rPr>
                <w:rFonts w:cs="Calibri"/>
                <w:sz w:val="18"/>
                <w:szCs w:val="18"/>
              </w:rPr>
              <w:t xml:space="preserve">information </w:t>
            </w:r>
            <w:r w:rsidRPr="66F6FB85">
              <w:rPr>
                <w:rFonts w:cs="Calibri"/>
                <w:sz w:val="18"/>
                <w:szCs w:val="18"/>
              </w:rPr>
              <w:t>is available for both parents</w:t>
            </w:r>
            <w:r w:rsidRPr="00387BBF">
              <w:rPr>
                <w:rFonts w:cs="Calibri"/>
                <w:sz w:val="18"/>
                <w:szCs w:val="18"/>
              </w:rPr>
              <w:t>, then the highest value is used.</w:t>
            </w:r>
            <w:r>
              <w:rPr>
                <w:rFonts w:cs="Calibri"/>
                <w:sz w:val="18"/>
                <w:szCs w:val="18"/>
              </w:rPr>
              <w:t xml:space="preserve"> </w:t>
            </w:r>
            <w:r w:rsidRPr="66F6FB85">
              <w:rPr>
                <w:rFonts w:cs="Calibri"/>
                <w:sz w:val="18"/>
                <w:szCs w:val="18"/>
              </w:rPr>
              <w:t xml:space="preserve">More information about the Norwegian Standard Classification of Education (NUS2000) can be found from </w:t>
            </w:r>
            <w:hyperlink r:id="rId18">
              <w:r w:rsidRPr="66F6FB85">
                <w:rPr>
                  <w:rStyle w:val="Hyperlink"/>
                  <w:rFonts w:asciiTheme="majorHAnsi" w:hAnsiTheme="majorHAnsi" w:cstheme="majorBidi"/>
                  <w:sz w:val="18"/>
                  <w:szCs w:val="18"/>
                </w:rPr>
                <w:t>https://www.ssb.no/en/utdanning/norwegian-standard-classification-of-education</w:t>
              </w:r>
            </w:hyperlink>
            <w:r w:rsidRPr="66F6FB85">
              <w:rPr>
                <w:rFonts w:asciiTheme="majorHAnsi" w:hAnsiTheme="majorHAnsi" w:cstheme="majorBidi"/>
                <w:sz w:val="18"/>
                <w:szCs w:val="18"/>
              </w:rPr>
              <w:t xml:space="preserve"> and </w:t>
            </w:r>
            <w:hyperlink r:id="rId19">
              <w:r w:rsidRPr="66F6FB85">
                <w:rPr>
                  <w:rStyle w:val="Hyperlink"/>
                  <w:rFonts w:cs="Calibri"/>
                  <w:sz w:val="18"/>
                  <w:szCs w:val="18"/>
                </w:rPr>
                <w:t>https://www.ssb.no/klass/klassifikasjoner/36/</w:t>
              </w:r>
            </w:hyperlink>
          </w:p>
        </w:tc>
        <w:tc>
          <w:tcPr>
            <w:tcW w:w="2449" w:type="dxa"/>
            <w:vMerge w:val="restart"/>
            <w:tcBorders>
              <w:top w:val="nil"/>
              <w:left w:val="nil"/>
              <w:bottom w:val="nil"/>
              <w:right w:val="nil"/>
            </w:tcBorders>
            <w:shd w:val="clear" w:color="auto" w:fill="auto"/>
            <w:tcMar>
              <w:top w:w="100" w:type="dxa"/>
              <w:left w:w="100" w:type="dxa"/>
              <w:bottom w:w="100" w:type="dxa"/>
              <w:right w:w="100" w:type="dxa"/>
            </w:tcMar>
            <w:vAlign w:val="center"/>
          </w:tcPr>
          <w:p w:rsidRPr="00387BBF" w:rsidR="00E013C5" w:rsidP="004B66C2" w:rsidRDefault="00E013C5" w14:paraId="6A367AC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3)</w:t>
            </w:r>
          </w:p>
        </w:tc>
      </w:tr>
      <w:tr w:rsidRPr="0019410D" w:rsidR="00E013C5" w:rsidTr="00AA7470" w14:paraId="07ACF561" w14:textId="77777777">
        <w:trPr>
          <w:trHeight w:val="20"/>
        </w:trPr>
        <w:tc>
          <w:tcPr>
            <w:tcW w:w="450" w:type="dxa"/>
            <w:vMerge/>
            <w:tcBorders>
              <w:top w:val="nil"/>
              <w:left w:val="nil"/>
              <w:bottom w:val="nil"/>
              <w:right w:val="nil"/>
            </w:tcBorders>
            <w:tcMar>
              <w:top w:w="100" w:type="dxa"/>
              <w:left w:w="100" w:type="dxa"/>
              <w:bottom w:w="100" w:type="dxa"/>
              <w:right w:w="100" w:type="dxa"/>
            </w:tcMar>
          </w:tcPr>
          <w:p w:rsidRPr="0019410D" w:rsidR="00E013C5" w:rsidP="004B66C2" w:rsidRDefault="00E013C5" w14:paraId="04119F4C" w14:textId="77777777">
            <w:pPr>
              <w:widowControl w:val="0"/>
              <w:spacing w:line="240" w:lineRule="auto"/>
              <w:rPr>
                <w:rFonts w:asciiTheme="majorHAnsi" w:hAnsiTheme="majorHAnsi" w:cstheme="majorHAnsi"/>
                <w:sz w:val="18"/>
                <w:szCs w:val="18"/>
                <w:highlight w:val="green"/>
              </w:rPr>
            </w:pPr>
          </w:p>
        </w:tc>
        <w:tc>
          <w:tcPr>
            <w:tcW w:w="1677" w:type="dxa"/>
            <w:vMerge/>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3318CB1A" w14:textId="77777777">
            <w:pPr>
              <w:widowControl w:val="0"/>
              <w:spacing w:line="240" w:lineRule="auto"/>
              <w:jc w:val="left"/>
              <w:rPr>
                <w:rFonts w:asciiTheme="majorHAnsi" w:hAnsiTheme="majorHAnsi" w:cstheme="majorHAnsi"/>
                <w:sz w:val="18"/>
                <w:szCs w:val="18"/>
                <w:highlight w:val="green"/>
              </w:rPr>
            </w:pPr>
          </w:p>
        </w:tc>
        <w:tc>
          <w:tcPr>
            <w:tcW w:w="708" w:type="dxa"/>
            <w:vMerge/>
            <w:tcBorders>
              <w:top w:val="nil"/>
              <w:left w:val="nil"/>
              <w:bottom w:val="nil"/>
              <w:right w:val="nil"/>
            </w:tcBorders>
            <w:tcMar>
              <w:top w:w="100" w:type="dxa"/>
              <w:left w:w="100" w:type="dxa"/>
              <w:bottom w:w="100" w:type="dxa"/>
              <w:right w:w="100" w:type="dxa"/>
            </w:tcMar>
          </w:tcPr>
          <w:p w:rsidRPr="004C4525" w:rsidR="00E013C5" w:rsidP="004B66C2" w:rsidRDefault="00E013C5" w14:paraId="59346987" w14:textId="77777777">
            <w:pPr>
              <w:widowControl w:val="0"/>
              <w:spacing w:line="240" w:lineRule="auto"/>
              <w:rPr>
                <w:rFonts w:asciiTheme="majorHAnsi" w:hAnsiTheme="majorHAnsi" w:cstheme="majorHAnsi"/>
                <w:sz w:val="18"/>
                <w:szCs w:val="18"/>
              </w:rPr>
            </w:pP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6005A" w:rsidR="00E013C5" w:rsidP="004B66C2" w:rsidRDefault="00E013C5" w14:paraId="4AC14C04" w14:textId="77777777">
            <w:pPr>
              <w:widowControl w:val="0"/>
              <w:spacing w:line="240" w:lineRule="auto"/>
              <w:jc w:val="left"/>
              <w:rPr>
                <w:rFonts w:asciiTheme="majorHAnsi" w:hAnsiTheme="majorHAnsi" w:cstheme="majorBidi"/>
                <w:sz w:val="18"/>
                <w:szCs w:val="18"/>
                <w:lang w:val="de-DE"/>
              </w:rPr>
            </w:pPr>
            <w:r w:rsidRPr="00850568">
              <w:rPr>
                <w:rFonts w:asciiTheme="majorHAnsi" w:hAnsiTheme="majorHAnsi" w:cstheme="majorBidi"/>
                <w:sz w:val="18"/>
                <w:szCs w:val="18"/>
                <w:lang w:val="de-DE"/>
              </w:rPr>
              <w:t>Fars høyeste utdanning da personen var 16 år; Mors høyeste utdanning da personen var 16 å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6005A" w:rsidR="00E013C5" w:rsidP="004B66C2" w:rsidRDefault="00E013C5" w14:paraId="748E0579" w14:textId="77777777">
            <w:pPr>
              <w:widowControl w:val="0"/>
              <w:spacing w:line="240" w:lineRule="auto"/>
              <w:jc w:val="left"/>
              <w:rPr>
                <w:rFonts w:asciiTheme="majorHAnsi" w:hAnsiTheme="majorHAnsi" w:cstheme="majorBidi"/>
                <w:sz w:val="18"/>
                <w:szCs w:val="18"/>
                <w:lang w:val="de-DE"/>
              </w:rPr>
            </w:pPr>
          </w:p>
        </w:tc>
        <w:tc>
          <w:tcPr>
            <w:tcW w:w="5528" w:type="dxa"/>
            <w:tcBorders>
              <w:top w:val="nil"/>
              <w:left w:val="nil"/>
              <w:bottom w:val="nil"/>
              <w:right w:val="nil"/>
            </w:tcBorders>
            <w:shd w:val="clear" w:color="auto" w:fill="auto"/>
            <w:tcMar>
              <w:top w:w="100" w:type="dxa"/>
              <w:left w:w="100" w:type="dxa"/>
              <w:bottom w:w="100" w:type="dxa"/>
              <w:right w:w="100" w:type="dxa"/>
            </w:tcMar>
          </w:tcPr>
          <w:p w:rsidRPr="004C4525" w:rsidR="00E013C5" w:rsidP="004B66C2" w:rsidRDefault="00E013C5" w14:paraId="0774F2DD" w14:textId="77777777">
            <w:pPr>
              <w:spacing w:line="240" w:lineRule="auto"/>
              <w:rPr>
                <w:rFonts w:asciiTheme="majorHAnsi" w:hAnsiTheme="majorHAnsi" w:cstheme="majorBidi"/>
                <w:sz w:val="18"/>
                <w:szCs w:val="18"/>
              </w:rPr>
            </w:pPr>
            <w:r w:rsidRPr="142D662F">
              <w:rPr>
                <w:rFonts w:asciiTheme="majorHAnsi" w:hAnsiTheme="majorHAnsi" w:cstheme="majorBidi"/>
                <w:sz w:val="18"/>
                <w:szCs w:val="18"/>
              </w:rPr>
              <w:t>e.g., father's and mother’s highest education when the person was 16 years old</w:t>
            </w:r>
          </w:p>
        </w:tc>
        <w:tc>
          <w:tcPr>
            <w:tcW w:w="2449" w:type="dxa"/>
            <w:vMerge/>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2C95BE29" w14:textId="77777777">
            <w:pPr>
              <w:widowControl w:val="0"/>
              <w:spacing w:line="240" w:lineRule="auto"/>
              <w:jc w:val="left"/>
              <w:rPr>
                <w:rFonts w:asciiTheme="majorHAnsi" w:hAnsiTheme="majorHAnsi" w:cstheme="majorHAnsi"/>
                <w:sz w:val="18"/>
                <w:szCs w:val="18"/>
                <w:highlight w:val="green"/>
              </w:rPr>
            </w:pPr>
          </w:p>
        </w:tc>
      </w:tr>
      <w:tr w:rsidRPr="0019410D" w:rsidR="00E013C5" w:rsidTr="004B66C2" w14:paraId="2B72487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14E2C7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r>
              <w:rPr>
                <w:rFonts w:asciiTheme="majorHAnsi" w:hAnsiTheme="majorHAnsi" w:cstheme="majorBidi"/>
                <w:sz w:val="18"/>
                <w:szCs w:val="18"/>
              </w:rPr>
              <w:t>5</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952BE7" w:rsidR="00E013C5" w:rsidP="004B66C2" w:rsidRDefault="00E013C5" w14:paraId="7F0D44E5" w14:textId="77777777">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Students’ family background and situation at hom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E013C5" w:rsidP="004B66C2" w:rsidRDefault="00E013C5" w14:paraId="3B18F9B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952BE7" w:rsidR="00E013C5" w:rsidP="004B66C2" w:rsidRDefault="00E013C5" w14:paraId="4830599D"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952BE7" w:rsidR="00E013C5" w:rsidP="004B66C2" w:rsidRDefault="00E013C5" w14:paraId="01EAB31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952BE7" w:rsidR="00E013C5" w:rsidP="004B66C2" w:rsidRDefault="00E013C5" w14:paraId="23E5C8D5" w14:textId="77777777">
            <w:pPr>
              <w:widowControl w:val="0"/>
              <w:spacing w:line="240" w:lineRule="auto"/>
              <w:jc w:val="left"/>
              <w:rPr>
                <w:rFonts w:asciiTheme="majorHAnsi" w:hAnsiTheme="majorHAnsi" w:cstheme="majorBidi"/>
                <w:sz w:val="18"/>
                <w:szCs w:val="18"/>
              </w:rPr>
            </w:pPr>
            <w:r w:rsidRPr="66F6FB85">
              <w:rPr>
                <w:rFonts w:asciiTheme="majorHAnsi" w:hAnsiTheme="majorHAnsi" w:cstheme="majorBidi"/>
                <w:sz w:val="18"/>
                <w:szCs w:val="18"/>
              </w:rPr>
              <w:t>e.g., refugee background (flyktningbakgrunn; dichotomous [0 = no refugee background, 1 = refugee background]), Immigration category (innvandringskategori [dichotomous (0 = no immigrant, 1 = immigrant)]), number of persons per household (per_18plus_i_hushnr), floor space in square metres of household, new variable (floor space per person living in the household), number of a student's siblings, and any other variables that may have been relevant to home learning during school closures</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952BE7" w:rsidR="00E013C5" w:rsidP="004B66C2" w:rsidRDefault="00E013C5" w14:paraId="41566BC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oderator (2, RQ3) or Control variables (2)</w:t>
            </w:r>
          </w:p>
        </w:tc>
      </w:tr>
      <w:tr w:rsidRPr="0019410D" w:rsidR="00E013C5" w:rsidTr="004B66C2" w14:paraId="2BCBB98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5A534237" w14:textId="77777777">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Pr>
                <w:rFonts w:asciiTheme="majorHAnsi" w:hAnsiTheme="majorHAnsi" w:cstheme="majorBidi"/>
                <w:sz w:val="18"/>
                <w:szCs w:val="18"/>
              </w:rPr>
              <w:t>6</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47202646"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s</w:t>
            </w:r>
            <w:r>
              <w:rPr>
                <w:rFonts w:asciiTheme="majorHAnsi" w:hAnsiTheme="majorHAnsi" w:cstheme="majorBidi"/>
                <w:sz w:val="18"/>
                <w:szCs w:val="18"/>
              </w:rPr>
              <w:t>’</w:t>
            </w:r>
            <w:r w:rsidRPr="142D662F">
              <w:rPr>
                <w:rFonts w:asciiTheme="majorHAnsi" w:hAnsiTheme="majorHAnsi" w:cstheme="majorBidi"/>
                <w:sz w:val="18"/>
                <w:szCs w:val="18"/>
              </w:rPr>
              <w:t xml:space="preserve"> sex</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376933A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59EF80E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Kjønn</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54312C0E"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ex</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7D7404E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ichotomous (0 = boy, 1 = girl)</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66EC05E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ntrol variable (1, 2)</w:t>
            </w:r>
          </w:p>
          <w:p w:rsidRPr="00027E7A" w:rsidR="00E013C5" w:rsidP="004B66C2" w:rsidRDefault="00E013C5" w14:paraId="07AA500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tc>
      </w:tr>
      <w:tr w:rsidRPr="0019410D" w:rsidR="00E013C5" w:rsidTr="004B66C2" w14:paraId="1A58DE33"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4198A231" w14:textId="77777777">
            <w:pPr>
              <w:widowControl w:val="0"/>
              <w:spacing w:line="240" w:lineRule="auto"/>
              <w:jc w:val="left"/>
              <w:rPr>
                <w:rFonts w:asciiTheme="majorHAnsi" w:hAnsiTheme="majorHAnsi" w:cstheme="majorBidi"/>
                <w:sz w:val="18"/>
                <w:szCs w:val="18"/>
              </w:rPr>
            </w:pPr>
            <w:r w:rsidRPr="00027E7A">
              <w:rPr>
                <w:rFonts w:asciiTheme="majorHAnsi" w:hAnsiTheme="majorHAnsi" w:cstheme="majorBidi"/>
                <w:sz w:val="18"/>
                <w:szCs w:val="18"/>
              </w:rPr>
              <w:t>1</w:t>
            </w:r>
            <w:r>
              <w:rPr>
                <w:rFonts w:asciiTheme="majorHAnsi" w:hAnsiTheme="majorHAnsi" w:cstheme="majorBidi"/>
                <w:sz w:val="18"/>
                <w:szCs w:val="18"/>
              </w:rPr>
              <w:t>7</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1793163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tudents age</w:t>
            </w:r>
            <w:r w:rsidRPr="142D662F">
              <w:rPr>
                <w:rFonts w:asciiTheme="majorHAnsi" w:hAnsiTheme="majorHAnsi" w:cstheme="majorBidi"/>
                <w:sz w:val="18"/>
                <w:szCs w:val="18"/>
                <w:vertAlign w:val="superscript"/>
              </w:rPr>
              <w:t>a</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00C7B20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0805173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4658C26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age</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027E7A" w:rsidR="00E013C5" w:rsidP="004B66C2" w:rsidRDefault="00E013C5" w14:paraId="5626761E"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alculated from the month (Fødselsår og -måned) and year (Fødselsår) of birth</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1C8E41C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variate (1, 2)</w:t>
            </w:r>
          </w:p>
          <w:p w:rsidRPr="00027E7A" w:rsidR="00E013C5" w:rsidP="004B66C2" w:rsidRDefault="00E013C5" w14:paraId="187D4F5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tc>
      </w:tr>
      <w:tr w:rsidRPr="0019410D" w:rsidR="00E013C5" w:rsidTr="004B66C2" w14:paraId="16B68A88"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013C5" w:rsidP="004B66C2" w:rsidRDefault="00E013C5" w14:paraId="5E510319"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18</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013C5" w:rsidP="004B66C2" w:rsidRDefault="00E013C5" w14:paraId="64F0B53D"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untry of birth</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013C5" w:rsidP="004B66C2" w:rsidRDefault="00E013C5" w14:paraId="0165D93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1</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013C5" w:rsidP="004B66C2" w:rsidRDefault="00E013C5" w14:paraId="3B4B4769"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Fødeland</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013C5" w:rsidP="004B66C2" w:rsidRDefault="00E013C5" w14:paraId="51FF499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b</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013C5" w:rsidP="004B66C2" w:rsidRDefault="00E013C5" w14:paraId="49B7A90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Nominal (e.g., 1 = Norway)</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3C2DC5" w:rsidR="00E013C5" w:rsidP="004B66C2" w:rsidRDefault="00E013C5" w14:paraId="25DC7D1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tc>
      </w:tr>
      <w:tr w:rsidRPr="0019410D" w:rsidR="00E013C5" w:rsidTr="004B66C2" w14:paraId="1932C22B"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3ED5453" w14:textId="77777777">
            <w:pPr>
              <w:widowControl w:val="0"/>
              <w:spacing w:line="240" w:lineRule="auto"/>
              <w:jc w:val="left"/>
              <w:rPr>
                <w:rFonts w:asciiTheme="majorHAnsi" w:hAnsiTheme="majorHAnsi" w:cstheme="majorBidi"/>
                <w:sz w:val="18"/>
                <w:szCs w:val="18"/>
              </w:rPr>
            </w:pPr>
            <w:r>
              <w:rPr>
                <w:rFonts w:asciiTheme="majorHAnsi" w:hAnsiTheme="majorHAnsi" w:cstheme="majorBidi"/>
                <w:sz w:val="18"/>
                <w:szCs w:val="18"/>
              </w:rPr>
              <w:t>19</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2C8FAF2"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type</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3500D6D"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511FDDA5"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UTD</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E86F4F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types</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A712C8F"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 xml:space="preserve">School type </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00E013C5" w:rsidP="004B66C2" w:rsidRDefault="00E013C5" w14:paraId="52C7289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Description of students (1, 2)</w:t>
            </w:r>
          </w:p>
          <w:p w:rsidRPr="0019410D" w:rsidR="00E013C5" w:rsidP="004B66C2" w:rsidRDefault="00E013C5" w14:paraId="3D6CFD0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Control Variable (2)</w:t>
            </w:r>
          </w:p>
        </w:tc>
      </w:tr>
      <w:tr w:rsidRPr="0019410D" w:rsidR="00E013C5" w:rsidTr="004B66C2" w14:paraId="497789AB" w14:textId="77777777">
        <w:trPr>
          <w:trHeight w:val="20"/>
        </w:trPr>
        <w:tc>
          <w:tcPr>
            <w:tcW w:w="14640" w:type="dxa"/>
            <w:gridSpan w:val="7"/>
            <w:tcBorders>
              <w:top w:val="single" w:color="auto" w:sz="4" w:space="0"/>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4B4FA4F1" w14:textId="77777777">
            <w:pPr>
              <w:widowControl w:val="0"/>
              <w:spacing w:line="240" w:lineRule="auto"/>
              <w:jc w:val="left"/>
              <w:rPr>
                <w:rFonts w:asciiTheme="majorHAnsi" w:hAnsiTheme="majorHAnsi" w:cstheme="majorBidi"/>
                <w:b/>
                <w:sz w:val="18"/>
                <w:szCs w:val="18"/>
              </w:rPr>
            </w:pPr>
            <w:r w:rsidRPr="142D662F">
              <w:rPr>
                <w:rFonts w:asciiTheme="majorHAnsi" w:hAnsiTheme="majorHAnsi" w:cstheme="majorBidi"/>
                <w:b/>
                <w:sz w:val="18"/>
                <w:szCs w:val="18"/>
              </w:rPr>
              <w:t>Variables that may be used (e.g., to merge data or to describe individuals)</w:t>
            </w:r>
          </w:p>
        </w:tc>
      </w:tr>
      <w:tr w:rsidRPr="0019410D" w:rsidR="00E013C5" w:rsidTr="004B66C2" w14:paraId="614128F7" w14:textId="77777777">
        <w:trPr>
          <w:trHeight w:val="20"/>
        </w:trPr>
        <w:tc>
          <w:tcPr>
            <w:tcW w:w="450"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9E92FFA"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0</w:t>
            </w:r>
          </w:p>
        </w:tc>
        <w:tc>
          <w:tcPr>
            <w:tcW w:w="1677"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51E24EE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1F9DFE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n.u.</w:t>
            </w:r>
          </w:p>
        </w:tc>
        <w:tc>
          <w:tcPr>
            <w:tcW w:w="1985"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A0EFDDB"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lopenr_familienr/lopenr_husholdning</w:t>
            </w:r>
          </w:p>
        </w:tc>
        <w:tc>
          <w:tcPr>
            <w:tcW w:w="1843"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C2D6DB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fam/idhus</w:t>
            </w:r>
          </w:p>
        </w:tc>
        <w:tc>
          <w:tcPr>
            <w:tcW w:w="5528"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5D7A176"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Family/household running number (cha)</w:t>
            </w:r>
          </w:p>
        </w:tc>
        <w:tc>
          <w:tcPr>
            <w:tcW w:w="2449" w:type="dxa"/>
            <w:tcBorders>
              <w:top w:val="single" w:color="auto" w:sz="4" w:space="0"/>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C59EF6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Pr="0019410D" w:rsidR="00E013C5" w:rsidTr="004B66C2" w14:paraId="2F219062"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1BCD6592"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1</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1BE63B6"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004168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67E04773"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Løpenummer organisasjonsnumme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221F8E5"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sc</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C56352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School ID (character)</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62429380"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Pr="0019410D" w:rsidR="00E013C5" w:rsidTr="004B66C2" w14:paraId="7E4A0EFA" w14:textId="77777777">
        <w:trPr>
          <w:trHeight w:val="20"/>
        </w:trPr>
        <w:tc>
          <w:tcPr>
            <w:tcW w:w="450"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35ACD53F"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2</w:t>
            </w:r>
          </w:p>
        </w:tc>
        <w:tc>
          <w:tcPr>
            <w:tcW w:w="1677"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427D9CF7"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67FB89B8"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2</w:t>
            </w:r>
          </w:p>
        </w:tc>
        <w:tc>
          <w:tcPr>
            <w:tcW w:w="1985" w:type="dxa"/>
            <w:tcBorders>
              <w:top w:val="nil"/>
              <w:left w:val="nil"/>
              <w:bottom w:val="nil"/>
              <w:right w:val="nil"/>
            </w:tcBorders>
            <w:tcMar>
              <w:top w:w="100" w:type="dxa"/>
              <w:left w:w="100" w:type="dxa"/>
              <w:bottom w:w="100" w:type="dxa"/>
              <w:right w:w="100" w:type="dxa"/>
            </w:tcMar>
            <w:vAlign w:val="center"/>
          </w:tcPr>
          <w:p w:rsidRPr="0019410D" w:rsidR="00E013C5" w:rsidP="004B66C2" w:rsidRDefault="00E013C5" w14:paraId="37DF3774"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Bostedskommune (per 1. oktober)</w:t>
            </w:r>
          </w:p>
        </w:tc>
        <w:tc>
          <w:tcPr>
            <w:tcW w:w="1843"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095F2E4B"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mu</w:t>
            </w:r>
          </w:p>
        </w:tc>
        <w:tc>
          <w:tcPr>
            <w:tcW w:w="5528"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237F9BDC"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unicipality of residence ID (character; October 1st)</w:t>
            </w:r>
          </w:p>
        </w:tc>
        <w:tc>
          <w:tcPr>
            <w:tcW w:w="2449" w:type="dxa"/>
            <w:tcBorders>
              <w:top w:val="nil"/>
              <w:left w:val="nil"/>
              <w:bottom w:val="nil"/>
              <w:right w:val="nil"/>
            </w:tcBorders>
            <w:shd w:val="clear" w:color="auto" w:fill="auto"/>
            <w:tcMar>
              <w:top w:w="100" w:type="dxa"/>
              <w:left w:w="100" w:type="dxa"/>
              <w:bottom w:w="100" w:type="dxa"/>
              <w:right w:w="100" w:type="dxa"/>
            </w:tcMar>
            <w:vAlign w:val="center"/>
          </w:tcPr>
          <w:p w:rsidRPr="0019410D" w:rsidR="00E013C5" w:rsidP="004B66C2" w:rsidRDefault="00E013C5" w14:paraId="718B0BA1"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Pr="0019410D" w:rsidR="00E013C5" w:rsidTr="004B66C2" w14:paraId="637DE0E2" w14:textId="77777777">
        <w:trPr>
          <w:trHeight w:val="20"/>
        </w:trPr>
        <w:tc>
          <w:tcPr>
            <w:tcW w:w="450"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7A2D97CF" w14:textId="77777777">
            <w:pPr>
              <w:widowControl w:val="0"/>
              <w:spacing w:line="240" w:lineRule="auto"/>
              <w:jc w:val="left"/>
              <w:rPr>
                <w:rFonts w:asciiTheme="majorHAnsi" w:hAnsiTheme="majorHAnsi" w:cstheme="majorBidi"/>
                <w:sz w:val="18"/>
                <w:szCs w:val="18"/>
              </w:rPr>
            </w:pPr>
            <w:r w:rsidRPr="40AE799B">
              <w:rPr>
                <w:rFonts w:asciiTheme="majorHAnsi" w:hAnsiTheme="majorHAnsi" w:cstheme="majorBidi"/>
                <w:sz w:val="18"/>
                <w:szCs w:val="18"/>
              </w:rPr>
              <w:t>2</w:t>
            </w:r>
            <w:r>
              <w:rPr>
                <w:rFonts w:asciiTheme="majorHAnsi" w:hAnsiTheme="majorHAnsi" w:cstheme="majorBidi"/>
                <w:sz w:val="18"/>
                <w:szCs w:val="18"/>
              </w:rPr>
              <w:t>3</w:t>
            </w:r>
          </w:p>
        </w:tc>
        <w:tc>
          <w:tcPr>
            <w:tcW w:w="1677"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4225DE4E"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entifier</w:t>
            </w:r>
          </w:p>
        </w:tc>
        <w:tc>
          <w:tcPr>
            <w:tcW w:w="70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41CE24C9"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n.u.</w:t>
            </w:r>
          </w:p>
        </w:tc>
        <w:tc>
          <w:tcPr>
            <w:tcW w:w="1985"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1C6613AE" w14:textId="77777777">
            <w:pPr>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lopenr_familienr/lopenr_husholdning</w:t>
            </w:r>
          </w:p>
        </w:tc>
        <w:tc>
          <w:tcPr>
            <w:tcW w:w="1843"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130DB9D4"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idfam/idhus</w:t>
            </w:r>
          </w:p>
        </w:tc>
        <w:tc>
          <w:tcPr>
            <w:tcW w:w="5528"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109EB5A9"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Family/household running number (cha)</w:t>
            </w:r>
          </w:p>
        </w:tc>
        <w:tc>
          <w:tcPr>
            <w:tcW w:w="2449" w:type="dxa"/>
            <w:tcBorders>
              <w:top w:val="nil"/>
              <w:left w:val="nil"/>
              <w:bottom w:val="single" w:color="auto" w:sz="4" w:space="0"/>
              <w:right w:val="nil"/>
            </w:tcBorders>
            <w:shd w:val="clear" w:color="auto" w:fill="auto"/>
            <w:tcMar>
              <w:top w:w="100" w:type="dxa"/>
              <w:left w:w="100" w:type="dxa"/>
              <w:bottom w:w="100" w:type="dxa"/>
              <w:right w:w="100" w:type="dxa"/>
            </w:tcMar>
            <w:vAlign w:val="center"/>
          </w:tcPr>
          <w:p w:rsidRPr="0019410D" w:rsidR="00E013C5" w:rsidP="004B66C2" w:rsidRDefault="00E013C5" w14:paraId="33ABDE5A" w14:textId="77777777">
            <w:pPr>
              <w:widowControl w:val="0"/>
              <w:spacing w:line="240" w:lineRule="auto"/>
              <w:jc w:val="left"/>
              <w:rPr>
                <w:rFonts w:asciiTheme="majorHAnsi" w:hAnsiTheme="majorHAnsi" w:cstheme="majorBidi"/>
                <w:sz w:val="18"/>
                <w:szCs w:val="18"/>
              </w:rPr>
            </w:pPr>
            <w:r w:rsidRPr="142D662F">
              <w:rPr>
                <w:rFonts w:asciiTheme="majorHAnsi" w:hAnsiTheme="majorHAnsi" w:cstheme="majorBidi"/>
                <w:sz w:val="18"/>
                <w:szCs w:val="18"/>
              </w:rPr>
              <w:t>Matching ID</w:t>
            </w:r>
          </w:p>
        </w:tc>
      </w:tr>
      <w:tr w:rsidRPr="0019410D" w:rsidR="00E013C5" w:rsidTr="004B66C2" w14:paraId="04D99776" w14:textId="77777777">
        <w:trPr>
          <w:trHeight w:val="420"/>
        </w:trPr>
        <w:tc>
          <w:tcPr>
            <w:tcW w:w="14640" w:type="dxa"/>
            <w:gridSpan w:val="7"/>
            <w:tcBorders>
              <w:top w:val="single" w:color="auto" w:sz="4" w:space="0"/>
              <w:left w:val="nil"/>
              <w:bottom w:val="nil"/>
              <w:right w:val="nil"/>
            </w:tcBorders>
            <w:shd w:val="clear" w:color="auto" w:fill="auto"/>
            <w:tcMar>
              <w:top w:w="100" w:type="dxa"/>
              <w:left w:w="100" w:type="dxa"/>
              <w:bottom w:w="100" w:type="dxa"/>
              <w:right w:w="100" w:type="dxa"/>
            </w:tcMar>
          </w:tcPr>
          <w:p w:rsidRPr="0019410D" w:rsidR="00E013C5" w:rsidP="004B66C2" w:rsidRDefault="00E013C5" w14:paraId="6F293529" w14:textId="77777777">
            <w:pPr>
              <w:widowControl w:val="0"/>
              <w:spacing w:line="240" w:lineRule="auto"/>
              <w:rPr>
                <w:rFonts w:asciiTheme="majorHAnsi" w:hAnsiTheme="majorHAnsi" w:cstheme="majorBidi"/>
                <w:sz w:val="18"/>
                <w:szCs w:val="18"/>
              </w:rPr>
            </w:pPr>
            <w:r w:rsidRPr="66F6FB85">
              <w:rPr>
                <w:rFonts w:asciiTheme="majorHAnsi" w:hAnsiTheme="majorHAnsi" w:cstheme="majorBidi"/>
                <w:i/>
                <w:iCs/>
                <w:sz w:val="18"/>
                <w:szCs w:val="18"/>
              </w:rPr>
              <w:t>Note</w:t>
            </w:r>
            <w:r w:rsidRPr="66F6FB85">
              <w:rPr>
                <w:rFonts w:asciiTheme="majorHAnsi" w:hAnsiTheme="majorHAnsi" w:cstheme="majorBidi"/>
                <w:sz w:val="18"/>
                <w:szCs w:val="18"/>
              </w:rPr>
              <w:t xml:space="preserve">. Additional variables may be included as the authors gain data access in order to describe the students or to better answer our research questions. Further variable descriptions are available from </w:t>
            </w:r>
            <w:hyperlink r:id="rId20">
              <w:r w:rsidRPr="66F6FB85">
                <w:rPr>
                  <w:rStyle w:val="Hyperlink"/>
                  <w:rFonts w:asciiTheme="majorHAnsi" w:hAnsiTheme="majorHAnsi" w:cstheme="majorBidi"/>
                  <w:sz w:val="18"/>
                  <w:szCs w:val="18"/>
                </w:rPr>
                <w:t>https://www.ssb.no/a/metadata/definisjoner/variabler/main.html</w:t>
              </w:r>
            </w:hyperlink>
            <w:r w:rsidRPr="66F6FB85">
              <w:rPr>
                <w:rFonts w:asciiTheme="majorHAnsi" w:hAnsiTheme="majorHAnsi" w:cstheme="majorBidi"/>
                <w:sz w:val="18"/>
                <w:szCs w:val="18"/>
              </w:rPr>
              <w:t xml:space="preserve"> and </w:t>
            </w:r>
            <w:hyperlink r:id="rId21">
              <w:r w:rsidRPr="66F6FB85">
                <w:rPr>
                  <w:rStyle w:val="Hyperlink"/>
                  <w:rFonts w:asciiTheme="majorHAnsi" w:hAnsiTheme="majorHAnsi" w:cstheme="majorBidi"/>
                  <w:sz w:val="18"/>
                  <w:szCs w:val="18"/>
                </w:rPr>
                <w:t>https://gsi.udir.no/</w:t>
              </w:r>
            </w:hyperlink>
            <w:r w:rsidRPr="66F6FB85">
              <w:rPr>
                <w:rFonts w:asciiTheme="majorHAnsi" w:hAnsiTheme="majorHAnsi" w:cstheme="majorBidi"/>
                <w:sz w:val="18"/>
                <w:szCs w:val="18"/>
              </w:rPr>
              <w:t>.</w:t>
            </w:r>
          </w:p>
          <w:p w:rsidR="42DA4CA4" w:rsidP="42DA4CA4" w:rsidRDefault="73B9B1B7" w14:paraId="47A3D9D5" w14:textId="368A6E5D">
            <w:pPr>
              <w:widowControl w:val="0"/>
              <w:spacing w:line="240" w:lineRule="auto"/>
              <w:rPr>
                <w:rFonts w:asciiTheme="majorHAnsi" w:hAnsiTheme="majorHAnsi" w:cstheme="majorBidi"/>
                <w:sz w:val="18"/>
                <w:szCs w:val="18"/>
              </w:rPr>
            </w:pPr>
            <w:r w:rsidRPr="73B9B1B7">
              <w:rPr>
                <w:rFonts w:asciiTheme="majorHAnsi" w:hAnsiTheme="majorHAnsi" w:cstheme="majorBidi"/>
                <w:sz w:val="18"/>
                <w:szCs w:val="18"/>
              </w:rPr>
              <w:t xml:space="preserve">Students’ </w:t>
            </w:r>
            <w:r w:rsidRPr="5359AE0B" w:rsidR="5359AE0B">
              <w:rPr>
                <w:rFonts w:asciiTheme="majorHAnsi" w:hAnsiTheme="majorHAnsi" w:cstheme="majorBidi"/>
                <w:sz w:val="18"/>
                <w:szCs w:val="18"/>
              </w:rPr>
              <w:t>SES (e.</w:t>
            </w:r>
            <w:r w:rsidRPr="47EB2CD2" w:rsidR="47EB2CD2">
              <w:rPr>
                <w:rFonts w:asciiTheme="majorHAnsi" w:hAnsiTheme="majorHAnsi" w:cstheme="majorBidi"/>
                <w:sz w:val="18"/>
                <w:szCs w:val="18"/>
              </w:rPr>
              <w:t xml:space="preserve">g., </w:t>
            </w:r>
            <w:r w:rsidRPr="6E2F5534" w:rsidR="6E2F5534">
              <w:rPr>
                <w:rFonts w:asciiTheme="majorHAnsi" w:hAnsiTheme="majorHAnsi" w:cstheme="majorBidi"/>
                <w:sz w:val="18"/>
                <w:szCs w:val="18"/>
              </w:rPr>
              <w:t xml:space="preserve">atipcu) </w:t>
            </w:r>
            <w:r w:rsidRPr="2A384492" w:rsidR="2A384492">
              <w:rPr>
                <w:rFonts w:asciiTheme="majorHAnsi" w:hAnsiTheme="majorHAnsi" w:cstheme="majorBidi"/>
                <w:sz w:val="18"/>
                <w:szCs w:val="18"/>
              </w:rPr>
              <w:t xml:space="preserve">is measured using </w:t>
            </w:r>
            <w:r w:rsidRPr="2C9C0954" w:rsidR="2C9C0954">
              <w:rPr>
                <w:rFonts w:asciiTheme="majorHAnsi" w:hAnsiTheme="majorHAnsi" w:cstheme="majorBidi"/>
                <w:sz w:val="18"/>
                <w:szCs w:val="18"/>
              </w:rPr>
              <w:t>Year 9 data.</w:t>
            </w:r>
            <w:r w:rsidRPr="7E69BFAC" w:rsidR="7E69BFAC">
              <w:rPr>
                <w:rFonts w:asciiTheme="majorHAnsi" w:hAnsiTheme="majorHAnsi" w:cstheme="majorBidi"/>
                <w:sz w:val="18"/>
                <w:szCs w:val="18"/>
              </w:rPr>
              <w:t xml:space="preserve"> Students’ p</w:t>
            </w:r>
            <w:r w:rsidR="00321539">
              <w:rPr>
                <w:rFonts w:asciiTheme="majorHAnsi" w:hAnsiTheme="majorHAnsi" w:cstheme="majorBidi"/>
                <w:sz w:val="18"/>
                <w:szCs w:val="18"/>
              </w:rPr>
              <w:t>revious</w:t>
            </w:r>
            <w:r w:rsidRPr="7E69BFAC" w:rsidR="7E69BFAC">
              <w:rPr>
                <w:rFonts w:asciiTheme="majorHAnsi" w:hAnsiTheme="majorHAnsi" w:cstheme="majorBidi"/>
                <w:sz w:val="18"/>
                <w:szCs w:val="18"/>
              </w:rPr>
              <w:t xml:space="preserve"> </w:t>
            </w:r>
            <w:r w:rsidRPr="450DEBBB" w:rsidR="450DEBBB">
              <w:rPr>
                <w:rFonts w:asciiTheme="majorHAnsi" w:hAnsiTheme="majorHAnsi" w:cstheme="majorBidi"/>
                <w:sz w:val="18"/>
                <w:szCs w:val="18"/>
              </w:rPr>
              <w:t>achievement (e.g.,</w:t>
            </w:r>
            <w:r w:rsidRPr="72B64784" w:rsidR="72B64784">
              <w:rPr>
                <w:rFonts w:asciiTheme="majorHAnsi" w:hAnsiTheme="majorHAnsi" w:cstheme="majorBidi"/>
                <w:sz w:val="18"/>
                <w:szCs w:val="18"/>
              </w:rPr>
              <w:t xml:space="preserve"> </w:t>
            </w:r>
            <w:r w:rsidRPr="6B52141D" w:rsidR="6B52141D">
              <w:rPr>
                <w:rFonts w:asciiTheme="majorHAnsi" w:hAnsiTheme="majorHAnsi" w:cstheme="majorBidi"/>
                <w:sz w:val="18"/>
                <w:szCs w:val="18"/>
              </w:rPr>
              <w:t xml:space="preserve">stp_math) is measured </w:t>
            </w:r>
            <w:r w:rsidRPr="66969C67" w:rsidR="66969C67">
              <w:rPr>
                <w:rFonts w:asciiTheme="majorHAnsi" w:hAnsiTheme="majorHAnsi" w:cstheme="majorBidi"/>
                <w:sz w:val="18"/>
                <w:szCs w:val="18"/>
              </w:rPr>
              <w:t>using Year 8 data</w:t>
            </w:r>
            <w:r w:rsidRPr="2350B5A9" w:rsidR="2350B5A9">
              <w:rPr>
                <w:rFonts w:asciiTheme="majorHAnsi" w:hAnsiTheme="majorHAnsi" w:cstheme="majorBidi"/>
                <w:sz w:val="18"/>
                <w:szCs w:val="18"/>
              </w:rPr>
              <w:t>.</w:t>
            </w:r>
          </w:p>
          <w:p w:rsidRPr="0019410D" w:rsidR="00E013C5" w:rsidP="004B66C2" w:rsidRDefault="00E013C5" w14:paraId="1AE957CA" w14:textId="77777777">
            <w:pPr>
              <w:widowControl w:val="0"/>
              <w:spacing w:line="240" w:lineRule="auto"/>
              <w:rPr>
                <w:rFonts w:asciiTheme="majorHAnsi" w:hAnsiTheme="majorHAnsi" w:cstheme="majorBidi"/>
                <w:sz w:val="18"/>
                <w:szCs w:val="18"/>
              </w:rPr>
            </w:pPr>
            <w:r w:rsidRPr="142D662F">
              <w:rPr>
                <w:rFonts w:asciiTheme="majorHAnsi" w:hAnsiTheme="majorHAnsi" w:cstheme="majorBidi"/>
                <w:sz w:val="18"/>
                <w:szCs w:val="18"/>
              </w:rPr>
              <w:t>NO = Norwegian, EN = English, n.u. = not used.</w:t>
            </w:r>
          </w:p>
        </w:tc>
      </w:tr>
    </w:tbl>
    <w:p w:rsidRPr="0019410D" w:rsidR="00E013C5" w:rsidRDefault="00E013C5" w14:paraId="5C8D46AE" w14:textId="77777777">
      <w:pPr>
        <w:spacing w:before="200" w:after="200"/>
        <w:rPr>
          <w:rFonts w:asciiTheme="majorHAnsi" w:hAnsiTheme="majorHAnsi" w:cstheme="majorBidi"/>
        </w:rPr>
        <w:sectPr w:rsidRPr="0019410D" w:rsidR="00E013C5">
          <w:footerReference w:type="default" r:id="rId22"/>
          <w:pgSz w:w="16834" w:h="11909" w:orient="landscape"/>
          <w:pgMar w:top="1440" w:right="1440" w:bottom="1440" w:left="1440" w:header="720" w:footer="720" w:gutter="0"/>
          <w:cols w:space="720"/>
        </w:sectPr>
      </w:pPr>
    </w:p>
    <w:p w:rsidRPr="00087898" w:rsidR="007055DA" w:rsidP="00E23062" w:rsidRDefault="007055DA" w14:paraId="3B4D44F1" w14:textId="0A00F2C7">
      <w:pPr>
        <w:spacing w:before="200" w:after="200"/>
        <w:rPr>
          <w:rFonts w:asciiTheme="majorHAnsi" w:hAnsiTheme="majorHAnsi" w:cstheme="majorBidi"/>
          <w:b/>
        </w:rPr>
      </w:pPr>
      <w:r w:rsidRPr="142D662F">
        <w:rPr>
          <w:rFonts w:asciiTheme="majorHAnsi" w:hAnsiTheme="majorHAnsi" w:cstheme="majorBidi"/>
          <w:b/>
        </w:rPr>
        <w:t xml:space="preserve">Regarding </w:t>
      </w:r>
      <w:r w:rsidR="004A4DD3">
        <w:rPr>
          <w:rFonts w:asciiTheme="majorHAnsi" w:hAnsiTheme="majorHAnsi" w:cstheme="majorBidi"/>
          <w:b/>
        </w:rPr>
        <w:t>S</w:t>
      </w:r>
      <w:r w:rsidRPr="142D662F">
        <w:rPr>
          <w:rFonts w:asciiTheme="majorHAnsi" w:hAnsiTheme="majorHAnsi" w:cstheme="majorBidi"/>
          <w:b/>
        </w:rPr>
        <w:t>tudy2</w:t>
      </w:r>
    </w:p>
    <w:p w:rsidRPr="00E51768" w:rsidR="00B262B5" w:rsidP="00471579" w:rsidRDefault="00E51768" w14:paraId="6432E2E4" w14:textId="12FE0360">
      <w:pPr>
        <w:spacing w:before="120" w:after="120"/>
        <w:rPr>
          <w:rFonts w:asciiTheme="majorHAnsi" w:hAnsiTheme="majorHAnsi" w:cstheme="majorBidi"/>
        </w:rPr>
      </w:pPr>
      <w:r w:rsidRPr="142D662F">
        <w:rPr>
          <w:rFonts w:asciiTheme="majorHAnsi" w:hAnsiTheme="majorHAnsi" w:cstheme="majorBidi"/>
        </w:rPr>
        <w:t xml:space="preserve">We will create the dichotomous variables </w:t>
      </w:r>
      <w:r w:rsidRPr="142D662F">
        <w:rPr>
          <w:rFonts w:asciiTheme="majorHAnsi" w:hAnsiTheme="majorHAnsi" w:cstheme="majorBidi"/>
          <w:i/>
        </w:rPr>
        <w:t>condition</w:t>
      </w:r>
      <w:r w:rsidR="004A4DD3">
        <w:rPr>
          <w:rFonts w:asciiTheme="majorHAnsi" w:hAnsiTheme="majorHAnsi" w:cstheme="majorBidi"/>
          <w:i/>
        </w:rPr>
        <w:t xml:space="preserve"> </w:t>
      </w:r>
      <w:r w:rsidRPr="142D662F">
        <w:rPr>
          <w:rFonts w:asciiTheme="majorHAnsi" w:hAnsiTheme="majorHAnsi" w:cstheme="majorBidi"/>
          <w:i/>
        </w:rPr>
        <w:t>1</w:t>
      </w:r>
      <w:r w:rsidRPr="142D662F">
        <w:rPr>
          <w:rFonts w:asciiTheme="majorHAnsi" w:hAnsiTheme="majorHAnsi" w:cstheme="majorBidi"/>
        </w:rPr>
        <w:t xml:space="preserve"> and </w:t>
      </w:r>
      <w:r w:rsidRPr="142D662F">
        <w:rPr>
          <w:rFonts w:asciiTheme="majorHAnsi" w:hAnsiTheme="majorHAnsi" w:cstheme="majorBidi"/>
          <w:i/>
        </w:rPr>
        <w:t>condition</w:t>
      </w:r>
      <w:r w:rsidR="004A4DD3">
        <w:rPr>
          <w:rFonts w:asciiTheme="majorHAnsi" w:hAnsiTheme="majorHAnsi" w:cstheme="majorBidi"/>
          <w:i/>
        </w:rPr>
        <w:t xml:space="preserve"> </w:t>
      </w:r>
      <w:r w:rsidRPr="142D662F">
        <w:rPr>
          <w:rFonts w:asciiTheme="majorHAnsi" w:hAnsiTheme="majorHAnsi" w:cstheme="majorBidi"/>
          <w:i/>
        </w:rPr>
        <w:t>2</w:t>
      </w:r>
      <w:r w:rsidRPr="142D662F">
        <w:rPr>
          <w:rFonts w:asciiTheme="majorHAnsi" w:hAnsiTheme="majorHAnsi" w:cstheme="majorBidi"/>
        </w:rPr>
        <w:t>, which will encode whether the analyzed achievement trends between Year 8 and Year 9 of the students relate to the first period of school closures (condition</w:t>
      </w:r>
      <w:r w:rsidR="004A4DD3">
        <w:rPr>
          <w:rFonts w:asciiTheme="majorHAnsi" w:hAnsiTheme="majorHAnsi" w:cstheme="majorBidi"/>
        </w:rPr>
        <w:t xml:space="preserve"> </w:t>
      </w:r>
      <w:r w:rsidRPr="142D662F">
        <w:rPr>
          <w:rFonts w:asciiTheme="majorHAnsi" w:hAnsiTheme="majorHAnsi" w:cstheme="majorBidi"/>
        </w:rPr>
        <w:t>1</w:t>
      </w:r>
      <w:r w:rsidR="004A4DD3">
        <w:rPr>
          <w:rFonts w:asciiTheme="majorHAnsi" w:hAnsiTheme="majorHAnsi" w:cstheme="majorBidi"/>
        </w:rPr>
        <w:t xml:space="preserve"> </w:t>
      </w:r>
      <w:r w:rsidRPr="142D662F">
        <w:rPr>
          <w:rFonts w:asciiTheme="majorHAnsi" w:hAnsiTheme="majorHAnsi" w:cstheme="majorBidi"/>
        </w:rPr>
        <w:t>=</w:t>
      </w:r>
      <w:r w:rsidR="004A4DD3">
        <w:rPr>
          <w:rFonts w:asciiTheme="majorHAnsi" w:hAnsiTheme="majorHAnsi" w:cstheme="majorBidi"/>
        </w:rPr>
        <w:t xml:space="preserve"> </w:t>
      </w:r>
      <w:r w:rsidRPr="142D662F">
        <w:rPr>
          <w:rFonts w:asciiTheme="majorHAnsi" w:hAnsiTheme="majorHAnsi" w:cstheme="majorBidi"/>
        </w:rPr>
        <w:t>1) or not (condition1 =</w:t>
      </w:r>
      <w:r w:rsidR="004A4DD3">
        <w:rPr>
          <w:rFonts w:asciiTheme="majorHAnsi" w:hAnsiTheme="majorHAnsi" w:cstheme="majorBidi"/>
        </w:rPr>
        <w:t xml:space="preserve"> </w:t>
      </w:r>
      <w:r w:rsidRPr="142D662F">
        <w:rPr>
          <w:rFonts w:asciiTheme="majorHAnsi" w:hAnsiTheme="majorHAnsi" w:cstheme="majorBidi"/>
        </w:rPr>
        <w:t>0) or whether the achievement trends relate to the second period of school closures (condition2</w:t>
      </w:r>
      <w:r w:rsidR="004A4DD3">
        <w:rPr>
          <w:rFonts w:asciiTheme="majorHAnsi" w:hAnsiTheme="majorHAnsi" w:cstheme="majorBidi"/>
        </w:rPr>
        <w:t xml:space="preserve"> </w:t>
      </w:r>
      <w:r w:rsidRPr="142D662F">
        <w:rPr>
          <w:rFonts w:asciiTheme="majorHAnsi" w:hAnsiTheme="majorHAnsi" w:cstheme="majorBidi"/>
        </w:rPr>
        <w:t>=</w:t>
      </w:r>
      <w:r w:rsidR="004A4DD3">
        <w:rPr>
          <w:rFonts w:asciiTheme="majorHAnsi" w:hAnsiTheme="majorHAnsi" w:cstheme="majorBidi"/>
        </w:rPr>
        <w:t xml:space="preserve"> </w:t>
      </w:r>
      <w:r w:rsidRPr="142D662F">
        <w:rPr>
          <w:rFonts w:asciiTheme="majorHAnsi" w:hAnsiTheme="majorHAnsi" w:cstheme="majorBidi"/>
        </w:rPr>
        <w:t>1) or not (condition2 =</w:t>
      </w:r>
      <w:r w:rsidR="004A4DD3">
        <w:rPr>
          <w:rFonts w:asciiTheme="majorHAnsi" w:hAnsiTheme="majorHAnsi" w:cstheme="majorBidi"/>
        </w:rPr>
        <w:t xml:space="preserve"> </w:t>
      </w:r>
      <w:r w:rsidRPr="142D662F">
        <w:rPr>
          <w:rFonts w:asciiTheme="majorHAnsi" w:hAnsiTheme="majorHAnsi" w:cstheme="majorBidi"/>
        </w:rPr>
        <w:t>0).</w:t>
      </w:r>
    </w:p>
    <w:p w:rsidRPr="00E23062" w:rsidR="00E60B07" w:rsidP="00471579" w:rsidRDefault="00C1576B" w14:paraId="009AF863" w14:textId="3344746A">
      <w:pPr>
        <w:spacing w:before="120" w:after="120"/>
        <w:rPr>
          <w:rFonts w:cs="Calibri"/>
        </w:rPr>
      </w:pPr>
      <w:r w:rsidRPr="142D662F">
        <w:rPr>
          <w:rFonts w:asciiTheme="majorHAnsi" w:hAnsiTheme="majorHAnsi" w:cstheme="majorBidi"/>
        </w:rPr>
        <w:t xml:space="preserve">Our key </w:t>
      </w:r>
      <w:r w:rsidRPr="00E23062" w:rsidR="0014206C">
        <w:rPr>
          <w:rFonts w:cs="Calibri"/>
        </w:rPr>
        <w:t>variables</w:t>
      </w:r>
      <w:r w:rsidRPr="00E23062" w:rsidR="00E60B07">
        <w:rPr>
          <w:rFonts w:cs="Calibri"/>
        </w:rPr>
        <w:t xml:space="preserve"> to answer our research questions and to test the hypotheses</w:t>
      </w:r>
      <w:r w:rsidRPr="00E23062" w:rsidR="0014206C">
        <w:rPr>
          <w:rFonts w:cs="Calibri"/>
        </w:rPr>
        <w:t xml:space="preserve"> </w:t>
      </w:r>
      <w:r w:rsidRPr="00E23062" w:rsidR="00E60B07">
        <w:rPr>
          <w:rFonts w:cs="Calibri"/>
        </w:rPr>
        <w:t>are as follows:</w:t>
      </w:r>
    </w:p>
    <w:p w:rsidR="00BE09E1" w:rsidP="00BE09E1" w:rsidRDefault="00BE09E1" w14:paraId="267EB6C8" w14:textId="74A17AD8">
      <w:pPr>
        <w:pStyle w:val="ListParagraph"/>
        <w:numPr>
          <w:ilvl w:val="0"/>
          <w:numId w:val="16"/>
        </w:numPr>
        <w:spacing w:before="120" w:after="120"/>
        <w:jc w:val="both"/>
        <w:rPr>
          <w:rFonts w:ascii="Calibri" w:hAnsi="Calibri" w:cs="Calibri"/>
        </w:rPr>
      </w:pPr>
      <w:r>
        <w:rPr>
          <w:rFonts w:ascii="Calibri" w:hAnsi="Calibri" w:cs="Calibri"/>
        </w:rPr>
        <w:t>The d</w:t>
      </w:r>
      <w:r w:rsidRPr="00E23062">
        <w:rPr>
          <w:rFonts w:ascii="Calibri" w:hAnsi="Calibri" w:cs="Calibri"/>
        </w:rPr>
        <w:t>ependent variable</w:t>
      </w:r>
      <w:r>
        <w:rPr>
          <w:rFonts w:ascii="Calibri" w:hAnsi="Calibri" w:cs="Calibri"/>
        </w:rPr>
        <w:t xml:space="preserve">s are </w:t>
      </w:r>
      <w:r w:rsidRPr="00E23062">
        <w:rPr>
          <w:rFonts w:ascii="Calibri" w:hAnsi="Calibri" w:cs="Calibri"/>
        </w:rPr>
        <w:t>student</w:t>
      </w:r>
      <w:r>
        <w:rPr>
          <w:rFonts w:ascii="Calibri" w:hAnsi="Calibri" w:cs="Calibri"/>
        </w:rPr>
        <w:t>s</w:t>
      </w:r>
      <w:r w:rsidRPr="00E23062">
        <w:rPr>
          <w:rFonts w:ascii="Calibri" w:hAnsi="Calibri" w:cs="Calibri"/>
        </w:rPr>
        <w:t xml:space="preserve"> achievement in reading and mathematics </w:t>
      </w:r>
      <w:r>
        <w:rPr>
          <w:rFonts w:ascii="Calibri" w:hAnsi="Calibri" w:cs="Calibri"/>
        </w:rPr>
        <w:t xml:space="preserve">(scores) </w:t>
      </w:r>
      <w:r w:rsidRPr="00E23062">
        <w:rPr>
          <w:rFonts w:ascii="Calibri" w:hAnsi="Calibri" w:cs="Calibri"/>
        </w:rPr>
        <w:t xml:space="preserve">measured by national </w:t>
      </w:r>
      <w:r>
        <w:rPr>
          <w:rFonts w:ascii="Calibri" w:hAnsi="Calibri" w:cs="Calibri"/>
        </w:rPr>
        <w:t>test</w:t>
      </w:r>
      <w:r w:rsidRPr="00E23062">
        <w:rPr>
          <w:rFonts w:ascii="Calibri" w:hAnsi="Calibri" w:cs="Calibri"/>
        </w:rPr>
        <w:t>s</w:t>
      </w:r>
      <w:r>
        <w:rPr>
          <w:rFonts w:ascii="Calibri" w:hAnsi="Calibri" w:cs="Calibri"/>
        </w:rPr>
        <w:t xml:space="preserve"> (</w:t>
      </w:r>
      <w:r w:rsidRPr="00E23062">
        <w:rPr>
          <w:rFonts w:ascii="Calibri" w:hAnsi="Calibri" w:cs="Calibri"/>
        </w:rPr>
        <w:t xml:space="preserve">nr. </w:t>
      </w:r>
      <w:r>
        <w:rPr>
          <w:rFonts w:ascii="Calibri" w:hAnsi="Calibri" w:cs="Calibri"/>
        </w:rPr>
        <w:t>10</w:t>
      </w:r>
      <w:r w:rsidRPr="00E23062">
        <w:rPr>
          <w:rFonts w:ascii="Calibri" w:hAnsi="Calibri" w:cs="Calibri"/>
        </w:rPr>
        <w:t xml:space="preserve"> in Table 1)</w:t>
      </w:r>
      <w:r>
        <w:rPr>
          <w:rFonts w:ascii="Calibri" w:hAnsi="Calibri" w:cs="Calibri"/>
        </w:rPr>
        <w:t>.</w:t>
      </w:r>
    </w:p>
    <w:p w:rsidR="00BE09E1" w:rsidP="00BE09E1" w:rsidRDefault="00BE09E1" w14:paraId="28B1ADFC" w14:textId="0219ECA1">
      <w:pPr>
        <w:pStyle w:val="ListParagraph"/>
        <w:numPr>
          <w:ilvl w:val="0"/>
          <w:numId w:val="16"/>
        </w:numPr>
        <w:spacing w:before="120" w:after="120"/>
        <w:jc w:val="both"/>
        <w:rPr>
          <w:rFonts w:ascii="Calibri" w:hAnsi="Calibri" w:cs="Calibri"/>
        </w:rPr>
      </w:pPr>
      <w:r>
        <w:rPr>
          <w:rFonts w:ascii="Calibri" w:hAnsi="Calibri" w:cs="Calibri"/>
        </w:rPr>
        <w:t>W</w:t>
      </w:r>
      <w:r w:rsidRPr="00E23062">
        <w:rPr>
          <w:rFonts w:ascii="Calibri" w:hAnsi="Calibri" w:cs="Calibri"/>
        </w:rPr>
        <w:t xml:space="preserve">e will use </w:t>
      </w:r>
      <w:r>
        <w:rPr>
          <w:rFonts w:ascii="Calibri" w:hAnsi="Calibri" w:cs="Calibri"/>
        </w:rPr>
        <w:t>the</w:t>
      </w:r>
      <w:r w:rsidRPr="001F6966">
        <w:rPr>
          <w:rFonts w:ascii="Calibri" w:hAnsi="Calibri" w:cs="Calibri"/>
        </w:rPr>
        <w:t xml:space="preserve"> new computed variables</w:t>
      </w:r>
      <w:r>
        <w:rPr>
          <w:rFonts w:ascii="Calibri" w:hAnsi="Calibri" w:cs="Calibri"/>
        </w:rPr>
        <w:t xml:space="preserve"> </w:t>
      </w:r>
      <w:r w:rsidRPr="142D662F">
        <w:rPr>
          <w:rFonts w:asciiTheme="majorHAnsi" w:hAnsiTheme="majorHAnsi" w:cstheme="majorBidi"/>
          <w:i/>
        </w:rPr>
        <w:t>condition1</w:t>
      </w:r>
      <w:r w:rsidRPr="142D662F">
        <w:rPr>
          <w:rFonts w:asciiTheme="majorHAnsi" w:hAnsiTheme="majorHAnsi" w:cstheme="majorBidi"/>
        </w:rPr>
        <w:t xml:space="preserve"> as independent variables to test whether there is an effect of school closures in </w:t>
      </w:r>
      <w:r w:rsidR="004319AC">
        <w:rPr>
          <w:rFonts w:asciiTheme="majorHAnsi" w:hAnsiTheme="majorHAnsi" w:cstheme="majorBidi"/>
        </w:rPr>
        <w:t>Period 1</w:t>
      </w:r>
      <w:r w:rsidRPr="142D662F">
        <w:rPr>
          <w:rFonts w:asciiTheme="majorHAnsi" w:hAnsiTheme="majorHAnsi" w:cstheme="majorBidi"/>
        </w:rPr>
        <w:t xml:space="preserve"> on student achievement without considering detailed varying durations of school closures.</w:t>
      </w:r>
    </w:p>
    <w:p w:rsidR="00BE09E1" w:rsidP="00BE09E1" w:rsidRDefault="00BE09E1" w14:paraId="104A75F2" w14:textId="71F2A62E">
      <w:pPr>
        <w:pStyle w:val="ListParagraph"/>
        <w:numPr>
          <w:ilvl w:val="0"/>
          <w:numId w:val="16"/>
        </w:numPr>
        <w:spacing w:before="120" w:after="120"/>
        <w:jc w:val="both"/>
        <w:rPr>
          <w:rFonts w:ascii="Calibri" w:hAnsi="Calibri" w:cs="Calibri"/>
        </w:rPr>
      </w:pPr>
      <w:r>
        <w:rPr>
          <w:rFonts w:ascii="Calibri" w:hAnsi="Calibri" w:cs="Calibri"/>
        </w:rPr>
        <w:t xml:space="preserve">We will use the </w:t>
      </w:r>
      <w:r w:rsidRPr="00E23062">
        <w:rPr>
          <w:rFonts w:ascii="Calibri" w:hAnsi="Calibri" w:cs="Calibri"/>
        </w:rPr>
        <w:t>duration of school closures (nr. 1</w:t>
      </w:r>
      <w:r>
        <w:rPr>
          <w:rFonts w:ascii="Calibri" w:hAnsi="Calibri" w:cs="Calibri"/>
        </w:rPr>
        <w:t>1</w:t>
      </w:r>
      <w:r w:rsidRPr="00E23062">
        <w:rPr>
          <w:rFonts w:ascii="Calibri" w:hAnsi="Calibri" w:cs="Calibri"/>
        </w:rPr>
        <w:t xml:space="preserve"> in Table 1) as our main independent variable</w:t>
      </w:r>
      <w:r>
        <w:rPr>
          <w:rFonts w:ascii="Calibri" w:hAnsi="Calibri" w:cs="Calibri"/>
        </w:rPr>
        <w:t xml:space="preserve"> to answer research qustion 2.</w:t>
      </w:r>
    </w:p>
    <w:p w:rsidR="00BE09E1" w:rsidP="00BE09E1" w:rsidRDefault="00BE09E1" w14:paraId="23B7F249" w14:textId="707AC661">
      <w:pPr>
        <w:pStyle w:val="ListParagraph"/>
        <w:numPr>
          <w:ilvl w:val="0"/>
          <w:numId w:val="16"/>
        </w:numPr>
        <w:spacing w:before="120" w:after="120"/>
        <w:jc w:val="both"/>
        <w:rPr>
          <w:rFonts w:ascii="Calibri" w:hAnsi="Calibri" w:cs="Calibri"/>
        </w:rPr>
      </w:pPr>
      <w:r>
        <w:rPr>
          <w:rFonts w:ascii="Calibri" w:hAnsi="Calibri" w:cs="Calibri"/>
        </w:rPr>
        <w:t>We will use</w:t>
      </w:r>
      <w:r w:rsidRPr="00E23062">
        <w:rPr>
          <w:rFonts w:ascii="Calibri" w:hAnsi="Calibri" w:cs="Calibri"/>
        </w:rPr>
        <w:t xml:space="preserve"> after-tax income (i.e., tax free salary) per consumption unit (nr. 1</w:t>
      </w:r>
      <w:r>
        <w:rPr>
          <w:rFonts w:ascii="Calibri" w:hAnsi="Calibri" w:cs="Calibri"/>
        </w:rPr>
        <w:t>3</w:t>
      </w:r>
      <w:r w:rsidRPr="00E23062">
        <w:rPr>
          <w:rFonts w:ascii="Calibri" w:hAnsi="Calibri" w:cs="Calibri"/>
        </w:rPr>
        <w:t xml:space="preserve"> in Table 1)</w:t>
      </w:r>
      <w:r>
        <w:rPr>
          <w:rFonts w:ascii="Calibri" w:hAnsi="Calibri" w:cs="Calibri"/>
        </w:rPr>
        <w:t xml:space="preserve"> </w:t>
      </w:r>
      <w:r w:rsidRPr="00E23062">
        <w:rPr>
          <w:rFonts w:ascii="Calibri" w:hAnsi="Calibri" w:cs="Calibri"/>
        </w:rPr>
        <w:t>as our main moderator representing student’s SES</w:t>
      </w:r>
      <w:r>
        <w:rPr>
          <w:rFonts w:ascii="Calibri" w:hAnsi="Calibri" w:cs="Calibri"/>
        </w:rPr>
        <w:t xml:space="preserve"> to answer research question 3.</w:t>
      </w:r>
    </w:p>
    <w:p w:rsidRPr="00E51768" w:rsidR="00BE09E1" w:rsidP="00BE09E1" w:rsidRDefault="00BE09E1" w14:paraId="41A57FE2" w14:textId="58112F34">
      <w:pPr>
        <w:pStyle w:val="ListParagraph"/>
        <w:numPr>
          <w:ilvl w:val="0"/>
          <w:numId w:val="16"/>
        </w:numPr>
        <w:spacing w:before="120" w:after="120"/>
        <w:jc w:val="both"/>
        <w:rPr>
          <w:rFonts w:ascii="Calibri" w:hAnsi="Calibri" w:cs="Calibri"/>
        </w:rPr>
      </w:pPr>
      <w:r w:rsidRPr="001F6966">
        <w:rPr>
          <w:rFonts w:ascii="Calibri" w:hAnsi="Calibri" w:cs="Calibri"/>
        </w:rPr>
        <w:t xml:space="preserve">We will use </w:t>
      </w:r>
      <w:r>
        <w:rPr>
          <w:rFonts w:ascii="Calibri" w:hAnsi="Calibri" w:cs="Calibri"/>
        </w:rPr>
        <w:t>t</w:t>
      </w:r>
      <w:r w:rsidRPr="0028291C">
        <w:rPr>
          <w:rFonts w:ascii="Calibri" w:hAnsi="Calibri" w:cs="Calibri"/>
        </w:rPr>
        <w:t>eacher-assigned grades for mathematics</w:t>
      </w:r>
      <w:r>
        <w:rPr>
          <w:rFonts w:ascii="Calibri" w:hAnsi="Calibri" w:cs="Calibri"/>
        </w:rPr>
        <w:t xml:space="preserve"> and</w:t>
      </w:r>
      <w:r w:rsidRPr="0028291C">
        <w:rPr>
          <w:rFonts w:ascii="Calibri" w:hAnsi="Calibri" w:cs="Calibri"/>
        </w:rPr>
        <w:t xml:space="preserve"> written Norwegian</w:t>
      </w:r>
      <w:r>
        <w:rPr>
          <w:rFonts w:ascii="Calibri" w:hAnsi="Calibri" w:cs="Calibri"/>
        </w:rPr>
        <w:t xml:space="preserve"> (nr. 7 in Table 1) as</w:t>
      </w:r>
      <w:r w:rsidRPr="0028291C">
        <w:rPr>
          <w:rFonts w:ascii="Calibri" w:hAnsi="Calibri" w:cs="Calibri"/>
        </w:rPr>
        <w:t xml:space="preserve"> </w:t>
      </w:r>
      <w:r w:rsidRPr="00E23062">
        <w:rPr>
          <w:rFonts w:ascii="Calibri" w:hAnsi="Calibri" w:cs="Calibri"/>
        </w:rPr>
        <w:t>our main moderator</w:t>
      </w:r>
      <w:r>
        <w:rPr>
          <w:rFonts w:ascii="Calibri" w:hAnsi="Calibri" w:cs="Calibri"/>
        </w:rPr>
        <w:t>s</w:t>
      </w:r>
      <w:r w:rsidRPr="00E23062">
        <w:rPr>
          <w:rFonts w:ascii="Calibri" w:hAnsi="Calibri" w:cs="Calibri"/>
        </w:rPr>
        <w:t xml:space="preserve"> representing student’s </w:t>
      </w:r>
      <w:r>
        <w:rPr>
          <w:rFonts w:ascii="Calibri" w:hAnsi="Calibri" w:cs="Calibri"/>
        </w:rPr>
        <w:t>pr</w:t>
      </w:r>
      <w:r w:rsidR="00321539">
        <w:rPr>
          <w:rFonts w:ascii="Calibri" w:hAnsi="Calibri" w:cs="Calibri"/>
        </w:rPr>
        <w:t>evious</w:t>
      </w:r>
      <w:r>
        <w:rPr>
          <w:rFonts w:ascii="Calibri" w:hAnsi="Calibri" w:cs="Calibri"/>
        </w:rPr>
        <w:t xml:space="preserve"> achievement to answer research question 4.</w:t>
      </w:r>
    </w:p>
    <w:p w:rsidRPr="00A61560" w:rsidR="00951223" w:rsidP="00471579" w:rsidRDefault="00A61560" w14:paraId="02623BC5" w14:textId="7603DB3D">
      <w:pPr>
        <w:spacing w:before="120" w:after="120"/>
        <w:sectPr w:rsidRPr="00A61560" w:rsidR="00951223">
          <w:footerReference w:type="default" r:id="rId23"/>
          <w:pgSz w:w="11909" w:h="16834"/>
          <w:pgMar w:top="1440" w:right="1440" w:bottom="1440" w:left="1440" w:header="720" w:footer="720" w:gutter="0"/>
          <w:cols w:space="720"/>
        </w:sectPr>
      </w:pPr>
      <w:r>
        <w:rPr>
          <w:rFonts w:asciiTheme="majorHAnsi" w:hAnsiTheme="majorHAnsi" w:cstheme="majorHAnsi"/>
        </w:rPr>
        <w:t>T</w:t>
      </w:r>
      <w:r w:rsidRPr="000B64C0" w:rsidR="007B349C">
        <w:rPr>
          <w:rFonts w:asciiTheme="majorHAnsi" w:hAnsiTheme="majorHAnsi" w:cstheme="majorHAnsi"/>
        </w:rPr>
        <w:t xml:space="preserve">o get an overview of where the </w:t>
      </w:r>
      <w:r>
        <w:rPr>
          <w:rFonts w:asciiTheme="majorHAnsi" w:hAnsiTheme="majorHAnsi" w:cstheme="majorHAnsi"/>
        </w:rPr>
        <w:t xml:space="preserve">key </w:t>
      </w:r>
      <w:r w:rsidRPr="000B64C0" w:rsidR="007B349C">
        <w:rPr>
          <w:rFonts w:asciiTheme="majorHAnsi" w:hAnsiTheme="majorHAnsi" w:cstheme="majorHAnsi"/>
        </w:rPr>
        <w:t>variables should be placed over time, Figure 1 illustrates the chronological order of student achievement measures and school closures.</w:t>
      </w:r>
    </w:p>
    <w:p w:rsidRPr="002509F3" w:rsidR="00E37FEF" w:rsidRDefault="007B349C" w14:paraId="36414AC2" w14:textId="77777777">
      <w:pPr>
        <w:spacing w:before="200"/>
        <w:rPr>
          <w:rFonts w:asciiTheme="majorHAnsi" w:hAnsiTheme="majorHAnsi" w:cstheme="majorBidi"/>
          <w:b/>
        </w:rPr>
      </w:pPr>
      <w:r w:rsidRPr="142D662F">
        <w:rPr>
          <w:rFonts w:asciiTheme="majorHAnsi" w:hAnsiTheme="majorHAnsi" w:cstheme="majorBidi"/>
          <w:b/>
        </w:rPr>
        <w:t>Figure 1</w:t>
      </w:r>
    </w:p>
    <w:p w:rsidRPr="002509F3" w:rsidR="00E37FEF" w:rsidRDefault="007B349C" w14:paraId="01DDD211" w14:textId="74101394">
      <w:pPr>
        <w:spacing w:after="200"/>
        <w:rPr>
          <w:rFonts w:asciiTheme="majorHAnsi" w:hAnsiTheme="majorHAnsi" w:cstheme="majorBidi"/>
        </w:rPr>
      </w:pPr>
      <w:r w:rsidRPr="142D662F">
        <w:rPr>
          <w:rFonts w:asciiTheme="majorHAnsi" w:hAnsiTheme="majorHAnsi" w:cstheme="majorBidi"/>
          <w:i/>
        </w:rPr>
        <w:t xml:space="preserve">Overview of Available Student Achievement Data </w:t>
      </w:r>
      <w:r w:rsidRPr="142D662F" w:rsidR="002509F3">
        <w:rPr>
          <w:rFonts w:asciiTheme="majorHAnsi" w:hAnsiTheme="majorHAnsi" w:cstheme="majorBidi"/>
          <w:i/>
        </w:rPr>
        <w:t>a</w:t>
      </w:r>
      <w:r w:rsidRPr="142D662F">
        <w:rPr>
          <w:rFonts w:asciiTheme="majorHAnsi" w:hAnsiTheme="majorHAnsi" w:cstheme="majorBidi"/>
          <w:i/>
        </w:rPr>
        <w:t>nd School Closure Periods</w:t>
      </w:r>
    </w:p>
    <w:p w:rsidRPr="0019410D" w:rsidR="00E37FEF" w:rsidRDefault="00735A60" w14:paraId="35D084A2" w14:textId="627FF2D0">
      <w:pPr>
        <w:rPr>
          <w:rFonts w:asciiTheme="majorHAnsi" w:hAnsiTheme="majorHAnsi" w:cstheme="majorBidi"/>
          <w:highlight w:val="green"/>
        </w:rPr>
      </w:pPr>
      <w:r w:rsidRPr="00735A60">
        <w:rPr>
          <w:rFonts w:asciiTheme="majorHAnsi" w:hAnsiTheme="majorHAnsi" w:cstheme="majorHAnsi"/>
          <w:noProof/>
          <w:highlight w:val="green"/>
        </w:rPr>
        <mc:AlternateContent>
          <mc:Choice Requires="wps">
            <w:drawing>
              <wp:anchor distT="45720" distB="45720" distL="114300" distR="114300" simplePos="0" relativeHeight="251658245" behindDoc="0" locked="0" layoutInCell="1" allowOverlap="1" wp14:anchorId="613050A8" wp14:editId="5FE3697E">
                <wp:simplePos x="0" y="0"/>
                <wp:positionH relativeFrom="margin">
                  <wp:posOffset>7527131</wp:posOffset>
                </wp:positionH>
                <wp:positionV relativeFrom="paragraph">
                  <wp:posOffset>856615</wp:posOffset>
                </wp:positionV>
                <wp:extent cx="1602582" cy="1404620"/>
                <wp:effectExtent l="0" t="0" r="17145" b="20955"/>
                <wp:wrapNone/>
                <wp:docPr id="5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2582" cy="1404620"/>
                        </a:xfrm>
                        <a:prstGeom prst="rect">
                          <a:avLst/>
                        </a:prstGeom>
                        <a:solidFill>
                          <a:srgbClr val="FFFFFF"/>
                        </a:solidFill>
                        <a:ln w="9525">
                          <a:solidFill>
                            <a:srgbClr val="000000"/>
                          </a:solidFill>
                          <a:miter lim="800000"/>
                          <a:headEnd/>
                          <a:tailEnd/>
                        </a:ln>
                      </wps:spPr>
                      <wps:txbx>
                        <w:txbxContent>
                          <w:p w:rsidRPr="00735A60" w:rsidR="00735A60" w:rsidP="00735A60" w:rsidRDefault="004319AC" w14:paraId="68FC8C3B" w14:textId="5E39059B">
                            <w:pPr>
                              <w:jc w:val="left"/>
                            </w:pPr>
                            <w:r>
                              <w:t>Period 1</w:t>
                            </w:r>
                            <w:r w:rsidRPr="00735A60" w:rsidR="00735A60">
                              <w:t xml:space="preserve">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w14:anchorId="7A239828">
              <v:shapetype id="_x0000_t202" coordsize="21600,21600" o:spt="202" path="m,l,21600r21600,l21600,xe" w14:anchorId="613050A8">
                <v:stroke joinstyle="miter"/>
                <v:path gradientshapeok="t" o:connecttype="rect"/>
              </v:shapetype>
              <v:shape id="Textfeld 2" style="position:absolute;left:0;text-align:left;margin-left:592.7pt;margin-top:67.45pt;width:126.2pt;height:110.6pt;z-index:251658245;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">
                <v:textbox style="mso-fit-shape-to-text:t" inset="0,0,0,0">
                  <w:txbxContent>
                    <w:p w:rsidRPr="00735A60" w:rsidR="00735A60" w:rsidP="00735A60" w:rsidRDefault="004319AC" w14:paraId="42AD4758" w14:textId="5E39059B">
                      <w:pPr>
                        <w:jc w:val="left"/>
                      </w:pPr>
                      <w:r>
                        <w:t>Period 1</w:t>
                      </w:r>
                      <w:r w:rsidRPr="00735A60" w:rsidR="00735A60">
                        <w:t xml:space="preserve"> of school closures</w:t>
                      </w:r>
                    </w:p>
                  </w:txbxContent>
                </v:textbox>
                <w10:wrap anchorx="margin"/>
              </v:shape>
            </w:pict>
          </mc:Fallback>
        </mc:AlternateContent>
      </w:r>
      <w:r w:rsidRPr="00735A60">
        <w:rPr>
          <w:rFonts w:asciiTheme="majorHAnsi" w:hAnsiTheme="majorHAnsi" w:cstheme="majorHAnsi"/>
          <w:noProof/>
          <w:highlight w:val="green"/>
        </w:rPr>
        <mc:AlternateContent>
          <mc:Choice Requires="wps">
            <w:drawing>
              <wp:anchor distT="45720" distB="45720" distL="114300" distR="114300" simplePos="0" relativeHeight="251658243" behindDoc="0" locked="0" layoutInCell="1" allowOverlap="1" wp14:anchorId="6672594A" wp14:editId="2C99B3E0">
                <wp:simplePos x="0" y="0"/>
                <wp:positionH relativeFrom="margin">
                  <wp:posOffset>7528112</wp:posOffset>
                </wp:positionH>
                <wp:positionV relativeFrom="paragraph">
                  <wp:posOffset>1178784</wp:posOffset>
                </wp:positionV>
                <wp:extent cx="1606923" cy="1404620"/>
                <wp:effectExtent l="0" t="0" r="12700" b="20955"/>
                <wp:wrapNone/>
                <wp:docPr id="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06923" cy="1404620"/>
                        </a:xfrm>
                        <a:prstGeom prst="rect">
                          <a:avLst/>
                        </a:prstGeom>
                        <a:solidFill>
                          <a:srgbClr val="FFFFFF"/>
                        </a:solidFill>
                        <a:ln w="9525">
                          <a:solidFill>
                            <a:srgbClr val="000000"/>
                          </a:solidFill>
                          <a:miter lim="800000"/>
                          <a:headEnd/>
                          <a:tailEnd/>
                        </a:ln>
                      </wps:spPr>
                      <wps:txbx>
                        <w:txbxContent>
                          <w:p w:rsidRPr="00735A60" w:rsidR="00735A60" w:rsidP="00735A60" w:rsidRDefault="004319AC" w14:paraId="63F277AD" w14:textId="4966071B">
                            <w:pPr>
                              <w:jc w:val="left"/>
                            </w:pPr>
                            <w:r>
                              <w:t>Period 2</w:t>
                            </w:r>
                            <w:r w:rsidRPr="00735A60" w:rsidR="00735A60">
                              <w:t xml:space="preserve"> of school closures</w:t>
                            </w:r>
                          </w:p>
                        </w:txbxContent>
                      </wps:txbx>
                      <wps:bodyPr rot="0" vert="horz" wrap="square" lIns="0" tIns="0" rIns="0" bIns="0" anchor="ctr" anchorCtr="0">
                        <a:spAutoFit/>
                      </wps:bodyPr>
                    </wps:wsp>
                  </a:graphicData>
                </a:graphic>
                <wp14:sizeRelH relativeFrom="margin">
                  <wp14:pctWidth>0</wp14:pctWidth>
                </wp14:sizeRelH>
                <wp14:sizeRelV relativeFrom="margin">
                  <wp14:pctHeight>20000</wp14:pctHeight>
                </wp14:sizeRelV>
              </wp:anchor>
            </w:drawing>
          </mc:Choice>
          <mc:Fallback>
            <w:pict w14:anchorId="6A21B5CB">
              <v:shape id="_x0000_s1027" style="position:absolute;left:0;text-align:left;margin-left:592.75pt;margin-top:92.8pt;width:126.55pt;height:110.6pt;z-index:251658243;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middle"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" w14:anchorId="6672594A">
                <v:textbox style="mso-fit-shape-to-text:t" inset="0,0,0,0">
                  <w:txbxContent>
                    <w:p w:rsidRPr="00735A60" w:rsidR="00735A60" w:rsidP="00735A60" w:rsidRDefault="004319AC" w14:paraId="162CD783" w14:textId="4966071B">
                      <w:pPr>
                        <w:jc w:val="left"/>
                      </w:pPr>
                      <w:r>
                        <w:t>Period 2</w:t>
                      </w:r>
                      <w:r w:rsidRPr="00735A60" w:rsidR="00735A60">
                        <w:t xml:space="preserve"> of school closures</w:t>
                      </w:r>
                    </w:p>
                  </w:txbxContent>
                </v:textbox>
                <w10:wrap anchorx="margin"/>
              </v:shape>
            </w:pict>
          </mc:Fallback>
        </mc:AlternateContent>
      </w:r>
      <w:r>
        <w:rPr>
          <w:rFonts w:asciiTheme="majorHAnsi" w:hAnsiTheme="majorHAnsi" w:cstheme="majorHAnsi"/>
          <w:b/>
          <w:noProof/>
        </w:rPr>
        <mc:AlternateContent>
          <mc:Choice Requires="wps">
            <w:drawing>
              <wp:anchor distT="0" distB="0" distL="114300" distR="114300" simplePos="0" relativeHeight="251658242" behindDoc="0" locked="0" layoutInCell="1" allowOverlap="1" wp14:anchorId="0C5312C9" wp14:editId="7385998A">
                <wp:simplePos x="0" y="0"/>
                <wp:positionH relativeFrom="column">
                  <wp:posOffset>5981700</wp:posOffset>
                </wp:positionH>
                <wp:positionV relativeFrom="paragraph">
                  <wp:posOffset>1313082</wp:posOffset>
                </wp:positionV>
                <wp:extent cx="1550377" cy="671146"/>
                <wp:effectExtent l="38100" t="38100" r="69215" b="91440"/>
                <wp:wrapNone/>
                <wp:docPr id="55" name="Gerader Verbinder 55"/>
                <wp:cNvGraphicFramePr/>
                <a:graphic xmlns:a="http://schemas.openxmlformats.org/drawingml/2006/main">
                  <a:graphicData uri="http://schemas.microsoft.com/office/word/2010/wordprocessingShape">
                    <wps:wsp>
                      <wps:cNvCnPr/>
                      <wps:spPr>
                        <a:xfrm flipV="1">
                          <a:off x="0" y="0"/>
                          <a:ext cx="1550377" cy="671146"/>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http://schemas.openxmlformats.org/drawingml/2006/main">
            <w:pict w14:anchorId="24ABAC59">
              <v:line id="Gerader Verbinder 55" style="position:absolute;flip:y;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71pt,103.4pt" to="593.1pt,156.25pt" w14:anchorId="6C544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44" behindDoc="0" locked="0" layoutInCell="1" allowOverlap="1" wp14:anchorId="56B035C1" wp14:editId="34B4C0DE">
                <wp:simplePos x="0" y="0"/>
                <wp:positionH relativeFrom="column">
                  <wp:posOffset>5131778</wp:posOffset>
                </wp:positionH>
                <wp:positionV relativeFrom="paragraph">
                  <wp:posOffset>990697</wp:posOffset>
                </wp:positionV>
                <wp:extent cx="2400300" cy="952255"/>
                <wp:effectExtent l="38100" t="38100" r="76200" b="95885"/>
                <wp:wrapNone/>
                <wp:docPr id="57" name="Gerader Verbinder 57"/>
                <wp:cNvGraphicFramePr/>
                <a:graphic xmlns:a="http://schemas.openxmlformats.org/drawingml/2006/main">
                  <a:graphicData uri="http://schemas.microsoft.com/office/word/2010/wordprocessingShape">
                    <wps:wsp>
                      <wps:cNvCnPr/>
                      <wps:spPr>
                        <a:xfrm flipV="1">
                          <a:off x="0" y="0"/>
                          <a:ext cx="2400300" cy="952255"/>
                        </a:xfrm>
                        <a:prstGeom prst="line">
                          <a:avLst/>
                        </a:prstGeom>
                        <a:ln w="9525">
                          <a:solidFill>
                            <a:srgbClr val="C00000"/>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rto="http://schemas.microsoft.com/office/word/2006/arto" xmlns:a="http://schemas.openxmlformats.org/drawingml/2006/main">
            <w:pict w14:anchorId="1DB1EDD4">
              <v:line id="Gerader Verbinder 57" style="position:absolute;flip:y;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c00000" from="404.1pt,78pt" to="593.1pt,153pt" w14:anchorId="12D9DEC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">
                <v:shadow on="t" color="black" opacity="24903f" offset="0,.55556mm" origin=",.5"/>
              </v:line>
            </w:pict>
          </mc:Fallback>
        </mc:AlternateContent>
      </w:r>
      <w:r>
        <w:rPr>
          <w:rFonts w:asciiTheme="majorHAnsi" w:hAnsiTheme="majorHAnsi" w:cstheme="majorHAnsi"/>
          <w:b/>
          <w:noProof/>
        </w:rPr>
        <mc:AlternateContent>
          <mc:Choice Requires="wps">
            <w:drawing>
              <wp:anchor distT="0" distB="0" distL="114300" distR="114300" simplePos="0" relativeHeight="251658241" behindDoc="0" locked="0" layoutInCell="1" allowOverlap="1" wp14:anchorId="56830111" wp14:editId="4995D5A9">
                <wp:simplePos x="0" y="0"/>
                <wp:positionH relativeFrom="column">
                  <wp:posOffset>5799667</wp:posOffset>
                </wp:positionH>
                <wp:positionV relativeFrom="paragraph">
                  <wp:posOffset>1947757</wp:posOffset>
                </wp:positionV>
                <wp:extent cx="216887" cy="200660"/>
                <wp:effectExtent l="57150" t="38100" r="50165" b="85090"/>
                <wp:wrapNone/>
                <wp:docPr id="54" name="Rechteck 54"/>
                <wp:cNvGraphicFramePr/>
                <a:graphic xmlns:a="http://schemas.openxmlformats.org/drawingml/2006/main">
                  <a:graphicData uri="http://schemas.microsoft.com/office/word/2010/wordprocessingShape">
                    <wps:wsp>
                      <wps:cNvSpPr/>
                      <wps:spPr>
                        <a:xfrm>
                          <a:off x="0" y="0"/>
                          <a:ext cx="216887"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3654E3" w:rsidR="002A69B4" w:rsidP="002A69B4" w:rsidRDefault="002A69B4" w14:paraId="51F5628E" w14:textId="1E62205F">
                            <w:pPr>
                              <w:jc w:val="center"/>
                              <w:rPr>
                                <w:color w:val="000000" w:themeColor="text1"/>
                                <w:lang w:val="de-DE"/>
                              </w:rPr>
                            </w:pPr>
                            <w:r w:rsidRPr="003654E3">
                              <w:rPr>
                                <w:color w:val="000000" w:themeColor="text1"/>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w14:anchorId="41C95A26">
              <v:rect id="Rechteck 54" style="position:absolute;left:0;text-align:left;margin-left:456.65pt;margin-top:153.35pt;width:17.1pt;height:15.8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8" fillcolor="gray [1616]" stroked="f" w14:anchorId="568301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">
                <v:fill type="gradient" color2="#d9d9d9 [496]" colors="0 #bcbcbc;22938f #d0d0d0;1 #ededed" angle="90" focus="100%" rotate="t"/>
                <v:shadow on="t" color="black" opacity="24903f" offset="0,.55556mm" origin=",.5"/>
                <v:textbox inset="0,0,0,0">
                  <w:txbxContent>
                    <w:p w:rsidRPr="003654E3" w:rsidR="002A69B4" w:rsidP="002A69B4" w:rsidRDefault="002A69B4" w14:paraId="18F999B5" w14:textId="1E62205F">
                      <w:pPr>
                        <w:jc w:val="center"/>
                        <w:rPr>
                          <w:color w:val="000000" w:themeColor="text1"/>
                          <w:lang w:val="de-DE"/>
                        </w:rPr>
                      </w:pPr>
                      <w:r w:rsidRPr="003654E3">
                        <w:rPr>
                          <w:color w:val="000000" w:themeColor="text1"/>
                          <w:lang w:val="de-DE"/>
                        </w:rPr>
                        <w:t>2</w:t>
                      </w:r>
                    </w:p>
                  </w:txbxContent>
                </v:textbox>
              </v:rect>
            </w:pict>
          </mc:Fallback>
        </mc:AlternateContent>
      </w:r>
      <w:r>
        <w:rPr>
          <w:rFonts w:asciiTheme="majorHAnsi" w:hAnsiTheme="majorHAnsi" w:cstheme="majorHAnsi"/>
          <w:b/>
          <w:noProof/>
        </w:rPr>
        <mc:AlternateContent>
          <mc:Choice Requires="wps">
            <w:drawing>
              <wp:anchor distT="0" distB="0" distL="114300" distR="114300" simplePos="0" relativeHeight="251658240" behindDoc="0" locked="0" layoutInCell="1" allowOverlap="1" wp14:anchorId="430C9DD0" wp14:editId="433DD2BE">
                <wp:simplePos x="0" y="0"/>
                <wp:positionH relativeFrom="column">
                  <wp:posOffset>4987572</wp:posOffset>
                </wp:positionH>
                <wp:positionV relativeFrom="paragraph">
                  <wp:posOffset>1944934</wp:posOffset>
                </wp:positionV>
                <wp:extent cx="295628" cy="200660"/>
                <wp:effectExtent l="57150" t="38100" r="47625" b="85090"/>
                <wp:wrapNone/>
                <wp:docPr id="53" name="Rechteck 53"/>
                <wp:cNvGraphicFramePr/>
                <a:graphic xmlns:a="http://schemas.openxmlformats.org/drawingml/2006/main">
                  <a:graphicData uri="http://schemas.microsoft.com/office/word/2010/wordprocessingShape">
                    <wps:wsp>
                      <wps:cNvSpPr/>
                      <wps:spPr>
                        <a:xfrm>
                          <a:off x="0" y="0"/>
                          <a:ext cx="295628" cy="200660"/>
                        </a:xfrm>
                        <a:prstGeom prst="rect">
                          <a:avLst/>
                        </a:prstGeom>
                        <a:gradFill flip="none" rotWithShape="1">
                          <a:gsLst>
                            <a:gs pos="0">
                              <a:schemeClr val="dk1">
                                <a:tint val="50000"/>
                                <a:satMod val="300000"/>
                              </a:schemeClr>
                            </a:gs>
                            <a:gs pos="35000">
                              <a:schemeClr val="dk1">
                                <a:tint val="37000"/>
                                <a:satMod val="300000"/>
                              </a:schemeClr>
                            </a:gs>
                            <a:gs pos="100000">
                              <a:schemeClr val="dk1">
                                <a:tint val="15000"/>
                                <a:satMod val="350000"/>
                                <a:alpha val="27000"/>
                              </a:schemeClr>
                            </a:gs>
                          </a:gsLst>
                          <a:lin ang="0" scaled="1"/>
                          <a:tileRect/>
                        </a:gradFill>
                        <a:ln>
                          <a:noFill/>
                        </a:ln>
                      </wps:spPr>
                      <wps:style>
                        <a:lnRef idx="1">
                          <a:schemeClr val="dk1"/>
                        </a:lnRef>
                        <a:fillRef idx="2">
                          <a:schemeClr val="dk1"/>
                        </a:fillRef>
                        <a:effectRef idx="1">
                          <a:schemeClr val="dk1"/>
                        </a:effectRef>
                        <a:fontRef idx="minor">
                          <a:schemeClr val="dk1"/>
                        </a:fontRef>
                      </wps:style>
                      <wps:txbx>
                        <w:txbxContent>
                          <w:p w:rsidRPr="002A69B4" w:rsidR="002A69B4" w:rsidP="002A69B4" w:rsidRDefault="002A69B4" w14:paraId="28FC4D48" w14:textId="5AFB13A9">
                            <w:pPr>
                              <w:jc w:val="center"/>
                              <w:rPr>
                                <w:lang w:val="de-DE"/>
                              </w:rPr>
                            </w:pPr>
                            <w:r>
                              <w:rPr>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w14:anchorId="1E85038E">
              <v:rect id="Rechteck 53" style="position:absolute;left:0;text-align:left;margin-left:392.7pt;margin-top:153.15pt;width:23.3pt;height:15.8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9" fillcolor="gray [1616]" stroked="f" w14:anchorId="430C9DD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">
                <v:fill type="gradient" opacity="17694f" color2="#d9d9d9 [496]" colors="0 #bcbcbc;22938f #d0d0d0;1 #ededed" angle="90" focus="100%" rotate="t"/>
                <v:shadow on="t" color="black" opacity="24903f" offset="0,.55556mm" origin=",.5"/>
                <v:textbox inset="0,0,0,0">
                  <w:txbxContent>
                    <w:p w:rsidRPr="002A69B4" w:rsidR="002A69B4" w:rsidP="002A69B4" w:rsidRDefault="002A69B4" w14:paraId="649841BE" w14:textId="5AFB13A9">
                      <w:pPr>
                        <w:jc w:val="center"/>
                        <w:rPr>
                          <w:lang w:val="de-DE"/>
                        </w:rPr>
                      </w:pPr>
                      <w:r>
                        <w:rPr>
                          <w:lang w:val="de-DE"/>
                        </w:rPr>
                        <w:t>1</w:t>
                      </w:r>
                    </w:p>
                  </w:txbxContent>
                </v:textbox>
              </v:rect>
            </w:pict>
          </mc:Fallback>
        </mc:AlternateContent>
      </w:r>
      <w:r w:rsidRPr="0019410D" w:rsidR="007B349C">
        <w:rPr>
          <w:rFonts w:asciiTheme="majorHAnsi" w:hAnsiTheme="majorHAnsi" w:cstheme="majorHAnsi"/>
          <w:b/>
          <w:noProof/>
        </w:rPr>
        <mc:AlternateContent>
          <mc:Choice Requires="wpg">
            <w:drawing>
              <wp:inline distT="114300" distB="114300" distL="114300" distR="114300" wp14:anchorId="3BC9CBDC" wp14:editId="66D51DFF">
                <wp:extent cx="8946573" cy="3773355"/>
                <wp:effectExtent l="38100" t="19050" r="26035" b="17780"/>
                <wp:docPr id="1" name="Gruppieren 1"/>
                <wp:cNvGraphicFramePr/>
                <a:graphic xmlns:a="http://schemas.openxmlformats.org/drawingml/2006/main">
                  <a:graphicData uri="http://schemas.microsoft.com/office/word/2010/wordprocessingGroup">
                    <wpg:wgp>
                      <wpg:cNvGrpSpPr/>
                      <wpg:grpSpPr>
                        <a:xfrm>
                          <a:off x="0" y="0"/>
                          <a:ext cx="8946573" cy="3773355"/>
                          <a:chOff x="917250" y="1019637"/>
                          <a:chExt cx="7753500" cy="5095586"/>
                        </a:xfrm>
                      </wpg:grpSpPr>
                      <wps:wsp>
                        <wps:cNvPr id="2" name="Gerade Verbindung mit Pfeil 2"/>
                        <wps:cNvCnPr/>
                        <wps:spPr>
                          <a:xfrm>
                            <a:off x="917250" y="3735525"/>
                            <a:ext cx="7753500" cy="0"/>
                          </a:xfrm>
                          <a:prstGeom prst="straightConnector1">
                            <a:avLst/>
                          </a:prstGeom>
                          <a:noFill/>
                          <a:ln w="9525" cap="flat" cmpd="sng">
                            <a:solidFill>
                              <a:srgbClr val="000000"/>
                            </a:solidFill>
                            <a:prstDash val="solid"/>
                            <a:round/>
                            <a:headEnd type="diamond" w="med" len="med"/>
                            <a:tailEnd type="triangle" w="med" len="med"/>
                          </a:ln>
                        </wps:spPr>
                        <wps:bodyPr/>
                      </wps:wsp>
                      <wps:wsp>
                        <wps:cNvPr id="3" name="Gerade Verbindung mit Pfeil 3"/>
                        <wps:cNvCnPr/>
                        <wps:spPr>
                          <a:xfrm>
                            <a:off x="12484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4" name="Gerade Verbindung mit Pfeil 4"/>
                        <wps:cNvCnPr/>
                        <wps:spPr>
                          <a:xfrm>
                            <a:off x="21800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5" name="Gerade Verbindung mit Pfeil 5"/>
                        <wps:cNvCnPr/>
                        <wps:spPr>
                          <a:xfrm>
                            <a:off x="311172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6" name="Gerade Verbindung mit Pfeil 6"/>
                        <wps:cNvCnPr/>
                        <wps:spPr>
                          <a:xfrm>
                            <a:off x="40433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7" name="Gerade Verbindung mit Pfeil 7"/>
                        <wps:cNvCnPr/>
                        <wps:spPr>
                          <a:xfrm>
                            <a:off x="4984775"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8" name="Gerade Verbindung mit Pfeil 8"/>
                        <wps:cNvCnPr/>
                        <wps:spPr>
                          <a:xfrm>
                            <a:off x="590670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9" name="Textfeld 9"/>
                        <wps:cNvSpPr txBox="1"/>
                        <wps:spPr>
                          <a:xfrm>
                            <a:off x="951268" y="3870262"/>
                            <a:ext cx="617360" cy="507962"/>
                          </a:xfrm>
                          <a:prstGeom prst="rect">
                            <a:avLst/>
                          </a:prstGeom>
                          <a:noFill/>
                          <a:ln>
                            <a:noFill/>
                          </a:ln>
                        </wps:spPr>
                        <wps:txbx>
                          <w:txbxContent>
                            <w:p w:rsidRPr="00F4024B" w:rsidR="00E37FEF" w:rsidRDefault="007B349C" w14:paraId="284FBD25" w14:textId="77777777">
                              <w:pPr>
                                <w:spacing w:line="240" w:lineRule="auto"/>
                                <w:textDirection w:val="btLr"/>
                              </w:pPr>
                              <w:r w:rsidRPr="00F4024B">
                                <w:rPr>
                                  <w:rFonts w:ascii="Arial" w:hAnsi="Arial"/>
                                  <w:color w:val="000000"/>
                                  <w:sz w:val="28"/>
                                </w:rPr>
                                <w:t>2016</w:t>
                              </w:r>
                            </w:p>
                          </w:txbxContent>
                        </wps:txbx>
                        <wps:bodyPr spcFirstLastPara="1" wrap="square" lIns="91425" tIns="91425" rIns="91425" bIns="91425" anchor="t" anchorCtr="0">
                          <a:noAutofit/>
                        </wps:bodyPr>
                      </wps:wsp>
                      <wps:wsp>
                        <wps:cNvPr id="10" name="Textfeld 10"/>
                        <wps:cNvSpPr txBox="1"/>
                        <wps:spPr>
                          <a:xfrm>
                            <a:off x="2814467" y="3871529"/>
                            <a:ext cx="594432" cy="799160"/>
                          </a:xfrm>
                          <a:prstGeom prst="rect">
                            <a:avLst/>
                          </a:prstGeom>
                          <a:noFill/>
                          <a:ln>
                            <a:noFill/>
                          </a:ln>
                        </wps:spPr>
                        <wps:txbx>
                          <w:txbxContent>
                            <w:p w:rsidR="00E37FEF" w:rsidRDefault="007B349C" w14:paraId="32BADF69" w14:textId="77777777">
                              <w:pPr>
                                <w:spacing w:line="240" w:lineRule="auto"/>
                                <w:textDirection w:val="btLr"/>
                              </w:pPr>
                              <w:r>
                                <w:rPr>
                                  <w:rFonts w:ascii="Arial" w:hAnsi="Arial"/>
                                  <w:color w:val="000000"/>
                                  <w:sz w:val="28"/>
                                </w:rPr>
                                <w:t>2018</w:t>
                              </w:r>
                            </w:p>
                          </w:txbxContent>
                        </wps:txbx>
                        <wps:bodyPr spcFirstLastPara="1" wrap="square" lIns="91425" tIns="91425" rIns="91425" bIns="91425" anchor="t" anchorCtr="0">
                          <a:noAutofit/>
                        </wps:bodyPr>
                      </wps:wsp>
                      <wps:wsp>
                        <wps:cNvPr id="11" name="Textfeld 11"/>
                        <wps:cNvSpPr txBox="1"/>
                        <wps:spPr>
                          <a:xfrm>
                            <a:off x="1882871" y="3871529"/>
                            <a:ext cx="594432" cy="799160"/>
                          </a:xfrm>
                          <a:prstGeom prst="rect">
                            <a:avLst/>
                          </a:prstGeom>
                          <a:noFill/>
                          <a:ln>
                            <a:noFill/>
                          </a:ln>
                        </wps:spPr>
                        <wps:txbx>
                          <w:txbxContent>
                            <w:p w:rsidR="00E37FEF" w:rsidRDefault="007B349C" w14:paraId="5AD8DDB7" w14:textId="77777777">
                              <w:pPr>
                                <w:spacing w:line="240" w:lineRule="auto"/>
                                <w:textDirection w:val="btLr"/>
                              </w:pPr>
                              <w:r>
                                <w:rPr>
                                  <w:rFonts w:ascii="Arial" w:hAnsi="Arial"/>
                                  <w:color w:val="000000"/>
                                  <w:sz w:val="28"/>
                                </w:rPr>
                                <w:t>2017</w:t>
                              </w:r>
                            </w:p>
                          </w:txbxContent>
                        </wps:txbx>
                        <wps:bodyPr spcFirstLastPara="1" wrap="square" lIns="91425" tIns="91425" rIns="91425" bIns="91425" anchor="t" anchorCtr="0">
                          <a:noAutofit/>
                        </wps:bodyPr>
                      </wps:wsp>
                      <wps:wsp>
                        <wps:cNvPr id="12" name="Textfeld 12"/>
                        <wps:cNvSpPr txBox="1"/>
                        <wps:spPr>
                          <a:xfrm>
                            <a:off x="3746064" y="3871529"/>
                            <a:ext cx="594432" cy="799160"/>
                          </a:xfrm>
                          <a:prstGeom prst="rect">
                            <a:avLst/>
                          </a:prstGeom>
                          <a:noFill/>
                          <a:ln>
                            <a:noFill/>
                          </a:ln>
                        </wps:spPr>
                        <wps:txbx>
                          <w:txbxContent>
                            <w:p w:rsidR="00E37FEF" w:rsidRDefault="007B349C" w14:paraId="471C9C7C" w14:textId="77777777">
                              <w:pPr>
                                <w:spacing w:line="240" w:lineRule="auto"/>
                                <w:textDirection w:val="btLr"/>
                              </w:pPr>
                              <w:r>
                                <w:rPr>
                                  <w:rFonts w:ascii="Arial" w:hAnsi="Arial"/>
                                  <w:color w:val="000000"/>
                                  <w:sz w:val="28"/>
                                </w:rPr>
                                <w:t>2019</w:t>
                              </w:r>
                            </w:p>
                          </w:txbxContent>
                        </wps:txbx>
                        <wps:bodyPr spcFirstLastPara="1" wrap="square" lIns="91425" tIns="91425" rIns="91425" bIns="91425" anchor="t" anchorCtr="0">
                          <a:noAutofit/>
                        </wps:bodyPr>
                      </wps:wsp>
                      <wps:wsp>
                        <wps:cNvPr id="13" name="Textfeld 13"/>
                        <wps:cNvSpPr txBox="1"/>
                        <wps:spPr>
                          <a:xfrm>
                            <a:off x="4687411" y="3871529"/>
                            <a:ext cx="593573" cy="799160"/>
                          </a:xfrm>
                          <a:prstGeom prst="rect">
                            <a:avLst/>
                          </a:prstGeom>
                          <a:noFill/>
                          <a:ln>
                            <a:noFill/>
                          </a:ln>
                        </wps:spPr>
                        <wps:txbx>
                          <w:txbxContent>
                            <w:p w:rsidR="00E37FEF" w:rsidRDefault="007B349C" w14:paraId="78E3A462" w14:textId="77777777">
                              <w:pPr>
                                <w:spacing w:line="240" w:lineRule="auto"/>
                                <w:textDirection w:val="btLr"/>
                              </w:pPr>
                              <w:r>
                                <w:rPr>
                                  <w:rFonts w:ascii="Arial" w:hAnsi="Arial"/>
                                  <w:color w:val="000000"/>
                                  <w:sz w:val="28"/>
                                </w:rPr>
                                <w:t>2020</w:t>
                              </w:r>
                            </w:p>
                          </w:txbxContent>
                        </wps:txbx>
                        <wps:bodyPr spcFirstLastPara="1" wrap="square" lIns="91425" tIns="91425" rIns="91425" bIns="91425" anchor="t" anchorCtr="0">
                          <a:noAutofit/>
                        </wps:bodyPr>
                      </wps:wsp>
                      <wps:wsp>
                        <wps:cNvPr id="14" name="Textfeld 14"/>
                        <wps:cNvSpPr txBox="1"/>
                        <wps:spPr>
                          <a:xfrm>
                            <a:off x="5609258" y="3871530"/>
                            <a:ext cx="594432" cy="799161"/>
                          </a:xfrm>
                          <a:prstGeom prst="rect">
                            <a:avLst/>
                          </a:prstGeom>
                          <a:noFill/>
                          <a:ln>
                            <a:noFill/>
                          </a:ln>
                        </wps:spPr>
                        <wps:txbx>
                          <w:txbxContent>
                            <w:p w:rsidR="00E37FEF" w:rsidRDefault="007B349C" w14:paraId="66493010" w14:textId="77777777">
                              <w:pPr>
                                <w:spacing w:line="240" w:lineRule="auto"/>
                                <w:textDirection w:val="btLr"/>
                              </w:pPr>
                              <w:r>
                                <w:rPr>
                                  <w:rFonts w:ascii="Arial" w:hAnsi="Arial"/>
                                  <w:color w:val="000000"/>
                                  <w:sz w:val="28"/>
                                </w:rPr>
                                <w:t>2021</w:t>
                              </w:r>
                            </w:p>
                          </w:txbxContent>
                        </wps:txbx>
                        <wps:bodyPr spcFirstLastPara="1" wrap="square" lIns="91425" tIns="91425" rIns="91425" bIns="91425" anchor="t" anchorCtr="0">
                          <a:noAutofit/>
                        </wps:bodyPr>
                      </wps:wsp>
                      <wps:wsp>
                        <wps:cNvPr id="15" name="Textfeld 15"/>
                        <wps:cNvSpPr txBox="1"/>
                        <wps:spPr>
                          <a:xfrm>
                            <a:off x="6531108" y="3871529"/>
                            <a:ext cx="594432" cy="799160"/>
                          </a:xfrm>
                          <a:prstGeom prst="rect">
                            <a:avLst/>
                          </a:prstGeom>
                          <a:noFill/>
                          <a:ln>
                            <a:noFill/>
                          </a:ln>
                        </wps:spPr>
                        <wps:txbx>
                          <w:txbxContent>
                            <w:p w:rsidR="00E37FEF" w:rsidRDefault="007B349C" w14:paraId="5CDBF539" w14:textId="77777777">
                              <w:pPr>
                                <w:spacing w:line="240" w:lineRule="auto"/>
                                <w:textDirection w:val="btLr"/>
                              </w:pPr>
                              <w:r>
                                <w:rPr>
                                  <w:rFonts w:ascii="Arial" w:hAnsi="Arial"/>
                                  <w:color w:val="000000"/>
                                  <w:sz w:val="28"/>
                                </w:rPr>
                                <w:t>2022</w:t>
                              </w:r>
                            </w:p>
                          </w:txbxContent>
                        </wps:txbx>
                        <wps:bodyPr spcFirstLastPara="1" wrap="square" lIns="91425" tIns="91425" rIns="91425" bIns="91425" anchor="t" anchorCtr="0">
                          <a:noAutofit/>
                        </wps:bodyPr>
                      </wps:wsp>
                      <wps:wsp>
                        <wps:cNvPr id="16" name="Gerade Verbindung mit Pfeil 16"/>
                        <wps:cNvCnPr/>
                        <wps:spPr>
                          <a:xfrm>
                            <a:off x="6838350" y="3647850"/>
                            <a:ext cx="0" cy="224100"/>
                          </a:xfrm>
                          <a:prstGeom prst="straightConnector1">
                            <a:avLst/>
                          </a:prstGeom>
                          <a:noFill/>
                          <a:ln w="9525" cap="flat" cmpd="sng">
                            <a:solidFill>
                              <a:srgbClr val="000000"/>
                            </a:solidFill>
                            <a:prstDash val="solid"/>
                            <a:round/>
                            <a:headEnd type="none" w="med" len="med"/>
                            <a:tailEnd type="none" w="med" len="med"/>
                          </a:ln>
                        </wps:spPr>
                        <wps:bodyPr/>
                      </wps:wsp>
                      <wps:wsp>
                        <wps:cNvPr id="17" name="Gerade Verbindung mit Pfeil 17"/>
                        <wps:cNvCnPr/>
                        <wps:spPr>
                          <a:xfrm flipV="1">
                            <a:off x="5194733" y="3647733"/>
                            <a:ext cx="11665" cy="1742876"/>
                          </a:xfrm>
                          <a:prstGeom prst="straightConnector1">
                            <a:avLst/>
                          </a:prstGeom>
                          <a:noFill/>
                          <a:ln w="9525" cap="flat" cmpd="sng">
                            <a:solidFill>
                              <a:srgbClr val="C00000"/>
                            </a:solidFill>
                            <a:prstDash val="solid"/>
                            <a:round/>
                            <a:headEnd type="none" w="med" len="med"/>
                            <a:tailEnd type="none" w="med" len="med"/>
                          </a:ln>
                        </wps:spPr>
                        <wps:bodyPr/>
                      </wps:wsp>
                      <wps:wsp>
                        <wps:cNvPr id="18" name="Gerade Verbindung mit Pfeil 18"/>
                        <wps:cNvCnPr/>
                        <wps:spPr>
                          <a:xfrm rot="10800000" flipH="1">
                            <a:off x="4530550" y="2733250"/>
                            <a:ext cx="2100" cy="1198500"/>
                          </a:xfrm>
                          <a:prstGeom prst="straightConnector1">
                            <a:avLst/>
                          </a:prstGeom>
                          <a:noFill/>
                          <a:ln w="9525" cap="flat" cmpd="sng">
                            <a:solidFill>
                              <a:srgbClr val="45818E"/>
                            </a:solidFill>
                            <a:prstDash val="solid"/>
                            <a:round/>
                            <a:headEnd type="none" w="med" len="med"/>
                            <a:tailEnd type="none" w="med" len="med"/>
                          </a:ln>
                        </wps:spPr>
                        <wps:bodyPr/>
                      </wps:wsp>
                      <wps:wsp>
                        <wps:cNvPr id="19" name="Gerade Verbindung mit Pfeil 19"/>
                        <wps:cNvCnPr/>
                        <wps:spPr>
                          <a:xfrm rot="10800000" flipH="1">
                            <a:off x="5437301" y="4103225"/>
                            <a:ext cx="17100" cy="1753800"/>
                          </a:xfrm>
                          <a:prstGeom prst="straightConnector1">
                            <a:avLst/>
                          </a:prstGeom>
                          <a:noFill/>
                          <a:ln w="9525" cap="flat" cmpd="sng">
                            <a:solidFill>
                              <a:srgbClr val="C00000"/>
                            </a:solidFill>
                            <a:prstDash val="solid"/>
                            <a:round/>
                            <a:headEnd type="none" w="med" len="med"/>
                            <a:tailEnd type="none" w="med" len="med"/>
                          </a:ln>
                        </wps:spPr>
                        <wps:bodyPr/>
                      </wps:wsp>
                      <wps:wsp>
                        <wps:cNvPr id="20" name="Gerade Verbindung mit Pfeil 20"/>
                        <wps:cNvCnPr/>
                        <wps:spPr>
                          <a:xfrm rot="10800000" flipH="1">
                            <a:off x="6372850" y="2714200"/>
                            <a:ext cx="600" cy="1239000"/>
                          </a:xfrm>
                          <a:prstGeom prst="straightConnector1">
                            <a:avLst/>
                          </a:prstGeom>
                          <a:noFill/>
                          <a:ln w="9525" cap="flat" cmpd="sng">
                            <a:solidFill>
                              <a:srgbClr val="45818E"/>
                            </a:solidFill>
                            <a:prstDash val="dot"/>
                            <a:round/>
                            <a:headEnd type="none" w="med" len="med"/>
                            <a:tailEnd type="none" w="med" len="med"/>
                          </a:ln>
                        </wps:spPr>
                        <wps:bodyPr/>
                      </wps:wsp>
                      <wps:wsp>
                        <wps:cNvPr id="21" name="Textfeld 21"/>
                        <wps:cNvSpPr txBox="1"/>
                        <wps:spPr>
                          <a:xfrm>
                            <a:off x="2138936" y="1019637"/>
                            <a:ext cx="3205876" cy="800329"/>
                          </a:xfrm>
                          <a:prstGeom prst="rect">
                            <a:avLst/>
                          </a:prstGeom>
                          <a:noFill/>
                          <a:ln w="28575" cap="flat" cmpd="sng">
                            <a:solidFill>
                              <a:srgbClr val="45818E"/>
                            </a:solidFill>
                            <a:prstDash val="solid"/>
                            <a:round/>
                            <a:headEnd type="none" w="sm" len="sm"/>
                            <a:tailEnd type="none" w="sm" len="sm"/>
                          </a:ln>
                        </wps:spPr>
                        <wps:txbx>
                          <w:txbxContent>
                            <w:p w:rsidRPr="00087898" w:rsidR="00E37FEF" w:rsidRDefault="007B349C" w14:paraId="39E2B489" w14:textId="03DABC9F">
                              <w:pPr>
                                <w:spacing w:line="240" w:lineRule="auto"/>
                                <w:jc w:val="center"/>
                                <w:textDirection w:val="btLr"/>
                              </w:pPr>
                              <w:r w:rsidRPr="00087898">
                                <w:rPr>
                                  <w:rFonts w:ascii="Arial" w:hAnsi="Arial"/>
                                  <w:color w:val="000000"/>
                                  <w:sz w:val="20"/>
                                </w:rPr>
                                <w:t xml:space="preserve">June </w:t>
                              </w:r>
                              <w:r w:rsidR="00AA74DD">
                                <w:rPr>
                                  <w:rFonts w:ascii="Arial" w:hAnsi="Arial"/>
                                  <w:color w:val="000000"/>
                                  <w:sz w:val="20"/>
                                </w:rPr>
                                <w:t>(</w:t>
                              </w:r>
                              <w:r w:rsidRPr="00087898">
                                <w:rPr>
                                  <w:rFonts w:ascii="Arial" w:hAnsi="Arial"/>
                                  <w:color w:val="000000"/>
                                  <w:sz w:val="20"/>
                                </w:rPr>
                                <w:t>Year 10 students</w:t>
                              </w:r>
                              <w:r w:rsidR="00AA74DD">
                                <w:rPr>
                                  <w:rFonts w:ascii="Arial" w:hAnsi="Arial"/>
                                  <w:color w:val="000000"/>
                                  <w:sz w:val="20"/>
                                </w:rPr>
                                <w:t>)</w:t>
                              </w:r>
                            </w:p>
                            <w:p w:rsidRPr="00087898" w:rsidR="00E37FEF" w:rsidRDefault="007B349C" w14:paraId="4934C336" w14:textId="28A7B37B">
                              <w:pPr>
                                <w:spacing w:line="240" w:lineRule="auto"/>
                                <w:jc w:val="center"/>
                                <w:textDirection w:val="btLr"/>
                              </w:pPr>
                              <w:r w:rsidRPr="00087898">
                                <w:rPr>
                                  <w:rFonts w:ascii="Arial" w:hAnsi="Arial"/>
                                  <w:color w:val="000000"/>
                                  <w:sz w:val="20"/>
                                </w:rPr>
                                <w:t>Teacher assigned oral and written grades as well as externally assessed written exam grades</w:t>
                              </w:r>
                            </w:p>
                          </w:txbxContent>
                        </wps:txbx>
                        <wps:bodyPr spcFirstLastPara="1" wrap="square" lIns="36000" tIns="36000" rIns="36000" bIns="36000" anchor="t" anchorCtr="0">
                          <a:noAutofit/>
                        </wps:bodyPr>
                      </wps:wsp>
                      <wps:wsp>
                        <wps:cNvPr id="22" name="Gerade Verbindung mit Pfeil 22"/>
                        <wps:cNvCnPr/>
                        <wps:spPr>
                          <a:xfrm rot="10800000" flipH="1">
                            <a:off x="36106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3" name="Gerade Verbindung mit Pfeil 23"/>
                        <wps:cNvCnPr/>
                        <wps:spPr>
                          <a:xfrm rot="10800000" flipH="1">
                            <a:off x="2648575" y="2724475"/>
                            <a:ext cx="9600" cy="1219200"/>
                          </a:xfrm>
                          <a:prstGeom prst="straightConnector1">
                            <a:avLst/>
                          </a:prstGeom>
                          <a:noFill/>
                          <a:ln w="9525" cap="flat" cmpd="sng">
                            <a:solidFill>
                              <a:srgbClr val="45818E"/>
                            </a:solidFill>
                            <a:prstDash val="solid"/>
                            <a:round/>
                            <a:headEnd type="none" w="med" len="med"/>
                            <a:tailEnd type="none" w="med" len="med"/>
                          </a:ln>
                        </wps:spPr>
                        <wps:bodyPr/>
                      </wps:wsp>
                      <wps:wsp>
                        <wps:cNvPr id="24" name="Gerade Verbindung mit Pfeil 24"/>
                        <wps:cNvCnPr/>
                        <wps:spPr>
                          <a:xfrm rot="10800000">
                            <a:off x="1698400" y="2737900"/>
                            <a:ext cx="7200" cy="1215300"/>
                          </a:xfrm>
                          <a:prstGeom prst="straightConnector1">
                            <a:avLst/>
                          </a:prstGeom>
                          <a:noFill/>
                          <a:ln w="9525" cap="flat" cmpd="sng">
                            <a:solidFill>
                              <a:srgbClr val="45818E"/>
                            </a:solidFill>
                            <a:prstDash val="solid"/>
                            <a:round/>
                            <a:headEnd type="none" w="med" len="med"/>
                            <a:tailEnd type="none" w="med" len="med"/>
                          </a:ln>
                        </wps:spPr>
                        <wps:bodyPr/>
                      </wps:wsp>
                      <wps:wsp>
                        <wps:cNvPr id="25" name="Gerade Verbindung mit Pfeil 25"/>
                        <wps:cNvCnPr/>
                        <wps:spPr>
                          <a:xfrm flipH="1">
                            <a:off x="1698400" y="1848100"/>
                            <a:ext cx="2047800" cy="894600"/>
                          </a:xfrm>
                          <a:prstGeom prst="straightConnector1">
                            <a:avLst/>
                          </a:prstGeom>
                          <a:noFill/>
                          <a:ln w="9525" cap="flat" cmpd="sng">
                            <a:solidFill>
                              <a:srgbClr val="45818E"/>
                            </a:solidFill>
                            <a:prstDash val="solid"/>
                            <a:round/>
                            <a:headEnd type="none" w="med" len="med"/>
                            <a:tailEnd type="none" w="med" len="med"/>
                          </a:ln>
                        </wps:spPr>
                        <wps:bodyPr/>
                      </wps:wsp>
                      <wps:wsp>
                        <wps:cNvPr id="26" name="Gerade Verbindung mit Pfeil 26"/>
                        <wps:cNvCnPr/>
                        <wps:spPr>
                          <a:xfrm flipH="1">
                            <a:off x="2657525" y="1848100"/>
                            <a:ext cx="1076700" cy="878100"/>
                          </a:xfrm>
                          <a:prstGeom prst="straightConnector1">
                            <a:avLst/>
                          </a:prstGeom>
                          <a:noFill/>
                          <a:ln w="9525" cap="flat" cmpd="sng">
                            <a:solidFill>
                              <a:srgbClr val="45818E"/>
                            </a:solidFill>
                            <a:prstDash val="solid"/>
                            <a:round/>
                            <a:headEnd type="none" w="med" len="med"/>
                            <a:tailEnd type="none" w="med" len="med"/>
                          </a:ln>
                        </wps:spPr>
                        <wps:bodyPr/>
                      </wps:wsp>
                      <wps:wsp>
                        <wps:cNvPr id="27" name="Gerade Verbindung mit Pfeil 27"/>
                        <wps:cNvCnPr/>
                        <wps:spPr>
                          <a:xfrm flipH="1">
                            <a:off x="3617825" y="1848100"/>
                            <a:ext cx="116400" cy="894600"/>
                          </a:xfrm>
                          <a:prstGeom prst="straightConnector1">
                            <a:avLst/>
                          </a:prstGeom>
                          <a:noFill/>
                          <a:ln w="9525" cap="flat" cmpd="sng">
                            <a:solidFill>
                              <a:srgbClr val="45818E"/>
                            </a:solidFill>
                            <a:prstDash val="solid"/>
                            <a:round/>
                            <a:headEnd type="none" w="med" len="med"/>
                            <a:tailEnd type="none" w="med" len="med"/>
                          </a:ln>
                        </wps:spPr>
                        <wps:bodyPr/>
                      </wps:wsp>
                      <wps:wsp>
                        <wps:cNvPr id="28" name="Gerade Verbindung mit Pfeil 28"/>
                        <wps:cNvCnPr/>
                        <wps:spPr>
                          <a:xfrm>
                            <a:off x="3734225" y="1848100"/>
                            <a:ext cx="800400" cy="885900"/>
                          </a:xfrm>
                          <a:prstGeom prst="straightConnector1">
                            <a:avLst/>
                          </a:prstGeom>
                          <a:noFill/>
                          <a:ln w="9525" cap="flat" cmpd="sng">
                            <a:solidFill>
                              <a:srgbClr val="45818E"/>
                            </a:solidFill>
                            <a:prstDash val="solid"/>
                            <a:round/>
                            <a:headEnd type="none" w="med" len="med"/>
                            <a:tailEnd type="none" w="med" len="med"/>
                          </a:ln>
                        </wps:spPr>
                        <wps:bodyPr/>
                      </wps:wsp>
                      <wps:wsp>
                        <wps:cNvPr id="29" name="Gerade Verbindung mit Pfeil 29"/>
                        <wps:cNvCnPr/>
                        <wps:spPr>
                          <a:xfrm>
                            <a:off x="3734225" y="1848100"/>
                            <a:ext cx="2641800" cy="873300"/>
                          </a:xfrm>
                          <a:prstGeom prst="straightConnector1">
                            <a:avLst/>
                          </a:prstGeom>
                          <a:noFill/>
                          <a:ln w="9525" cap="flat" cmpd="sng">
                            <a:solidFill>
                              <a:srgbClr val="45818E"/>
                            </a:solidFill>
                            <a:prstDash val="dot"/>
                            <a:round/>
                            <a:headEnd type="none" w="med" len="med"/>
                            <a:tailEnd type="none" w="med" len="med"/>
                          </a:ln>
                        </wps:spPr>
                        <wps:bodyPr/>
                      </wps:wsp>
                      <wps:wsp>
                        <wps:cNvPr id="30" name="Textfeld 30"/>
                        <wps:cNvSpPr txBox="1"/>
                        <wps:spPr>
                          <a:xfrm>
                            <a:off x="5435200" y="5401688"/>
                            <a:ext cx="1874438" cy="713535"/>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78BEA3DB" w14:textId="1EDEC72E">
                              <w:pPr>
                                <w:spacing w:line="240" w:lineRule="auto"/>
                                <w:jc w:val="center"/>
                                <w:textDirection w:val="btLr"/>
                              </w:pPr>
                              <w:r>
                                <w:rPr>
                                  <w:rFonts w:ascii="Arial" w:hAnsi="Arial"/>
                                  <w:color w:val="000000"/>
                                  <w:sz w:val="20"/>
                                </w:rPr>
                                <w:t xml:space="preserve">June 2020 - Only teacher assigned </w:t>
                              </w:r>
                              <w:r w:rsidR="008B0FA0">
                                <w:rPr>
                                  <w:rFonts w:ascii="Arial" w:hAnsi="Arial"/>
                                  <w:color w:val="000000"/>
                                  <w:sz w:val="20"/>
                                </w:rPr>
                                <w:t xml:space="preserve">oral and </w:t>
                              </w:r>
                              <w:r>
                                <w:rPr>
                                  <w:rFonts w:ascii="Arial" w:hAnsi="Arial"/>
                                  <w:color w:val="000000"/>
                                  <w:sz w:val="20"/>
                                </w:rPr>
                                <w:t xml:space="preserve">written </w:t>
                              </w:r>
                              <w:r w:rsidR="00ED1F3E">
                                <w:rPr>
                                  <w:rFonts w:ascii="Arial" w:hAnsi="Arial"/>
                                  <w:color w:val="000000"/>
                                  <w:sz w:val="20"/>
                                </w:rPr>
                                <w:t>grades</w:t>
                              </w:r>
                            </w:p>
                          </w:txbxContent>
                        </wps:txbx>
                        <wps:bodyPr spcFirstLastPara="1" wrap="square" lIns="36000" tIns="36000" rIns="36000" bIns="36000" anchor="ctr" anchorCtr="0">
                          <a:noAutofit/>
                        </wps:bodyPr>
                      </wps:wsp>
                      <wps:wsp>
                        <wps:cNvPr id="31" name="Geschweifte Klammer links 31"/>
                        <wps:cNvSpPr/>
                        <wps:spPr>
                          <a:xfrm rot="16200000">
                            <a:off x="5634502" y="3843264"/>
                            <a:ext cx="310201" cy="1166400"/>
                          </a:xfrm>
                          <a:prstGeom prst="leftBrace">
                            <a:avLst>
                              <a:gd name="adj1" fmla="val 50000"/>
                              <a:gd name="adj2" fmla="val 46911"/>
                            </a:avLst>
                          </a:prstGeom>
                          <a:noFill/>
                          <a:ln w="9525" cap="flat" cmpd="sng">
                            <a:solidFill>
                              <a:srgbClr val="000000"/>
                            </a:solidFill>
                            <a:prstDash val="solid"/>
                            <a:round/>
                            <a:headEnd type="none" w="sm" len="sm"/>
                            <a:tailEnd type="none" w="sm" len="sm"/>
                          </a:ln>
                        </wps:spPr>
                        <wps:txbx>
                          <w:txbxContent>
                            <w:p w:rsidR="00E37FEF" w:rsidRDefault="00E37FEF" w14:paraId="6D507B3F" w14:textId="77777777">
                              <w:pPr>
                                <w:spacing w:line="240" w:lineRule="auto"/>
                                <w:textDirection w:val="btLr"/>
                              </w:pPr>
                            </w:p>
                          </w:txbxContent>
                        </wps:txbx>
                        <wps:bodyPr spcFirstLastPara="1" wrap="square" lIns="91425" tIns="91425" rIns="91425" bIns="91425" anchor="ctr" anchorCtr="0">
                          <a:noAutofit/>
                        </wps:bodyPr>
                      </wps:wsp>
                      <wps:wsp>
                        <wps:cNvPr id="32" name="Textfeld 32"/>
                        <wps:cNvSpPr txBox="1"/>
                        <wps:spPr>
                          <a:xfrm>
                            <a:off x="4027701" y="4621241"/>
                            <a:ext cx="3498070" cy="563566"/>
                          </a:xfrm>
                          <a:prstGeom prst="rect">
                            <a:avLst/>
                          </a:prstGeom>
                          <a:solidFill>
                            <a:srgbClr val="FFFFFF"/>
                          </a:solidFill>
                          <a:ln w="9525" cap="flat" cmpd="sng">
                            <a:solidFill>
                              <a:srgbClr val="000000"/>
                            </a:solidFill>
                            <a:prstDash val="solid"/>
                            <a:round/>
                            <a:headEnd type="none" w="sm" len="sm"/>
                            <a:tailEnd type="none" w="sm" len="sm"/>
                          </a:ln>
                        </wps:spPr>
                        <wps:txbx>
                          <w:txbxContent>
                            <w:p w:rsidR="00E37FEF" w:rsidRDefault="007B349C" w14:paraId="49FD0FB0"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wps:txbx>
                        <wps:bodyPr spcFirstLastPara="1" wrap="square" lIns="36000" tIns="36000" rIns="36000" bIns="36000" anchor="t" anchorCtr="0">
                          <a:noAutofit/>
                        </wps:bodyPr>
                      </wps:wsp>
                      <wps:wsp>
                        <wps:cNvPr id="33" name="Gerade Verbindung mit Pfeil 33"/>
                        <wps:cNvCnPr/>
                        <wps:spPr>
                          <a:xfrm rot="10800000">
                            <a:off x="5435200" y="2733100"/>
                            <a:ext cx="4200" cy="1220100"/>
                          </a:xfrm>
                          <a:prstGeom prst="straightConnector1">
                            <a:avLst/>
                          </a:prstGeom>
                          <a:noFill/>
                          <a:ln w="9525" cap="flat" cmpd="sng">
                            <a:solidFill>
                              <a:srgbClr val="45818E"/>
                            </a:solidFill>
                            <a:prstDash val="dot"/>
                            <a:round/>
                            <a:headEnd type="none" w="med" len="med"/>
                            <a:tailEnd type="none" w="med" len="med"/>
                          </a:ln>
                        </wps:spPr>
                        <wps:bodyPr/>
                      </wps:wsp>
                      <wps:wsp>
                        <wps:cNvPr id="34" name="Gerade Verbindung mit Pfeil 34"/>
                        <wps:cNvCnPr/>
                        <wps:spPr>
                          <a:xfrm>
                            <a:off x="3734225" y="1848100"/>
                            <a:ext cx="1695600" cy="885900"/>
                          </a:xfrm>
                          <a:prstGeom prst="straightConnector1">
                            <a:avLst/>
                          </a:prstGeom>
                          <a:noFill/>
                          <a:ln w="9525" cap="flat" cmpd="sng">
                            <a:solidFill>
                              <a:srgbClr val="45818E"/>
                            </a:solidFill>
                            <a:prstDash val="dot"/>
                            <a:round/>
                            <a:headEnd type="none" w="med" len="med"/>
                            <a:tailEnd type="none" w="med" len="med"/>
                          </a:ln>
                        </wps:spPr>
                        <wps:bodyPr/>
                      </wps:wsp>
                      <wps:wsp>
                        <wps:cNvPr id="35" name="Textfeld 35"/>
                        <wps:cNvSpPr txBox="1"/>
                        <wps:spPr>
                          <a:xfrm>
                            <a:off x="5508403" y="1019637"/>
                            <a:ext cx="2073712" cy="781579"/>
                          </a:xfrm>
                          <a:prstGeom prst="rect">
                            <a:avLst/>
                          </a:prstGeom>
                          <a:noFill/>
                          <a:ln w="28575" cap="flat" cmpd="sng">
                            <a:solidFill>
                              <a:srgbClr val="6AA84F"/>
                            </a:solidFill>
                            <a:prstDash val="solid"/>
                            <a:round/>
                            <a:headEnd type="none" w="sm" len="sm"/>
                            <a:tailEnd type="none" w="sm" len="sm"/>
                          </a:ln>
                        </wps:spPr>
                        <wps:txbx>
                          <w:txbxContent>
                            <w:p w:rsidR="00E37FEF" w:rsidRDefault="00BD7F78" w14:paraId="6722C5C8" w14:textId="3704C93B">
                              <w:pPr>
                                <w:spacing w:line="240" w:lineRule="auto"/>
                                <w:jc w:val="center"/>
                                <w:textDirection w:val="btLr"/>
                              </w:pPr>
                              <w:r>
                                <w:rPr>
                                  <w:rFonts w:ascii="Arial" w:hAnsi="Arial"/>
                                  <w:color w:val="000000"/>
                                  <w:sz w:val="20"/>
                                </w:rPr>
                                <w:t xml:space="preserve">October </w:t>
                              </w:r>
                              <w:r w:rsidR="00AA74DD">
                                <w:rPr>
                                  <w:rFonts w:ascii="Arial" w:hAnsi="Arial"/>
                                  <w:color w:val="000000"/>
                                  <w:sz w:val="20"/>
                                </w:rPr>
                                <w:t>(</w:t>
                              </w:r>
                              <w:r w:rsidR="007B349C">
                                <w:rPr>
                                  <w:rFonts w:ascii="Arial" w:hAnsi="Arial"/>
                                  <w:color w:val="000000"/>
                                  <w:sz w:val="20"/>
                                </w:rPr>
                                <w:t>Year 8 and 9 students</w:t>
                              </w:r>
                              <w:r w:rsidR="00AA74DD">
                                <w:rPr>
                                  <w:rFonts w:ascii="Arial" w:hAnsi="Arial"/>
                                  <w:color w:val="000000"/>
                                  <w:sz w:val="20"/>
                                </w:rPr>
                                <w:t xml:space="preserve">) </w:t>
                              </w:r>
                              <w:r w:rsidRPr="00087898" w:rsidR="00D618CE">
                                <w:rPr>
                                  <w:rFonts w:ascii="Arial" w:hAnsi="Arial"/>
                                  <w:color w:val="000000"/>
                                  <w:sz w:val="20"/>
                                </w:rPr>
                                <w:t>externally assessed</w:t>
                              </w:r>
                            </w:p>
                            <w:p w:rsidR="00E37FEF" w:rsidRDefault="00953BBB" w14:paraId="3C0A830A" w14:textId="1CFA37FA">
                              <w:pPr>
                                <w:spacing w:line="240" w:lineRule="auto"/>
                                <w:jc w:val="center"/>
                                <w:textDirection w:val="btLr"/>
                              </w:pPr>
                              <w:r>
                                <w:rPr>
                                  <w:rFonts w:ascii="Arial" w:hAnsi="Arial"/>
                                  <w:color w:val="000000"/>
                                  <w:sz w:val="20"/>
                                </w:rPr>
                                <w:t>na</w:t>
                              </w:r>
                              <w:r w:rsidR="007B349C">
                                <w:rPr>
                                  <w:rFonts w:ascii="Arial" w:hAnsi="Arial"/>
                                  <w:color w:val="000000"/>
                                  <w:sz w:val="20"/>
                                </w:rPr>
                                <w:t>tional</w:t>
                              </w:r>
                              <w:r>
                                <w:rPr>
                                  <w:rFonts w:ascii="Arial" w:hAnsi="Arial"/>
                                  <w:color w:val="000000"/>
                                  <w:sz w:val="20"/>
                                </w:rPr>
                                <w:t xml:space="preserve"> </w:t>
                              </w:r>
                              <w:r w:rsidR="002B0820">
                                <w:rPr>
                                  <w:rFonts w:ascii="Arial" w:hAnsi="Arial"/>
                                  <w:color w:val="000000"/>
                                  <w:sz w:val="20"/>
                                </w:rPr>
                                <w:t>test</w:t>
                              </w:r>
                              <w:r w:rsidR="003D4200">
                                <w:rPr>
                                  <w:rFonts w:ascii="Arial" w:hAnsi="Arial"/>
                                  <w:color w:val="000000"/>
                                  <w:sz w:val="20"/>
                                </w:rPr>
                                <w:t xml:space="preserve"> grades</w:t>
                              </w:r>
                            </w:p>
                          </w:txbxContent>
                        </wps:txbx>
                        <wps:bodyPr spcFirstLastPara="1" wrap="square" lIns="36000" tIns="36000" rIns="36000" bIns="36000" anchor="ctr" anchorCtr="0">
                          <a:noAutofit/>
                        </wps:bodyPr>
                      </wps:wsp>
                      <wps:wsp>
                        <wps:cNvPr id="36" name="Gerade Verbindung mit Pfeil 36"/>
                        <wps:cNvCnPr/>
                        <wps:spPr>
                          <a:xfrm flipH="1">
                            <a:off x="2896325" y="1848100"/>
                            <a:ext cx="3642600" cy="885900"/>
                          </a:xfrm>
                          <a:prstGeom prst="straightConnector1">
                            <a:avLst/>
                          </a:prstGeom>
                          <a:noFill/>
                          <a:ln w="9525" cap="flat" cmpd="sng">
                            <a:solidFill>
                              <a:srgbClr val="6AA84F"/>
                            </a:solidFill>
                            <a:prstDash val="solid"/>
                            <a:round/>
                            <a:headEnd type="none" w="med" len="med"/>
                            <a:tailEnd type="none" w="med" len="med"/>
                          </a:ln>
                        </wps:spPr>
                        <wps:bodyPr/>
                      </wps:wsp>
                      <wps:wsp>
                        <wps:cNvPr id="37" name="Gerade Verbindung mit Pfeil 37"/>
                        <wps:cNvCnPr/>
                        <wps:spPr>
                          <a:xfrm flipH="1">
                            <a:off x="3781925" y="1848100"/>
                            <a:ext cx="2757000" cy="885900"/>
                          </a:xfrm>
                          <a:prstGeom prst="straightConnector1">
                            <a:avLst/>
                          </a:prstGeom>
                          <a:noFill/>
                          <a:ln w="9525" cap="flat" cmpd="sng">
                            <a:solidFill>
                              <a:srgbClr val="6AA84F"/>
                            </a:solidFill>
                            <a:prstDash val="solid"/>
                            <a:round/>
                            <a:headEnd type="none" w="med" len="med"/>
                            <a:tailEnd type="none" w="med" len="med"/>
                          </a:ln>
                        </wps:spPr>
                        <wps:bodyPr/>
                      </wps:wsp>
                      <wps:wsp>
                        <wps:cNvPr id="38" name="Gerade Verbindung mit Pfeil 38"/>
                        <wps:cNvCnPr/>
                        <wps:spPr>
                          <a:xfrm flipH="1">
                            <a:off x="4715525" y="1848100"/>
                            <a:ext cx="1823400" cy="876300"/>
                          </a:xfrm>
                          <a:prstGeom prst="straightConnector1">
                            <a:avLst/>
                          </a:prstGeom>
                          <a:noFill/>
                          <a:ln w="9525" cap="flat" cmpd="sng">
                            <a:solidFill>
                              <a:srgbClr val="6AA84F"/>
                            </a:solidFill>
                            <a:prstDash val="solid"/>
                            <a:round/>
                            <a:headEnd type="none" w="med" len="med"/>
                            <a:tailEnd type="none" w="med" len="med"/>
                          </a:ln>
                        </wps:spPr>
                        <wps:bodyPr/>
                      </wps:wsp>
                      <wps:wsp>
                        <wps:cNvPr id="39" name="Gerade Verbindung mit Pfeil 39"/>
                        <wps:cNvCnPr/>
                        <wps:spPr>
                          <a:xfrm flipH="1">
                            <a:off x="5629925" y="1848100"/>
                            <a:ext cx="909000" cy="876300"/>
                          </a:xfrm>
                          <a:prstGeom prst="straightConnector1">
                            <a:avLst/>
                          </a:prstGeom>
                          <a:noFill/>
                          <a:ln w="9525" cap="flat" cmpd="sng">
                            <a:solidFill>
                              <a:srgbClr val="6AA84F"/>
                            </a:solidFill>
                            <a:prstDash val="solid"/>
                            <a:round/>
                            <a:headEnd type="none" w="med" len="med"/>
                            <a:tailEnd type="none" w="med" len="med"/>
                          </a:ln>
                        </wps:spPr>
                        <wps:bodyPr/>
                      </wps:wsp>
                      <wps:wsp>
                        <wps:cNvPr id="40" name="Gerade Verbindung mit Pfeil 40"/>
                        <wps:cNvCnPr/>
                        <wps:spPr>
                          <a:xfrm flipH="1">
                            <a:off x="6534725" y="1848100"/>
                            <a:ext cx="4200" cy="1943100"/>
                          </a:xfrm>
                          <a:prstGeom prst="straightConnector1">
                            <a:avLst/>
                          </a:prstGeom>
                          <a:noFill/>
                          <a:ln w="9525" cap="flat" cmpd="sng">
                            <a:solidFill>
                              <a:srgbClr val="6AA84F"/>
                            </a:solidFill>
                            <a:prstDash val="solid"/>
                            <a:round/>
                            <a:headEnd type="none" w="med" len="med"/>
                            <a:tailEnd type="none" w="med" len="med"/>
                          </a:ln>
                        </wps:spPr>
                        <wps:bodyPr/>
                      </wps:wsp>
                      <wps:wsp>
                        <wps:cNvPr id="41" name="Textfeld 41"/>
                        <wps:cNvSpPr txBox="1"/>
                        <wps:spPr>
                          <a:xfrm>
                            <a:off x="3650224" y="5401475"/>
                            <a:ext cx="1556206" cy="698921"/>
                          </a:xfrm>
                          <a:prstGeom prst="rect">
                            <a:avLst/>
                          </a:prstGeom>
                          <a:solidFill>
                            <a:srgbClr val="FFFFFF"/>
                          </a:solidFill>
                          <a:ln w="28575" cap="flat" cmpd="sng">
                            <a:solidFill>
                              <a:srgbClr val="C00000"/>
                            </a:solidFill>
                            <a:prstDash val="solid"/>
                            <a:round/>
                            <a:headEnd type="none" w="sm" len="sm"/>
                            <a:tailEnd type="none" w="sm" len="sm"/>
                          </a:ln>
                        </wps:spPr>
                        <wps:txbx>
                          <w:txbxContent>
                            <w:p w:rsidR="00E37FEF" w:rsidRDefault="007B349C" w14:paraId="35FE928F" w14:textId="77777777">
                              <w:pPr>
                                <w:spacing w:line="240" w:lineRule="auto"/>
                                <w:jc w:val="center"/>
                                <w:textDirection w:val="btLr"/>
                              </w:pPr>
                              <w:r>
                                <w:rPr>
                                  <w:rFonts w:ascii="Arial" w:hAnsi="Arial"/>
                                  <w:color w:val="000000"/>
                                  <w:sz w:val="20"/>
                                </w:rPr>
                                <w:t>March 12th - First school closures in Norway</w:t>
                              </w:r>
                            </w:p>
                          </w:txbxContent>
                        </wps:txbx>
                        <wps:bodyPr spcFirstLastPara="1" wrap="square" lIns="91425" tIns="91425" rIns="91425" bIns="91425" anchor="t" anchorCtr="0">
                          <a:noAutofit/>
                        </wps:bodyPr>
                      </wps:wsp>
                      <wps:wsp>
                        <wps:cNvPr id="42" name="Gerade Verbindung mit Pfeil 42"/>
                        <wps:cNvCnPr/>
                        <wps:spPr>
                          <a:xfrm>
                            <a:off x="5627300" y="2720975"/>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3" name="Gerade Verbindung mit Pfeil 43"/>
                        <wps:cNvCnPr/>
                        <wps:spPr>
                          <a:xfrm>
                            <a:off x="471987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4" name="Gerade Verbindung mit Pfeil 44"/>
                        <wps:cNvCnPr/>
                        <wps:spPr>
                          <a:xfrm>
                            <a:off x="3781925" y="2725750"/>
                            <a:ext cx="4800" cy="1239600"/>
                          </a:xfrm>
                          <a:prstGeom prst="straightConnector1">
                            <a:avLst/>
                          </a:prstGeom>
                          <a:noFill/>
                          <a:ln w="9525" cap="flat" cmpd="sng">
                            <a:solidFill>
                              <a:srgbClr val="6AA84F"/>
                            </a:solidFill>
                            <a:prstDash val="solid"/>
                            <a:round/>
                            <a:headEnd type="none" w="med" len="med"/>
                            <a:tailEnd type="none" w="med" len="med"/>
                          </a:ln>
                        </wps:spPr>
                        <wps:bodyPr/>
                      </wps:wsp>
                      <wps:wsp>
                        <wps:cNvPr id="45" name="Gerade Verbindung mit Pfeil 45"/>
                        <wps:cNvCnPr/>
                        <wps:spPr>
                          <a:xfrm>
                            <a:off x="2892938" y="2734000"/>
                            <a:ext cx="4800" cy="1239600"/>
                          </a:xfrm>
                          <a:prstGeom prst="straightConnector1">
                            <a:avLst/>
                          </a:prstGeom>
                          <a:noFill/>
                          <a:ln w="9525" cap="flat" cmpd="sng">
                            <a:solidFill>
                              <a:srgbClr val="6AA84F"/>
                            </a:solidFill>
                            <a:prstDash val="solid"/>
                            <a:round/>
                            <a:headEnd type="none" w="med" len="med"/>
                            <a:tailEnd type="none" w="med" len="med"/>
                          </a:ln>
                        </wps:spPr>
                        <wps:bodyPr/>
                      </wps:wsp>
                    </wpg:wgp>
                  </a:graphicData>
                </a:graphic>
              </wp:inline>
            </w:drawing>
          </mc:Choice>
          <mc:Fallback>
            <w:pict w14:anchorId="110F3E6E">
              <v:group id="Gruppieren 1" style="width:704.45pt;height:297.1pt;mso-position-horizontal-relative:char;mso-position-vertical-relative:line" coordsize="77535,50955" coordorigin="9172,10196" o:spid="_x0000_s1030" w14:anchorId="3BC9CB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">
                <v:shapetype id="_x0000_t32" coordsize="21600,21600" o:oned="t" filled="f" o:spt="32" path="m,l21600,21600e">
                  <v:path fillok="f" arrowok="t" o:connecttype="none"/>
                  <o:lock v:ext="edit" shapetype="t"/>
                </v:shapetype>
                <v:shape id="Gerade Verbindung mit Pfeil 2" style="position:absolute;left:9172;top:37355;width:77535;height:0;visibility:visible;mso-wrap-style:square" o:spid="_x0000_s1031"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">
                  <v:stroke startarrow="diamond" endarrow="block"/>
                </v:shape>
                <v:shape id="Gerade Verbindung mit Pfeil 3" style="position:absolute;left:12484;top:36478;width:0;height:2241;visibility:visible;mso-wrap-style:square" o:spid="_x0000_s1032"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6zoxAAAANoAAAAPAAAAZHJzL2Rvd25yZXYueG1sRI9PawIx&#10;FMTvhX6H8AQvRbNaFN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DlbrOjEAAAA2gAAAA8A&#10;AAAAAAAAAAAAAAAABwIAAGRycy9kb3ducmV2LnhtbFBLBQYAAAAAAwADALcAAAD4AgAAAAA=&#10;"/>
                <v:shape id="Gerade Verbindung mit Pfeil 4" style="position:absolute;left:21800;top:36478;width:0;height:2241;visibility:visible;mso-wrap-style:square" o:spid="_x0000_s1033"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"/>
                <v:shape id="Gerade Verbindung mit Pfeil 5" style="position:absolute;left:31117;top:36478;width:0;height:2241;visibility:visible;mso-wrap-style:square" o:spid="_x0000_s1034"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"/>
                <v:shape id="Gerade Verbindung mit Pfeil 6" style="position:absolute;left:40433;top:36478;width:0;height:2241;visibility:visible;mso-wrap-style:square" o:spid="_x0000_s103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"/>
                <v:shape id="Gerade Verbindung mit Pfeil 7" style="position:absolute;left:49847;top:36478;width:0;height:2241;visibility:visible;mso-wrap-style:square" o:spid="_x0000_s1036"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"/>
                <v:shape id="Gerade Verbindung mit Pfeil 8" style="position:absolute;left:59067;top:36478;width:0;height:2241;visibility:visible;mso-wrap-style:square" o:spid="_x0000_s1037"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"/>
                <v:shape id="Textfeld 9" style="position:absolute;left:9512;top:38702;width:6174;height:5080;visibility:visible;mso-wrap-style:square;v-text-anchor:top" o:spid="_x0000_s103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">
                  <v:textbox inset="2.53958mm,2.53958mm,2.53958mm,2.53958mm">
                    <w:txbxContent>
                      <w:p w:rsidRPr="00F4024B" w:rsidR="00E37FEF" w:rsidRDefault="007B349C" w14:paraId="7D1E0FE1" w14:textId="77777777">
                        <w:pPr>
                          <w:spacing w:line="240" w:lineRule="auto"/>
                          <w:textDirection w:val="btLr"/>
                        </w:pPr>
                        <w:r w:rsidRPr="00F4024B">
                          <w:rPr>
                            <w:rFonts w:ascii="Arial" w:hAnsi="Arial"/>
                            <w:color w:val="000000"/>
                            <w:sz w:val="28"/>
                          </w:rPr>
                          <w:t>2016</w:t>
                        </w:r>
                      </w:p>
                    </w:txbxContent>
                  </v:textbox>
                </v:shape>
                <v:shape id="Textfeld 10" style="position:absolute;left:28144;top:38715;width:5944;height:7991;visibility:visible;mso-wrap-style:square;v-text-anchor:top" o:spid="_x0000_s1039"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">
                  <v:textbox inset="2.53958mm,2.53958mm,2.53958mm,2.53958mm">
                    <w:txbxContent>
                      <w:p w:rsidR="00E37FEF" w:rsidRDefault="007B349C" w14:paraId="5C61D62B" w14:textId="77777777">
                        <w:pPr>
                          <w:spacing w:line="240" w:lineRule="auto"/>
                          <w:textDirection w:val="btLr"/>
                        </w:pPr>
                        <w:r>
                          <w:rPr>
                            <w:rFonts w:ascii="Arial" w:hAnsi="Arial"/>
                            <w:color w:val="000000"/>
                            <w:sz w:val="28"/>
                          </w:rPr>
                          <w:t>2018</w:t>
                        </w:r>
                      </w:p>
                    </w:txbxContent>
                  </v:textbox>
                </v:shape>
                <v:shape id="Textfeld 11" style="position:absolute;left:18828;top:38715;width:5945;height:7991;visibility:visible;mso-wrap-style:square;v-text-anchor:top" o:spid="_x0000_s104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">
                  <v:textbox inset="2.53958mm,2.53958mm,2.53958mm,2.53958mm">
                    <w:txbxContent>
                      <w:p w:rsidR="00E37FEF" w:rsidRDefault="007B349C" w14:paraId="7CFB5A06" w14:textId="77777777">
                        <w:pPr>
                          <w:spacing w:line="240" w:lineRule="auto"/>
                          <w:textDirection w:val="btLr"/>
                        </w:pPr>
                        <w:r>
                          <w:rPr>
                            <w:rFonts w:ascii="Arial" w:hAnsi="Arial"/>
                            <w:color w:val="000000"/>
                            <w:sz w:val="28"/>
                          </w:rPr>
                          <w:t>2017</w:t>
                        </w:r>
                      </w:p>
                    </w:txbxContent>
                  </v:textbox>
                </v:shape>
                <v:shape id="Textfeld 12" style="position:absolute;left:37460;top:38715;width:5944;height:7991;visibility:visible;mso-wrap-style:square;v-text-anchor:top" o:spid="_x0000_s1041"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">
                  <v:textbox inset="2.53958mm,2.53958mm,2.53958mm,2.53958mm">
                    <w:txbxContent>
                      <w:p w:rsidR="00E37FEF" w:rsidRDefault="007B349C" w14:paraId="650B5A13" w14:textId="77777777">
                        <w:pPr>
                          <w:spacing w:line="240" w:lineRule="auto"/>
                          <w:textDirection w:val="btLr"/>
                        </w:pPr>
                        <w:r>
                          <w:rPr>
                            <w:rFonts w:ascii="Arial" w:hAnsi="Arial"/>
                            <w:color w:val="000000"/>
                            <w:sz w:val="28"/>
                          </w:rPr>
                          <w:t>2019</w:t>
                        </w:r>
                      </w:p>
                    </w:txbxContent>
                  </v:textbox>
                </v:shape>
                <v:shape id="Textfeld 13" style="position:absolute;left:46874;top:38715;width:5935;height:7991;visibility:visible;mso-wrap-style:square;v-text-anchor:top" o:spid="_x0000_s1042"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6FjxQAAANsAAAAPAAAAZHJzL2Rvd25yZXYueG1sRE/fS8Mw&#10;EH4X/B/CCb6ISzdh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CSL6FjxQAAANsAAAAP&#10;AAAAAAAAAAAAAAAAAAcCAABkcnMvZG93bnJldi54bWxQSwUGAAAAAAMAAwC3AAAA+QIAAAAA&#10;">
                  <v:textbox inset="2.53958mm,2.53958mm,2.53958mm,2.53958mm">
                    <w:txbxContent>
                      <w:p w:rsidR="00E37FEF" w:rsidRDefault="007B349C" w14:paraId="42B71CCD" w14:textId="77777777">
                        <w:pPr>
                          <w:spacing w:line="240" w:lineRule="auto"/>
                          <w:textDirection w:val="btLr"/>
                        </w:pPr>
                        <w:r>
                          <w:rPr>
                            <w:rFonts w:ascii="Arial" w:hAnsi="Arial"/>
                            <w:color w:val="000000"/>
                            <w:sz w:val="28"/>
                          </w:rPr>
                          <w:t>2020</w:t>
                        </w:r>
                      </w:p>
                    </w:txbxContent>
                  </v:textbox>
                </v:shape>
                <v:shape id="Textfeld 14" style="position:absolute;left:56092;top:38715;width:5944;height:7991;visibility:visible;mso-wrap-style:square;v-text-anchor:top" o:spid="_x0000_s1043"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jkXxQAAANsAAAAPAAAAZHJzL2Rvd25yZXYueG1sRE/fS8Mw&#10;EH4X/B/CCb6ISzdk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AdxjkXxQAAANsAAAAP&#10;AAAAAAAAAAAAAAAAAAcCAABkcnMvZG93bnJldi54bWxQSwUGAAAAAAMAAwC3AAAA+QIAAAAA&#10;">
                  <v:textbox inset="2.53958mm,2.53958mm,2.53958mm,2.53958mm">
                    <w:txbxContent>
                      <w:p w:rsidR="00E37FEF" w:rsidRDefault="007B349C" w14:paraId="65B281B9" w14:textId="77777777">
                        <w:pPr>
                          <w:spacing w:line="240" w:lineRule="auto"/>
                          <w:textDirection w:val="btLr"/>
                        </w:pPr>
                        <w:r>
                          <w:rPr>
                            <w:rFonts w:ascii="Arial" w:hAnsi="Arial"/>
                            <w:color w:val="000000"/>
                            <w:sz w:val="28"/>
                          </w:rPr>
                          <w:t>2021</w:t>
                        </w:r>
                      </w:p>
                    </w:txbxContent>
                  </v:textbox>
                </v:shape>
                <v:shape id="Textfeld 15" style="position:absolute;left:65311;top:38715;width:5944;height:7991;visibility:visible;mso-wrap-style:square;v-text-anchor:top" o:spid="_x0000_s1044"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v:textbox inset="2.53958mm,2.53958mm,2.53958mm,2.53958mm">
                    <w:txbxContent>
                      <w:p w:rsidR="00E37FEF" w:rsidRDefault="007B349C" w14:paraId="1FBE425F" w14:textId="77777777">
                        <w:pPr>
                          <w:spacing w:line="240" w:lineRule="auto"/>
                          <w:textDirection w:val="btLr"/>
                        </w:pPr>
                        <w:r>
                          <w:rPr>
                            <w:rFonts w:ascii="Arial" w:hAnsi="Arial"/>
                            <w:color w:val="000000"/>
                            <w:sz w:val="28"/>
                          </w:rPr>
                          <w:t>2022</w:t>
                        </w:r>
                      </w:p>
                    </w:txbxContent>
                  </v:textbox>
                </v:shape>
                <v:shape id="Gerade Verbindung mit Pfeil 16" style="position:absolute;left:68383;top:36478;width:0;height:2241;visibility:visible;mso-wrap-style:square" o:spid="_x0000_s1045"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"/>
                <v:shape id="Gerade Verbindung mit Pfeil 17" style="position:absolute;left:51947;top:36477;width:116;height:17429;flip:y;visibility:visible;mso-wrap-style:square" o:spid="_x0000_s1046"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"/>
                <v:shape id="Gerade Verbindung mit Pfeil 18" style="position:absolute;left:45305;top:27332;width:21;height:11985;rotation:180;flip:x;visibility:visible;mso-wrap-style:square" o:spid="_x0000_s104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"/>
                <v:shape id="Gerade Verbindung mit Pfeil 19" style="position:absolute;left:54373;top:41032;width:171;height:17538;rotation:180;flip:x;visibility:visible;mso-wrap-style:square" o:spid="_x0000_s1048" strokecolor="#c00000"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"/>
                <v:shape id="Gerade Verbindung mit Pfeil 20" style="position:absolute;left:63728;top:27142;width:6;height:12390;rotation:180;flip:x;visibility:visible;mso-wrap-style:square" o:spid="_x0000_s1049"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">
                  <v:stroke dashstyle="dot"/>
                </v:shape>
                <v:shape id="Textfeld 21" style="position:absolute;left:21389;top:10196;width:32059;height:8003;visibility:visible;mso-wrap-style:square;v-text-anchor:top" o:spid="_x0000_s1050" filled="f" strokecolor="#45818e"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">
                  <v:stroke joinstyle="round" startarrowwidth="narrow" startarrowlength="short" endarrowwidth="narrow" endarrowlength="short"/>
                  <v:textbox inset="1mm,1mm,1mm,1mm">
                    <w:txbxContent>
                      <w:p w:rsidRPr="00087898" w:rsidR="00E37FEF" w:rsidRDefault="007B349C" w14:paraId="4C72E700" w14:textId="03DABC9F">
                        <w:pPr>
                          <w:spacing w:line="240" w:lineRule="auto"/>
                          <w:jc w:val="center"/>
                          <w:textDirection w:val="btLr"/>
                        </w:pPr>
                        <w:r w:rsidRPr="00087898">
                          <w:rPr>
                            <w:rFonts w:ascii="Arial" w:hAnsi="Arial"/>
                            <w:color w:val="000000"/>
                            <w:sz w:val="20"/>
                          </w:rPr>
                          <w:t xml:space="preserve">June </w:t>
                        </w:r>
                        <w:r w:rsidR="00AA74DD">
                          <w:rPr>
                            <w:rFonts w:ascii="Arial" w:hAnsi="Arial"/>
                            <w:color w:val="000000"/>
                            <w:sz w:val="20"/>
                          </w:rPr>
                          <w:t>(</w:t>
                        </w:r>
                        <w:r w:rsidRPr="00087898">
                          <w:rPr>
                            <w:rFonts w:ascii="Arial" w:hAnsi="Arial"/>
                            <w:color w:val="000000"/>
                            <w:sz w:val="20"/>
                          </w:rPr>
                          <w:t>Year 10 students</w:t>
                        </w:r>
                        <w:r w:rsidR="00AA74DD">
                          <w:rPr>
                            <w:rFonts w:ascii="Arial" w:hAnsi="Arial"/>
                            <w:color w:val="000000"/>
                            <w:sz w:val="20"/>
                          </w:rPr>
                          <w:t>)</w:t>
                        </w:r>
                      </w:p>
                      <w:p w:rsidRPr="00087898" w:rsidR="00E37FEF" w:rsidRDefault="007B349C" w14:paraId="315C1437" w14:textId="28A7B37B">
                        <w:pPr>
                          <w:spacing w:line="240" w:lineRule="auto"/>
                          <w:jc w:val="center"/>
                          <w:textDirection w:val="btLr"/>
                        </w:pPr>
                        <w:r w:rsidRPr="00087898">
                          <w:rPr>
                            <w:rFonts w:ascii="Arial" w:hAnsi="Arial"/>
                            <w:color w:val="000000"/>
                            <w:sz w:val="20"/>
                          </w:rPr>
                          <w:t>Teacher assigned oral and written grades as well as externally assessed written exam grades</w:t>
                        </w:r>
                      </w:p>
                    </w:txbxContent>
                  </v:textbox>
                </v:shape>
                <v:shape id="Gerade Verbindung mit Pfeil 22" style="position:absolute;left:36106;top:27379;width:72;height:12153;rotation:180;flip:x;visibility:visible;mso-wrap-style:square" o:spid="_x0000_s1051"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"/>
                <v:shape id="Gerade Verbindung mit Pfeil 23" style="position:absolute;left:26485;top:27244;width:96;height:12192;rotation:180;flip:x;visibility:visible;mso-wrap-style:square" o:spid="_x0000_s105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"/>
                <v:shape id="Gerade Verbindung mit Pfeil 24" style="position:absolute;left:16984;top:27379;width:72;height:12153;rotation:180;visibility:visible;mso-wrap-style:square" o:spid="_x0000_s105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"/>
                <v:shape id="Gerade Verbindung mit Pfeil 25" style="position:absolute;left:16984;top:18481;width:20478;height:8946;flip:x;visibility:visible;mso-wrap-style:square" o:spid="_x0000_s1054"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"/>
                <v:shape id="Gerade Verbindung mit Pfeil 26" style="position:absolute;left:26575;top:18481;width:10767;height:8781;flip:x;visibility:visible;mso-wrap-style:square" o:spid="_x0000_s1055"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"/>
                <v:shape id="Gerade Verbindung mit Pfeil 27" style="position:absolute;left:36178;top:18481;width:1164;height:8946;flip:x;visibility:visible;mso-wrap-style:square" o:spid="_x0000_s1056"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"/>
                <v:shape id="Gerade Verbindung mit Pfeil 28" style="position:absolute;left:37342;top:18481;width:8004;height:8859;visibility:visible;mso-wrap-style:square" o:spid="_x0000_s1057"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"/>
                <v:shape id="Gerade Verbindung mit Pfeil 29" style="position:absolute;left:37342;top:18481;width:26418;height:8733;visibility:visible;mso-wrap-style:square" o:spid="_x0000_s1058"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">
                  <v:stroke dashstyle="dot"/>
                </v:shape>
                <v:shape id="Textfeld 30" style="position:absolute;left:54352;top:54016;width:18744;height:7136;visibility:visible;mso-wrap-style:square;v-text-anchor:middle" o:spid="_x0000_s1059"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">
                  <v:stroke joinstyle="round" startarrowwidth="narrow" startarrowlength="short" endarrowwidth="narrow" endarrowlength="short"/>
                  <v:textbox inset="1mm,1mm,1mm,1mm">
                    <w:txbxContent>
                      <w:p w:rsidR="00E37FEF" w:rsidRDefault="007B349C" w14:paraId="12372BC4" w14:textId="1EDEC72E">
                        <w:pPr>
                          <w:spacing w:line="240" w:lineRule="auto"/>
                          <w:jc w:val="center"/>
                          <w:textDirection w:val="btLr"/>
                        </w:pPr>
                        <w:r>
                          <w:rPr>
                            <w:rFonts w:ascii="Arial" w:hAnsi="Arial"/>
                            <w:color w:val="000000"/>
                            <w:sz w:val="20"/>
                          </w:rPr>
                          <w:t xml:space="preserve">June 2020 - Only teacher assigned </w:t>
                        </w:r>
                        <w:r w:rsidR="008B0FA0">
                          <w:rPr>
                            <w:rFonts w:ascii="Arial" w:hAnsi="Arial"/>
                            <w:color w:val="000000"/>
                            <w:sz w:val="20"/>
                          </w:rPr>
                          <w:t xml:space="preserve">oral and </w:t>
                        </w:r>
                        <w:r>
                          <w:rPr>
                            <w:rFonts w:ascii="Arial" w:hAnsi="Arial"/>
                            <w:color w:val="000000"/>
                            <w:sz w:val="20"/>
                          </w:rPr>
                          <w:t xml:space="preserve">written </w:t>
                        </w:r>
                        <w:r w:rsidR="00ED1F3E">
                          <w:rPr>
                            <w:rFonts w:ascii="Arial" w:hAnsi="Arial"/>
                            <w:color w:val="000000"/>
                            <w:sz w:val="20"/>
                          </w:rPr>
                          <w:t>grades</w:t>
                        </w:r>
                      </w:p>
                    </w:txbxContent>
                  </v:textbox>
                </v:shape>
                <v:shapetype id="_x0000_t87" coordsize="21600,21600" filled="f" o:spt="87" adj="1800,10800" path="m21600,qx10800@0l10800@2qy0@11,10800@3l10800@1qy21600,21600e">
                  <v:formulas>
                    <v:f eqn="val #0"/>
                    <v:f eqn="sum 21600 0 #0"/>
                    <v:f eqn="sum #1 0 #0"/>
                    <v:f eqn="sum #1 #0 0"/>
                    <v:f eqn="prod #0 9598 32768"/>
                    <v:f eqn="sum 21600 0 @4"/>
                    <v:f eqn="sum 21600 0 #1"/>
                    <v:f eqn="min #1 @6"/>
                    <v:f eqn="prod @7 1 2"/>
                    <v:f eqn="prod #0 2 1"/>
                    <v:f eqn="sum 21600 0 @9"/>
                    <v:f eqn="val #1"/>
                  </v:formulas>
                  <v:path textboxrect="13963,@4,21600,@5" arrowok="t" o:connecttype="custom" o:connectlocs="21600,0;0,10800;21600,21600"/>
                  <v:handles>
                    <v:h position="center,#0" yrange="0,@8"/>
                    <v:h position="topLeft,#1" yrange="@9,@10"/>
                  </v:handles>
                </v:shapetype>
                <v:shape id="Geschweifte Klammer links 31" style="position:absolute;left:56345;top:38432;width:3102;height:11664;rotation:-90;visibility:visible;mso-wrap-style:square;v-text-anchor:middle" o:spid="_x0000_s1060" type="#_x0000_t87" adj="2872,10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">
                  <v:stroke startarrowwidth="narrow" startarrowlength="short" endarrowwidth="narrow" endarrowlength="short"/>
                  <v:textbox inset="2.53958mm,2.53958mm,2.53958mm,2.53958mm">
                    <w:txbxContent>
                      <w:p w:rsidR="00E37FEF" w:rsidRDefault="00E37FEF" w14:paraId="672A6659" w14:textId="77777777">
                        <w:pPr>
                          <w:spacing w:line="240" w:lineRule="auto"/>
                          <w:textDirection w:val="btLr"/>
                        </w:pPr>
                      </w:p>
                    </w:txbxContent>
                  </v:textbox>
                </v:shape>
                <v:shape id="Textfeld 32" style="position:absolute;left:40277;top:46212;width:34980;height:5636;visibility:visible;mso-wrap-style:square;v-text-anchor:top" o:spid="_x0000_s1061"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">
                  <v:stroke joinstyle="round" startarrowwidth="narrow" startarrowlength="short" endarrowwidth="narrow" endarrowlength="short"/>
                  <v:textbox inset="1mm,1mm,1mm,1mm">
                    <w:txbxContent>
                      <w:p w:rsidR="00E37FEF" w:rsidRDefault="007B349C" w14:paraId="2EB6360E" w14:textId="604EB2F0">
                        <w:pPr>
                          <w:spacing w:line="240" w:lineRule="auto"/>
                          <w:jc w:val="center"/>
                          <w:textDirection w:val="btLr"/>
                        </w:pPr>
                        <w:r>
                          <w:rPr>
                            <w:rFonts w:ascii="Arial" w:hAnsi="Arial"/>
                            <w:color w:val="000000"/>
                            <w:sz w:val="20"/>
                          </w:rPr>
                          <w:t>School closures of varying length depending on infection incidence in municipalities</w:t>
                        </w:r>
                        <w:r w:rsidR="001E0F3A">
                          <w:rPr>
                            <w:rFonts w:ascii="Arial" w:hAnsi="Arial"/>
                            <w:color w:val="000000"/>
                            <w:sz w:val="20"/>
                          </w:rPr>
                          <w:t xml:space="preserve"> or schools</w:t>
                        </w:r>
                      </w:p>
                    </w:txbxContent>
                  </v:textbox>
                </v:shape>
                <v:shape id="Gerade Verbindung mit Pfeil 33" style="position:absolute;left:54352;top:27331;width:42;height:12201;rotation:180;visibility:visible;mso-wrap-style:square" o:spid="_x0000_s1062"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">
                  <v:stroke dashstyle="dot"/>
                </v:shape>
                <v:shape id="Gerade Verbindung mit Pfeil 34" style="position:absolute;left:37342;top:18481;width:16956;height:8859;visibility:visible;mso-wrap-style:square" o:spid="_x0000_s1063" strokecolor="#45818e"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">
                  <v:stroke dashstyle="dot"/>
                </v:shape>
                <v:shape id="Textfeld 35" style="position:absolute;left:55084;top:10196;width:20737;height:7816;visibility:visible;mso-wrap-style:square;v-text-anchor:middle" o:spid="_x0000_s1064" filled="f" strokecolor="#6aa84f"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">
                  <v:stroke joinstyle="round" startarrowwidth="narrow" startarrowlength="short" endarrowwidth="narrow" endarrowlength="short"/>
                  <v:textbox inset="1mm,1mm,1mm,1mm">
                    <w:txbxContent>
                      <w:p w:rsidR="00E37FEF" w:rsidRDefault="00BD7F78" w14:paraId="27A5CD27" w14:textId="3704C93B">
                        <w:pPr>
                          <w:spacing w:line="240" w:lineRule="auto"/>
                          <w:jc w:val="center"/>
                          <w:textDirection w:val="btLr"/>
                        </w:pPr>
                        <w:r>
                          <w:rPr>
                            <w:rFonts w:ascii="Arial" w:hAnsi="Arial"/>
                            <w:color w:val="000000"/>
                            <w:sz w:val="20"/>
                          </w:rPr>
                          <w:t xml:space="preserve">October </w:t>
                        </w:r>
                        <w:r w:rsidR="00AA74DD">
                          <w:rPr>
                            <w:rFonts w:ascii="Arial" w:hAnsi="Arial"/>
                            <w:color w:val="000000"/>
                            <w:sz w:val="20"/>
                          </w:rPr>
                          <w:t>(</w:t>
                        </w:r>
                        <w:r w:rsidR="007B349C">
                          <w:rPr>
                            <w:rFonts w:ascii="Arial" w:hAnsi="Arial"/>
                            <w:color w:val="000000"/>
                            <w:sz w:val="20"/>
                          </w:rPr>
                          <w:t>Year 8 and 9 students</w:t>
                        </w:r>
                        <w:r w:rsidR="00AA74DD">
                          <w:rPr>
                            <w:rFonts w:ascii="Arial" w:hAnsi="Arial"/>
                            <w:color w:val="000000"/>
                            <w:sz w:val="20"/>
                          </w:rPr>
                          <w:t xml:space="preserve">) </w:t>
                        </w:r>
                        <w:r w:rsidRPr="00087898" w:rsidR="00D618CE">
                          <w:rPr>
                            <w:rFonts w:ascii="Arial" w:hAnsi="Arial"/>
                            <w:color w:val="000000"/>
                            <w:sz w:val="20"/>
                          </w:rPr>
                          <w:t>externally assessed</w:t>
                        </w:r>
                      </w:p>
                      <w:p w:rsidR="00E37FEF" w:rsidRDefault="00953BBB" w14:paraId="6687A6EA" w14:textId="1CFA37FA">
                        <w:pPr>
                          <w:spacing w:line="240" w:lineRule="auto"/>
                          <w:jc w:val="center"/>
                          <w:textDirection w:val="btLr"/>
                        </w:pPr>
                        <w:r>
                          <w:rPr>
                            <w:rFonts w:ascii="Arial" w:hAnsi="Arial"/>
                            <w:color w:val="000000"/>
                            <w:sz w:val="20"/>
                          </w:rPr>
                          <w:t>na</w:t>
                        </w:r>
                        <w:r w:rsidR="007B349C">
                          <w:rPr>
                            <w:rFonts w:ascii="Arial" w:hAnsi="Arial"/>
                            <w:color w:val="000000"/>
                            <w:sz w:val="20"/>
                          </w:rPr>
                          <w:t>tional</w:t>
                        </w:r>
                        <w:r>
                          <w:rPr>
                            <w:rFonts w:ascii="Arial" w:hAnsi="Arial"/>
                            <w:color w:val="000000"/>
                            <w:sz w:val="20"/>
                          </w:rPr>
                          <w:t xml:space="preserve"> </w:t>
                        </w:r>
                        <w:r w:rsidR="002B0820">
                          <w:rPr>
                            <w:rFonts w:ascii="Arial" w:hAnsi="Arial"/>
                            <w:color w:val="000000"/>
                            <w:sz w:val="20"/>
                          </w:rPr>
                          <w:t>test</w:t>
                        </w:r>
                        <w:r w:rsidR="003D4200">
                          <w:rPr>
                            <w:rFonts w:ascii="Arial" w:hAnsi="Arial"/>
                            <w:color w:val="000000"/>
                            <w:sz w:val="20"/>
                          </w:rPr>
                          <w:t xml:space="preserve"> grades</w:t>
                        </w:r>
                      </w:p>
                    </w:txbxContent>
                  </v:textbox>
                </v:shape>
                <v:shape id="Gerade Verbindung mit Pfeil 36" style="position:absolute;left:28963;top:18481;width:36426;height:8859;flip:x;visibility:visible;mso-wrap-style:square" o:spid="_x0000_s1065"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"/>
                <v:shape id="Gerade Verbindung mit Pfeil 37" style="position:absolute;left:37819;top:18481;width:27570;height:8859;flip:x;visibility:visible;mso-wrap-style:square" o:spid="_x0000_s1066"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"/>
                <v:shape id="Gerade Verbindung mit Pfeil 38" style="position:absolute;left:47155;top:18481;width:18234;height:8763;flip:x;visibility:visible;mso-wrap-style:square" o:spid="_x0000_s1067"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"/>
                <v:shape id="Gerade Verbindung mit Pfeil 39" style="position:absolute;left:56299;top:18481;width:9090;height:8763;flip:x;visibility:visible;mso-wrap-style:square" o:spid="_x0000_s1068"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"/>
                <v:shape id="Gerade Verbindung mit Pfeil 40" style="position:absolute;left:65347;top:18481;width:42;height:19431;flip:x;visibility:visible;mso-wrap-style:square" o:spid="_x0000_s1069"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"/>
                <v:shape id="Textfeld 41" style="position:absolute;left:36502;top:54014;width:15562;height:6989;visibility:visible;mso-wrap-style:square;v-text-anchor:top" o:spid="_x0000_s1070" strokecolor="#c00000" strokeweight="2.25pt"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">
                  <v:stroke joinstyle="round" startarrowwidth="narrow" startarrowlength="short" endarrowwidth="narrow" endarrowlength="short"/>
                  <v:textbox inset="2.53958mm,2.53958mm,2.53958mm,2.53958mm">
                    <w:txbxContent>
                      <w:p w:rsidR="00E37FEF" w:rsidRDefault="007B349C" w14:paraId="610438EA" w14:textId="77777777">
                        <w:pPr>
                          <w:spacing w:line="240" w:lineRule="auto"/>
                          <w:jc w:val="center"/>
                          <w:textDirection w:val="btLr"/>
                        </w:pPr>
                        <w:r>
                          <w:rPr>
                            <w:rFonts w:ascii="Arial" w:hAnsi="Arial"/>
                            <w:color w:val="000000"/>
                            <w:sz w:val="20"/>
                          </w:rPr>
                          <w:t>March 12th - First school closures in Norway</w:t>
                        </w:r>
                      </w:p>
                    </w:txbxContent>
                  </v:textbox>
                </v:shape>
                <v:shape id="Gerade Verbindung mit Pfeil 42" style="position:absolute;left:56273;top:27209;width:48;height:12396;visibility:visible;mso-wrap-style:square" o:spid="_x0000_s1071"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"/>
                <v:shape id="Gerade Verbindung mit Pfeil 43" style="position:absolute;left:47198;top:27257;width:48;height:12396;visibility:visible;mso-wrap-style:square" o:spid="_x0000_s1072"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"/>
                <v:shape id="Gerade Verbindung mit Pfeil 44" style="position:absolute;left:37819;top:27257;width:48;height:12396;visibility:visible;mso-wrap-style:square" o:spid="_x0000_s1073"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"/>
                <v:shape id="Gerade Verbindung mit Pfeil 45" style="position:absolute;left:28929;top:27340;width:48;height:12396;visibility:visible;mso-wrap-style:square" o:spid="_x0000_s1074" strokecolor="#6aa84f" o:connectortype="straight" type="#_x0000_t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"/>
                <w10:anchorlock/>
              </v:group>
            </w:pict>
          </mc:Fallback>
        </mc:AlternateContent>
      </w:r>
    </w:p>
    <w:p w:rsidR="00FD3CCC" w:rsidP="00DC0AB7" w:rsidRDefault="007B349C" w14:paraId="4105A4B8" w14:textId="411E58FB">
      <w:pPr>
        <w:rPr>
          <w:rFonts w:asciiTheme="majorHAnsi" w:hAnsiTheme="majorHAnsi" w:cstheme="majorBidi"/>
          <w:sz w:val="18"/>
          <w:szCs w:val="18"/>
        </w:rPr>
        <w:sectPr w:rsidR="00FD3CCC" w:rsidSect="00951223">
          <w:footerReference w:type="default" r:id="rId24"/>
          <w:pgSz w:w="16834" w:h="11909" w:orient="landscape"/>
          <w:pgMar w:top="1440" w:right="1440" w:bottom="1440" w:left="1440" w:header="720" w:footer="720" w:gutter="0"/>
          <w:cols w:space="720"/>
          <w:docGrid w:linePitch="299"/>
        </w:sectPr>
      </w:pPr>
      <w:r w:rsidRPr="142D662F">
        <w:rPr>
          <w:rFonts w:asciiTheme="majorHAnsi" w:hAnsiTheme="majorHAnsi" w:cstheme="majorBidi"/>
          <w:i/>
          <w:sz w:val="18"/>
          <w:szCs w:val="18"/>
        </w:rPr>
        <w:t xml:space="preserve">Note. </w:t>
      </w:r>
      <w:r w:rsidRPr="000B65C1">
        <w:rPr>
          <w:rFonts w:cs="Calibri"/>
          <w:sz w:val="18"/>
          <w:szCs w:val="18"/>
        </w:rPr>
        <w:t xml:space="preserve">Dotted lines indicate </w:t>
      </w:r>
      <w:r w:rsidRPr="000B65C1" w:rsidR="006E20FF">
        <w:rPr>
          <w:rFonts w:cs="Calibri"/>
          <w:sz w:val="18"/>
          <w:szCs w:val="18"/>
        </w:rPr>
        <w:t xml:space="preserve">missing </w:t>
      </w:r>
      <w:r w:rsidRPr="000B65C1" w:rsidR="006E20FF">
        <w:rPr>
          <w:rFonts w:cs="Calibri"/>
          <w:color w:val="000000"/>
          <w:sz w:val="18"/>
          <w:szCs w:val="18"/>
        </w:rPr>
        <w:t>written exam grades</w:t>
      </w:r>
      <w:r w:rsidRPr="000B65C1" w:rsidR="006E20FF">
        <w:rPr>
          <w:rFonts w:cs="Calibri"/>
          <w:sz w:val="18"/>
          <w:szCs w:val="18"/>
        </w:rPr>
        <w:t xml:space="preserve"> </w:t>
      </w:r>
      <w:r w:rsidRPr="000B65C1">
        <w:rPr>
          <w:rFonts w:cs="Calibri"/>
          <w:sz w:val="18"/>
          <w:szCs w:val="18"/>
        </w:rPr>
        <w:t>due to school closures.</w:t>
      </w:r>
      <w:r w:rsidRPr="000B65C1" w:rsidR="00E81EA6">
        <w:rPr>
          <w:rFonts w:cs="Calibri"/>
          <w:sz w:val="18"/>
          <w:szCs w:val="18"/>
        </w:rPr>
        <w:t xml:space="preserve"> First school closures: 12 March 2020 for six weeks, then irregular opening </w:t>
      </w:r>
      <w:r w:rsidRPr="000B65C1" w:rsidR="00594206">
        <w:rPr>
          <w:rFonts w:cs="Calibri"/>
          <w:sz w:val="18"/>
          <w:szCs w:val="18"/>
        </w:rPr>
        <w:t xml:space="preserve">based </w:t>
      </w:r>
      <w:r w:rsidRPr="000B65C1" w:rsidR="00414DB1">
        <w:rPr>
          <w:rFonts w:cs="Calibri"/>
          <w:sz w:val="18"/>
          <w:szCs w:val="18"/>
        </w:rPr>
        <w:t>on alert</w:t>
      </w:r>
      <w:r w:rsidRPr="000B65C1" w:rsidR="00E81EA6">
        <w:rPr>
          <w:rFonts w:cs="Calibri"/>
          <w:sz w:val="18"/>
          <w:szCs w:val="18"/>
        </w:rPr>
        <w:t xml:space="preserve"> levels (e.g., yellow and red flag). From 15 May 2020 at the latest, all schools should have reopened</w:t>
      </w:r>
      <w:r w:rsidRPr="142D662F" w:rsidR="00E81EA6">
        <w:rPr>
          <w:rFonts w:asciiTheme="majorHAnsi" w:hAnsiTheme="majorHAnsi" w:cstheme="majorBidi"/>
          <w:sz w:val="18"/>
          <w:szCs w:val="18"/>
        </w:rPr>
        <w:t>.</w:t>
      </w:r>
      <w:r w:rsidRPr="142D662F" w:rsidR="00DC0AB7">
        <w:rPr>
          <w:rFonts w:asciiTheme="majorHAnsi" w:hAnsiTheme="majorHAnsi" w:cstheme="majorBidi"/>
          <w:sz w:val="18"/>
          <w:szCs w:val="18"/>
        </w:rPr>
        <w:t xml:space="preserve"> Second school closures: Varying school closings at the school level, January 4, 2021 through March 12, 2021.</w:t>
      </w:r>
      <w:r w:rsidR="0077662A">
        <w:rPr>
          <w:rFonts w:asciiTheme="majorHAnsi" w:hAnsiTheme="majorHAnsi" w:cstheme="majorBidi"/>
          <w:sz w:val="18"/>
          <w:szCs w:val="18"/>
        </w:rPr>
        <w:t xml:space="preserve"> </w:t>
      </w:r>
      <w:r w:rsidRPr="00812F30" w:rsidR="00812F30">
        <w:rPr>
          <w:rFonts w:asciiTheme="majorHAnsi" w:hAnsiTheme="majorHAnsi" w:cstheme="majorBidi"/>
          <w:sz w:val="18"/>
          <w:szCs w:val="18"/>
        </w:rPr>
        <w:t xml:space="preserve">For a detailed timeline </w:t>
      </w:r>
      <w:r w:rsidR="00591CEA">
        <w:rPr>
          <w:rFonts w:asciiTheme="majorHAnsi" w:hAnsiTheme="majorHAnsi" w:cstheme="majorBidi"/>
          <w:sz w:val="18"/>
          <w:szCs w:val="18"/>
        </w:rPr>
        <w:t xml:space="preserve">on </w:t>
      </w:r>
      <w:r w:rsidRPr="00535A46" w:rsidR="00535A46">
        <w:rPr>
          <w:rFonts w:asciiTheme="majorHAnsi" w:hAnsiTheme="majorHAnsi" w:cstheme="majorBidi"/>
          <w:sz w:val="18"/>
          <w:szCs w:val="18"/>
        </w:rPr>
        <w:t xml:space="preserve">the </w:t>
      </w:r>
      <w:r w:rsidR="00591CEA">
        <w:rPr>
          <w:rFonts w:asciiTheme="majorHAnsi" w:hAnsiTheme="majorHAnsi" w:cstheme="majorBidi"/>
          <w:sz w:val="18"/>
          <w:szCs w:val="18"/>
        </w:rPr>
        <w:t>COVID-19 situation</w:t>
      </w:r>
      <w:r w:rsidRPr="00535A46" w:rsidR="00535A46">
        <w:rPr>
          <w:rFonts w:asciiTheme="majorHAnsi" w:hAnsiTheme="majorHAnsi" w:cstheme="majorBidi"/>
          <w:sz w:val="18"/>
          <w:szCs w:val="18"/>
        </w:rPr>
        <w:t xml:space="preserve"> from Norwegian Ministries</w:t>
      </w:r>
      <w:r w:rsidR="004E3E05">
        <w:rPr>
          <w:rFonts w:asciiTheme="majorHAnsi" w:hAnsiTheme="majorHAnsi" w:cstheme="majorBidi"/>
          <w:sz w:val="18"/>
          <w:szCs w:val="18"/>
        </w:rPr>
        <w:t xml:space="preserve"> </w:t>
      </w:r>
      <w:r w:rsidR="00591CEA">
        <w:rPr>
          <w:rFonts w:asciiTheme="majorHAnsi" w:hAnsiTheme="majorHAnsi" w:cstheme="majorBidi"/>
          <w:sz w:val="18"/>
          <w:szCs w:val="18"/>
        </w:rPr>
        <w:t>see</w:t>
      </w:r>
      <w:r w:rsidR="004E3E05">
        <w:rPr>
          <w:rFonts w:asciiTheme="majorHAnsi" w:hAnsiTheme="majorHAnsi" w:cstheme="majorBidi"/>
          <w:sz w:val="18"/>
          <w:szCs w:val="18"/>
        </w:rPr>
        <w:t xml:space="preserve"> </w:t>
      </w:r>
      <w:r w:rsidRPr="004E3E05" w:rsidR="004E3E05">
        <w:rPr>
          <w:rFonts w:asciiTheme="majorHAnsi" w:hAnsiTheme="majorHAnsi" w:cstheme="majorBidi"/>
          <w:sz w:val="18"/>
          <w:szCs w:val="18"/>
        </w:rPr>
        <w:t>https://www.regjeringen.no/en/topics/koronavirus-covid-19/timeline-for-news-from-norwegian-ministries-about-the-coronavirus-disease-covid-19/id2692402/</w:t>
      </w:r>
    </w:p>
    <w:p w:rsidRPr="008D4AA9" w:rsidR="00E37FEF" w:rsidP="7B936C39" w:rsidRDefault="007B349C" w14:paraId="265C4C53" w14:textId="4588D8A2">
      <w:pPr>
        <w:pStyle w:val="Heading2"/>
        <w:rPr>
          <w:rFonts w:asciiTheme="majorHAnsi" w:hAnsiTheme="majorHAnsi" w:cstheme="majorBidi"/>
          <w:b w:val="0"/>
        </w:rPr>
      </w:pPr>
      <w:r w:rsidRPr="142D662F">
        <w:rPr>
          <w:rFonts w:asciiTheme="majorHAnsi" w:hAnsiTheme="majorHAnsi" w:cstheme="majorBidi"/>
        </w:rPr>
        <w:t xml:space="preserve">Unit of </w:t>
      </w:r>
      <w:r w:rsidRPr="142D662F" w:rsidR="73ACBECD">
        <w:rPr>
          <w:rFonts w:asciiTheme="majorHAnsi" w:hAnsiTheme="majorHAnsi" w:cstheme="majorBidi"/>
        </w:rPr>
        <w:t>Analysis</w:t>
      </w:r>
    </w:p>
    <w:p w:rsidRPr="0019410D" w:rsidR="00E37FEF" w:rsidP="0019410D" w:rsidRDefault="00DE23F0" w14:paraId="3DE8DE93" w14:textId="25D48391">
      <w:r w:rsidRPr="0019410D">
        <w:t xml:space="preserve">In </w:t>
      </w:r>
      <w:r w:rsidR="003862C0">
        <w:t>S</w:t>
      </w:r>
      <w:r w:rsidRPr="0019410D">
        <w:t>tudy 1, we</w:t>
      </w:r>
      <w:r w:rsidRPr="0019410D" w:rsidR="007B349C">
        <w:t xml:space="preserve"> </w:t>
      </w:r>
      <w:r w:rsidRPr="0019410D">
        <w:t xml:space="preserve">will </w:t>
      </w:r>
      <w:r w:rsidRPr="0019410D" w:rsidR="007B349C">
        <w:t>focus on Year 10 students as this cohort represents the end of Norway’s compulsory education (</w:t>
      </w:r>
      <w:r w:rsidRPr="0019410D" w:rsidR="007B349C">
        <w:rPr>
          <w:i/>
        </w:rPr>
        <w:t>grunnskole</w:t>
      </w:r>
      <w:r w:rsidRPr="0019410D" w:rsidR="007B349C">
        <w:t xml:space="preserve">) years, after which, students have the </w:t>
      </w:r>
      <w:r w:rsidR="641C68B8">
        <w:t>option</w:t>
      </w:r>
      <w:r w:rsidRPr="0019410D" w:rsidR="007B349C">
        <w:t xml:space="preserve"> to continue into either vocational (</w:t>
      </w:r>
      <w:r w:rsidRPr="0019410D" w:rsidR="007B349C">
        <w:rPr>
          <w:i/>
        </w:rPr>
        <w:t>yrkesfaglig opplæring</w:t>
      </w:r>
      <w:r w:rsidRPr="0019410D" w:rsidR="007B349C">
        <w:t>) or academic (</w:t>
      </w:r>
      <w:r w:rsidRPr="0019410D" w:rsidR="007B349C">
        <w:rPr>
          <w:i/>
        </w:rPr>
        <w:t>studieforberedende opplæring</w:t>
      </w:r>
      <w:r w:rsidRPr="0019410D" w:rsidR="007B349C">
        <w:t>) streams based on their academic performance (</w:t>
      </w:r>
      <w:r w:rsidRPr="0019410D" w:rsidR="007B349C">
        <w:rPr>
          <w:i/>
        </w:rPr>
        <w:t>grunnskolepoeng</w:t>
      </w:r>
      <w:r w:rsidRPr="0019410D" w:rsidR="007B349C">
        <w:t>, grade point average [GPA</w:t>
      </w:r>
      <w:r w:rsidR="641C68B8">
        <w:t>]).</w:t>
      </w:r>
      <w:r w:rsidRPr="0019410D" w:rsidR="007B349C">
        <w:t xml:space="preserve"> Resultantly, academic achievement data for Year 10 </w:t>
      </w:r>
      <w:r w:rsidR="641C68B8">
        <w:t>contain a</w:t>
      </w:r>
      <w:r w:rsidRPr="0019410D" w:rsidR="007B349C">
        <w:t xml:space="preserve"> large number of common subjects and </w:t>
      </w:r>
      <w:r w:rsidR="641C68B8">
        <w:t>minimal</w:t>
      </w:r>
      <w:r w:rsidRPr="0019410D" w:rsidR="007B349C">
        <w:t xml:space="preserve"> missing data </w:t>
      </w:r>
      <w:r w:rsidR="641C68B8">
        <w:t>due to their compulsory nature.</w:t>
      </w:r>
      <w:r w:rsidRPr="0019410D" w:rsidR="007B349C">
        <w:t xml:space="preserve"> Based on our current knowledge of the data, we </w:t>
      </w:r>
      <w:r w:rsidR="641C68B8">
        <w:t xml:space="preserve">will delete subjects designed for returning adults (e.g., ENGV) as well as subjects in special-purpose school that </w:t>
      </w:r>
      <w:r w:rsidRPr="0019410D" w:rsidR="007B349C">
        <w:t xml:space="preserve">do not follow the standardized schooling system (e.g., </w:t>
      </w:r>
      <w:r w:rsidR="641C68B8">
        <w:t>ENGM). According to the second author’s previous studies</w:t>
      </w:r>
      <w:r w:rsidRPr="0019410D" w:rsidR="007B349C">
        <w:t xml:space="preserve">, we estimate that we will exclude one to two percent of the </w:t>
      </w:r>
      <w:r w:rsidR="641C68B8">
        <w:t>cases</w:t>
      </w:r>
      <w:r w:rsidRPr="0019410D" w:rsidR="007B349C">
        <w:t xml:space="preserve"> from </w:t>
      </w:r>
      <w:r w:rsidR="641C68B8">
        <w:t>our</w:t>
      </w:r>
      <w:r w:rsidRPr="0019410D" w:rsidR="007B349C">
        <w:t xml:space="preserve"> analyses.</w:t>
      </w:r>
    </w:p>
    <w:p w:rsidRPr="0019410D" w:rsidR="00676A1D" w:rsidP="0019410D" w:rsidRDefault="00676A1D" w14:paraId="217FA261" w14:textId="6D4023E0">
      <w:r w:rsidRPr="0019410D">
        <w:t xml:space="preserve">In </w:t>
      </w:r>
      <w:r w:rsidR="003862C0">
        <w:t>S</w:t>
      </w:r>
      <w:r w:rsidRPr="0019410D">
        <w:t>tudy 2, we will focus on Y</w:t>
      </w:r>
      <w:r w:rsidRPr="0019410D" w:rsidR="00826A62">
        <w:t xml:space="preserve">ear 9 students as </w:t>
      </w:r>
      <w:r w:rsidR="641C68B8">
        <w:t>repeat</w:t>
      </w:r>
      <w:r w:rsidRPr="0019410D" w:rsidR="00EC3ADD">
        <w:t xml:space="preserve"> the national reading and </w:t>
      </w:r>
      <w:r w:rsidR="641C68B8">
        <w:t>mathematics</w:t>
      </w:r>
      <w:r w:rsidRPr="0019410D" w:rsidR="00EC3ADD">
        <w:t xml:space="preserve"> tests </w:t>
      </w:r>
      <w:r w:rsidR="641C68B8">
        <w:t>from a year ago, forming a pre-test—intervention—post-test design</w:t>
      </w:r>
      <w:r w:rsidRPr="0019410D" w:rsidR="00EC3ADD">
        <w:t>.</w:t>
      </w:r>
    </w:p>
    <w:p w:rsidRPr="0019410D" w:rsidR="00E37FEF" w:rsidP="3CAD3BC5" w:rsidRDefault="6A2EB025" w14:paraId="29AF7FC0" w14:textId="6CC6EEBE">
      <w:pPr>
        <w:pStyle w:val="Heading2"/>
        <w:rPr>
          <w:rFonts w:asciiTheme="majorHAnsi" w:hAnsiTheme="majorHAnsi" w:cstheme="majorBidi"/>
          <w:b w:val="0"/>
        </w:rPr>
      </w:pPr>
      <w:r w:rsidRPr="6A2EB025">
        <w:rPr>
          <w:rFonts w:asciiTheme="majorHAnsi" w:hAnsiTheme="majorHAnsi" w:cstheme="majorBidi"/>
        </w:rPr>
        <w:t>Missing Data</w:t>
      </w:r>
    </w:p>
    <w:p w:rsidRPr="00B9369A" w:rsidR="00563628" w:rsidP="6A2EB025" w:rsidRDefault="6A2EB025" w14:paraId="03685A7D" w14:textId="7072B399">
      <w:r w:rsidRPr="6A2EB025">
        <w:t xml:space="preserve">The first study involves two categories of missing data: missing by design and sporadic missing. Missing by design were the result of random allocation of candidates into mathematics, Norwegian, and English written exams (⅔ missing </w:t>
      </w:r>
      <w:r w:rsidRPr="6A2EB025" w:rsidR="00013FA4">
        <w:t>probability,</w:t>
      </w:r>
      <w:r w:rsidRPr="6A2EB025">
        <w:t xml:space="preserve"> missing completely at random [MCAR]). Sporadic missing refers to small scale absence due to non-recording of some information such as students’ education attainment and/or demographic data. Multiple imputation (MI) will be used to impute both types of missings thanks to its ability to calculate parameter standard errors </w:t>
      </w:r>
      <w:r w:rsidR="002D6EFF">
        <w:fldChar w:fldCharType="begin"/>
      </w:r>
      <w:r w:rsidR="002D6EFF">
        <w:instrText xml:space="preserve"> ADDIN ZOTERO_ITEM CSL_CITATION {"citationID":"h2aVXLXO","properties":{"formattedCitation":"(van Buuren, 2018, p. 25)","plainCitation":"(van Buuren, 2018, p. 25)","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ocator":"25","label":"page"}],"schema":"https://github.com/citation-style-language/schema/raw/master/csl-citation.json"} </w:instrText>
      </w:r>
      <w:r w:rsidR="002D6EFF">
        <w:fldChar w:fldCharType="separate"/>
      </w:r>
      <w:r w:rsidRPr="6A2EB025">
        <w:rPr>
          <w:rFonts w:cs="Calibri"/>
        </w:rPr>
        <w:t>(van Buuren, 2018, p. 25)</w:t>
      </w:r>
      <w:r w:rsidR="002D6EFF">
        <w:fldChar w:fldCharType="end"/>
      </w:r>
      <w:r>
        <w:t xml:space="preserve">. Under the advisory of van Buuren </w:t>
      </w:r>
      <w:r w:rsidR="002D6EFF">
        <w:fldChar w:fldCharType="begin"/>
      </w:r>
      <w:r w:rsidR="002D6EFF">
        <w:instrText xml:space="preserve"> ADDIN ZOTERO_ITEM CSL_CITATION {"citationID":"KE6Cp1A7","properties":{"formattedCitation":"(2018, p. 43)","plainCitation":"(2018, p. 43)","noteIndex":0},"citationItems":[{"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locator":"43","label":"page","suppress-author":true}],"schema":"https://github.com/citation-style-language/schema/raw/master/csl-citation.json"} </w:instrText>
      </w:r>
      <w:r w:rsidR="002D6EFF">
        <w:fldChar w:fldCharType="separate"/>
      </w:r>
      <w:r w:rsidRPr="6A2EB025">
        <w:rPr>
          <w:rFonts w:cs="Calibri"/>
        </w:rPr>
        <w:t>(2018, p. 43)</w:t>
      </w:r>
      <w:r w:rsidR="002D6EFF">
        <w:fldChar w:fldCharType="end"/>
      </w:r>
      <w:r>
        <w:t xml:space="preserve">, 10 draws will be conducted from the posterior distribution using R package </w:t>
      </w:r>
      <w:r w:rsidRPr="6A2EB025">
        <w:rPr>
          <w:i/>
          <w:iCs/>
        </w:rPr>
        <w:t>mice</w:t>
      </w:r>
      <w:r>
        <w:t xml:space="preserve"> </w:t>
      </w:r>
      <w:r w:rsidR="002D6EFF">
        <w:fldChar w:fldCharType="begin"/>
      </w:r>
      <w:r w:rsidR="002D6EFF">
        <w:instrText xml:space="preserve"> ADDIN ZOTERO_ITEM CSL_CITATION {"citationID":"tu4jtf2y","properties":{"formattedCitation":"(van Buuren &amp; Groothuis-Oudshoorn, 2011)","plainCitation":"(van Buuren &amp; Groothuis-Oudshoorn, 2011)","noteIndex":0},"citationItems":[{"id":126194,"uris":["http://zotero.org/users/1248758/items/QN8TZR9I"],"itemData":{"id":126194,"type":"article-journal","container-title":"Journal of Statistical Software","DOI":"10.18637/jss.v045.i03","ISSN":"1548-7660","issue":"3","journalAbbreviation":"Journal of Statistical Software","language":"en","note":"3008 citations (Crossref) [2022-07-12]","page":"1—67","source":"DOI.org (Crossref)","title":"&lt;b&gt;mice&lt;/b&gt; : Multivariate imputation by chained equations in &lt;i&gt;R&lt;/i&gt;","title-short":"&lt;b&gt;mice&lt;/b&gt;","volume":"45","author":[{"family":"Buuren","given":"Stef","non-dropping-particle":"van"},{"family":"Groothuis-Oudshoorn","given":"Karin"}],"issued":{"date-parts":[["2011"]]}}}],"schema":"https://github.com/citation-style-language/schema/raw/master/csl-citation.json"} </w:instrText>
      </w:r>
      <w:r w:rsidR="002D6EFF">
        <w:fldChar w:fldCharType="separate"/>
      </w:r>
      <w:r w:rsidRPr="6A2EB025">
        <w:rPr>
          <w:rFonts w:cs="Calibri"/>
        </w:rPr>
        <w:t>(van Buuren &amp; Groothuis-Oudshoorn, 2011)</w:t>
      </w:r>
      <w:r w:rsidR="002D6EFF">
        <w:fldChar w:fldCharType="end"/>
      </w:r>
      <w:r>
        <w:t xml:space="preserve">. Most relevant to </w:t>
      </w:r>
      <w:r w:rsidR="003862C0">
        <w:t>S</w:t>
      </w:r>
      <w:r>
        <w:t xml:space="preserve">tudy 1 are the systematic missing of exam grades in 2020 and 2021 resultant from Norway’s COVID measures. Dealing with these missing values is the core mission of </w:t>
      </w:r>
      <w:r w:rsidR="003862C0">
        <w:t>S</w:t>
      </w:r>
      <w:r>
        <w:t xml:space="preserve">tudy 1. We will use a Bayesian approach to infer the plausible values of missing exam grades (see section </w:t>
      </w:r>
      <w:r w:rsidRPr="6A2EB025">
        <w:rPr>
          <w:i/>
          <w:iCs/>
        </w:rPr>
        <w:t>analyses</w:t>
      </w:r>
      <w:r w:rsidRPr="6A2EB025">
        <w:t>).</w:t>
      </w:r>
    </w:p>
    <w:p w:rsidRPr="00B9369A" w:rsidR="00563628" w:rsidP="6A2EB025" w:rsidRDefault="00563628" w14:paraId="79F2D45D" w14:textId="20B1FD85"/>
    <w:p w:rsidRPr="00B9369A" w:rsidR="00563628" w:rsidP="2CDE88A1" w:rsidRDefault="1E38987C" w14:paraId="5D117A3B" w14:textId="0619D0B4">
      <w:pPr>
        <w:rPr>
          <w:rFonts w:cs="Calibri"/>
        </w:rPr>
      </w:pPr>
      <w:r>
        <w:t xml:space="preserve">The </w:t>
      </w:r>
      <w:r w:rsidR="7DD894CF">
        <w:t>second study</w:t>
      </w:r>
      <w:r w:rsidR="7AA6E955">
        <w:t xml:space="preserve"> contains </w:t>
      </w:r>
      <w:r w:rsidR="41AD619A">
        <w:t>sporadic</w:t>
      </w:r>
      <w:r w:rsidR="7AA6E955">
        <w:t xml:space="preserve"> missingness. Although Norway’s national tests are compulsory in principle, schools do have the ability to grant exemptions following specific guidelines (for further information see </w:t>
      </w:r>
      <w:hyperlink r:id="rId25">
        <w:r w:rsidRPr="7AA6E955" w:rsidR="7AA6E955">
          <w:rPr>
            <w:rStyle w:val="Hyperlink"/>
          </w:rPr>
          <w:t>https://www.ssb.no/en/utdanning/grunnskoler/statistikk/nasjonale-prover</w:t>
        </w:r>
      </w:hyperlink>
      <w:r w:rsidR="360F2058">
        <w:t xml:space="preserve">), leading to missing values in </w:t>
      </w:r>
      <w:r w:rsidR="0FECD62C">
        <w:t>assessment</w:t>
      </w:r>
      <w:r w:rsidR="232734D2">
        <w:t xml:space="preserve"> outcome</w:t>
      </w:r>
      <w:r w:rsidR="360F2058">
        <w:t xml:space="preserve"> </w:t>
      </w:r>
      <w:r w:rsidR="55BDBDB2">
        <w:t>variables.</w:t>
      </w:r>
      <w:r w:rsidR="360F2058">
        <w:t xml:space="preserve"> </w:t>
      </w:r>
      <w:r w:rsidR="5B5CEB79">
        <w:t>Furthermore, the</w:t>
      </w:r>
      <w:r w:rsidR="24D14BAD">
        <w:t xml:space="preserve"> past five years </w:t>
      </w:r>
      <w:r w:rsidR="042C5112">
        <w:t xml:space="preserve">witnessed </w:t>
      </w:r>
      <w:r w:rsidR="77756EB6">
        <w:t>a sharp</w:t>
      </w:r>
      <w:r w:rsidR="042C5112">
        <w:t xml:space="preserve"> increase in exemption </w:t>
      </w:r>
      <w:r w:rsidR="77756EB6">
        <w:t>rates by 30</w:t>
      </w:r>
      <w:r w:rsidR="4F15A0AA">
        <w:t xml:space="preserve"> to 40</w:t>
      </w:r>
      <w:r w:rsidR="403FF07C">
        <w:t xml:space="preserve"> </w:t>
      </w:r>
      <w:r w:rsidR="66C90FCD">
        <w:t>percent</w:t>
      </w:r>
      <w:r w:rsidR="77756EB6">
        <w:t xml:space="preserve"> </w:t>
      </w:r>
      <w:r w:rsidR="2C5A8F10">
        <w:t>likely due</w:t>
      </w:r>
      <w:r w:rsidR="77756EB6">
        <w:t xml:space="preserve"> to </w:t>
      </w:r>
      <w:r w:rsidR="130AB814">
        <w:t>student</w:t>
      </w:r>
      <w:r w:rsidR="4BA6E9D1">
        <w:t xml:space="preserve"> </w:t>
      </w:r>
      <w:r w:rsidR="29E9B3BF">
        <w:t xml:space="preserve">disadvantages. </w:t>
      </w:r>
      <w:r w:rsidR="2DA2F032">
        <w:t xml:space="preserve">Since SES </w:t>
      </w:r>
      <w:r w:rsidR="565E106B">
        <w:t>are</w:t>
      </w:r>
      <w:r w:rsidR="20EC0DD7">
        <w:t xml:space="preserve"> </w:t>
      </w:r>
      <w:r w:rsidR="2DA2F032">
        <w:t>observed</w:t>
      </w:r>
      <w:r w:rsidR="0B2746DC">
        <w:t xml:space="preserve"> </w:t>
      </w:r>
      <w:r w:rsidR="565E106B">
        <w:t>variables</w:t>
      </w:r>
      <w:r w:rsidR="0B2746DC">
        <w:t xml:space="preserve">, </w:t>
      </w:r>
      <w:r w:rsidR="1B1CBA65">
        <w:t xml:space="preserve">the </w:t>
      </w:r>
      <w:r w:rsidR="0DD46248">
        <w:t>missing</w:t>
      </w:r>
      <w:r w:rsidR="3B7CBE11">
        <w:t xml:space="preserve"> </w:t>
      </w:r>
      <w:r w:rsidR="32BB5844">
        <w:t>process</w:t>
      </w:r>
      <w:r w:rsidR="28AA0971">
        <w:t xml:space="preserve"> </w:t>
      </w:r>
      <w:r w:rsidR="3B7CBE11">
        <w:t xml:space="preserve">in the </w:t>
      </w:r>
      <w:r w:rsidR="33D061F5">
        <w:t xml:space="preserve">national </w:t>
      </w:r>
      <w:r w:rsidR="4118BA12">
        <w:t>tests</w:t>
      </w:r>
      <w:r w:rsidR="32BB5844">
        <w:t xml:space="preserve"> can be </w:t>
      </w:r>
      <w:r w:rsidR="14352B7C">
        <w:t xml:space="preserve">modelled </w:t>
      </w:r>
      <w:r w:rsidR="1CA41E29">
        <w:t xml:space="preserve">using </w:t>
      </w:r>
      <w:r w:rsidR="4118BA12">
        <w:t>multiple imputation</w:t>
      </w:r>
      <w:r w:rsidR="1208E178">
        <w:t xml:space="preserve"> </w:t>
      </w:r>
      <w:r w:rsidR="14352B7C">
        <w:t>under</w:t>
      </w:r>
      <w:r w:rsidR="32BB5844">
        <w:t xml:space="preserve"> </w:t>
      </w:r>
      <w:r w:rsidR="1ACA4745">
        <w:t xml:space="preserve">the </w:t>
      </w:r>
      <w:r w:rsidR="32BB5844">
        <w:t xml:space="preserve">missing at </w:t>
      </w:r>
      <w:r w:rsidR="125B5498">
        <w:t>random (MAR</w:t>
      </w:r>
      <w:r w:rsidR="14352B7C">
        <w:t xml:space="preserve">) </w:t>
      </w:r>
      <w:r w:rsidR="616E7353">
        <w:t>condition.</w:t>
      </w:r>
      <w:r w:rsidR="6A2EB025">
        <w:t xml:space="preserve"> </w:t>
      </w:r>
    </w:p>
    <w:p w:rsidRPr="00B9369A" w:rsidR="00563628" w:rsidP="2CDE88A1" w:rsidRDefault="00563628" w14:paraId="588E0088" w14:textId="478F3550">
      <w:pPr>
        <w:rPr>
          <w:rFonts w:cs="Calibri"/>
        </w:rPr>
      </w:pPr>
    </w:p>
    <w:p w:rsidRPr="00B9369A" w:rsidR="004A7AF7" w:rsidP="00B9369A" w:rsidRDefault="0232899E" w14:paraId="7F90A45F" w14:textId="783E9CED">
      <w:pPr>
        <w:rPr>
          <w:rFonts w:cs="Calibri"/>
        </w:rPr>
      </w:pPr>
      <w:r w:rsidRPr="0232899E">
        <w:rPr>
          <w:rFonts w:cs="Calibri"/>
        </w:rPr>
        <w:t xml:space="preserve">Should </w:t>
      </w:r>
      <w:r w:rsidRPr="7B0603C5" w:rsidR="7B0603C5">
        <w:rPr>
          <w:rFonts w:cs="Calibri"/>
        </w:rPr>
        <w:t>evidence</w:t>
      </w:r>
      <w:r w:rsidRPr="6F528B9D" w:rsidR="6F528B9D">
        <w:rPr>
          <w:rFonts w:cs="Calibri"/>
        </w:rPr>
        <w:t xml:space="preserve"> emerge</w:t>
      </w:r>
      <w:r w:rsidRPr="7B0603C5" w:rsidR="7B0603C5">
        <w:rPr>
          <w:rFonts w:cs="Calibri"/>
        </w:rPr>
        <w:t xml:space="preserve"> suggesting</w:t>
      </w:r>
      <w:r w:rsidRPr="438406B8" w:rsidR="438406B8">
        <w:rPr>
          <w:rFonts w:cs="Calibri"/>
        </w:rPr>
        <w:t xml:space="preserve"> the moderating role of</w:t>
      </w:r>
      <w:r w:rsidRPr="0A2832C7" w:rsidR="0A2832C7">
        <w:rPr>
          <w:rFonts w:cs="Calibri"/>
        </w:rPr>
        <w:t xml:space="preserve"> SES in national </w:t>
      </w:r>
      <w:r w:rsidRPr="0CD54E33" w:rsidR="0CD54E33">
        <w:rPr>
          <w:rFonts w:cs="Calibri"/>
        </w:rPr>
        <w:t xml:space="preserve">test </w:t>
      </w:r>
      <w:r w:rsidRPr="59954C86" w:rsidR="59954C86">
        <w:rPr>
          <w:rFonts w:cs="Calibri"/>
        </w:rPr>
        <w:t>participation</w:t>
      </w:r>
      <w:r w:rsidRPr="0CD54E33" w:rsidR="0CD54E33">
        <w:rPr>
          <w:rFonts w:cs="Calibri"/>
        </w:rPr>
        <w:t xml:space="preserve">, </w:t>
      </w:r>
      <w:r w:rsidRPr="3A7DA9FC" w:rsidR="3A7DA9FC">
        <w:rPr>
          <w:rFonts w:cs="Calibri"/>
        </w:rPr>
        <w:t xml:space="preserve">this </w:t>
      </w:r>
      <w:r w:rsidRPr="47C60219" w:rsidR="47C60219">
        <w:rPr>
          <w:rFonts w:cs="Calibri"/>
        </w:rPr>
        <w:t xml:space="preserve">study would </w:t>
      </w:r>
      <w:r w:rsidRPr="20397895" w:rsidR="20397895">
        <w:rPr>
          <w:rFonts w:cs="Calibri"/>
        </w:rPr>
        <w:t xml:space="preserve">further </w:t>
      </w:r>
      <w:r w:rsidRPr="42882469" w:rsidR="42882469">
        <w:rPr>
          <w:rFonts w:cs="Calibri"/>
        </w:rPr>
        <w:t>investigate</w:t>
      </w:r>
      <w:r w:rsidRPr="20397895" w:rsidR="20397895">
        <w:rPr>
          <w:rFonts w:cs="Calibri"/>
        </w:rPr>
        <w:t xml:space="preserve"> </w:t>
      </w:r>
      <w:r w:rsidRPr="0C1E62D3" w:rsidR="0C1E62D3">
        <w:rPr>
          <w:rFonts w:cs="Calibri"/>
        </w:rPr>
        <w:t>the</w:t>
      </w:r>
      <w:r w:rsidRPr="6A2EB025" w:rsidR="6A2EB025">
        <w:rPr>
          <w:rFonts w:cs="Calibri"/>
        </w:rPr>
        <w:t xml:space="preserve"> differences between students who have </w:t>
      </w:r>
      <w:r w:rsidRPr="064F0F61" w:rsidR="064F0F61">
        <w:rPr>
          <w:rFonts w:cs="Calibri"/>
        </w:rPr>
        <w:t xml:space="preserve">received </w:t>
      </w:r>
      <w:r w:rsidRPr="24E5ADB2" w:rsidR="24E5ADB2">
        <w:rPr>
          <w:rFonts w:cs="Calibri"/>
        </w:rPr>
        <w:t>exemptions (</w:t>
      </w:r>
      <w:r w:rsidRPr="7CFF5BFA" w:rsidR="7CFF5BFA">
        <w:rPr>
          <w:rFonts w:cs="Calibri"/>
        </w:rPr>
        <w:t>the drop</w:t>
      </w:r>
      <w:r w:rsidRPr="6A2EB025" w:rsidR="6A2EB025">
        <w:rPr>
          <w:rFonts w:cs="Calibri"/>
        </w:rPr>
        <w:t xml:space="preserve">-out group) and </w:t>
      </w:r>
      <w:r w:rsidRPr="7CFF5BFA" w:rsidR="7CFF5BFA">
        <w:rPr>
          <w:rFonts w:cs="Calibri"/>
        </w:rPr>
        <w:t>those who</w:t>
      </w:r>
      <w:r w:rsidRPr="6A2EB025" w:rsidR="6A2EB025">
        <w:rPr>
          <w:rFonts w:cs="Calibri"/>
        </w:rPr>
        <w:t xml:space="preserve"> </w:t>
      </w:r>
      <w:r w:rsidRPr="55801BD6" w:rsidR="55801BD6">
        <w:rPr>
          <w:rFonts w:cs="Calibri"/>
        </w:rPr>
        <w:t xml:space="preserve">have not </w:t>
      </w:r>
      <w:r w:rsidRPr="6A2EB025" w:rsidR="6A2EB025">
        <w:rPr>
          <w:rFonts w:cs="Calibri"/>
        </w:rPr>
        <w:t>(</w:t>
      </w:r>
      <w:r w:rsidRPr="52041B9D" w:rsidR="52041B9D">
        <w:rPr>
          <w:rFonts w:cs="Calibri"/>
        </w:rPr>
        <w:t>remain</w:t>
      </w:r>
      <w:r w:rsidRPr="6A2EB025" w:rsidR="6A2EB025">
        <w:rPr>
          <w:rFonts w:cs="Calibri"/>
        </w:rPr>
        <w:t xml:space="preserve"> group</w:t>
      </w:r>
      <w:r w:rsidRPr="7491CA13" w:rsidR="7491CA13">
        <w:rPr>
          <w:rFonts w:cs="Calibri"/>
        </w:rPr>
        <w:t>).</w:t>
      </w:r>
      <w:r w:rsidRPr="6A2EB025" w:rsidR="6A2EB025">
        <w:rPr>
          <w:rFonts w:cs="Calibri"/>
        </w:rPr>
        <w:t xml:space="preserve"> </w:t>
      </w:r>
      <w:r w:rsidRPr="535E81DF" w:rsidR="535E81DF">
        <w:rPr>
          <w:rFonts w:cs="Calibri"/>
        </w:rPr>
        <w:t xml:space="preserve">More specifically, </w:t>
      </w:r>
      <w:r w:rsidRPr="61BF1573" w:rsidR="61BF1573">
        <w:rPr>
          <w:rFonts w:cs="Calibri"/>
        </w:rPr>
        <w:t>we</w:t>
      </w:r>
      <w:r w:rsidRPr="6A2EB025" w:rsidR="6A2EB025">
        <w:rPr>
          <w:rFonts w:cs="Calibri"/>
        </w:rPr>
        <w:t xml:space="preserve"> will conduct </w:t>
      </w:r>
      <w:r w:rsidRPr="0E4485B9" w:rsidR="0E4485B9">
        <w:rPr>
          <w:rFonts w:cs="Calibri"/>
        </w:rPr>
        <w:t xml:space="preserve">logistic </w:t>
      </w:r>
      <w:r w:rsidRPr="26281A87" w:rsidR="26281A87">
        <w:rPr>
          <w:rFonts w:cs="Calibri"/>
        </w:rPr>
        <w:t>regressions</w:t>
      </w:r>
      <w:r w:rsidRPr="6A2EB025" w:rsidR="6A2EB025">
        <w:rPr>
          <w:rFonts w:cs="Calibri"/>
        </w:rPr>
        <w:t xml:space="preserve"> for both reading and </w:t>
      </w:r>
      <w:r w:rsidRPr="190CBFEC" w:rsidR="190CBFEC">
        <w:rPr>
          <w:rFonts w:cs="Calibri"/>
        </w:rPr>
        <w:t>mathematics by creating</w:t>
      </w:r>
      <w:r w:rsidRPr="6A2EB025" w:rsidR="6A2EB025">
        <w:rPr>
          <w:rFonts w:cs="Calibri"/>
        </w:rPr>
        <w:t xml:space="preserve"> a dichotomous variable (</w:t>
      </w:r>
      <w:r w:rsidRPr="6A2EB025" w:rsidR="6A2EB025">
        <w:rPr>
          <w:rFonts w:cs="Calibri"/>
          <w:i/>
          <w:iCs/>
        </w:rPr>
        <w:t>attr</w:t>
      </w:r>
      <w:r w:rsidRPr="6A2EB025" w:rsidR="6A2EB025">
        <w:rPr>
          <w:rFonts w:cs="Calibri"/>
        </w:rPr>
        <w:t xml:space="preserve">; 0 = </w:t>
      </w:r>
      <w:r w:rsidRPr="5515AF49" w:rsidR="5515AF49">
        <w:rPr>
          <w:rFonts w:cs="Calibri"/>
          <w:i/>
          <w:iCs/>
        </w:rPr>
        <w:t>participated</w:t>
      </w:r>
      <w:r w:rsidRPr="6A2EB025" w:rsidR="6A2EB025">
        <w:rPr>
          <w:rFonts w:cs="Calibri"/>
          <w:i/>
          <w:iCs/>
        </w:rPr>
        <w:t xml:space="preserve"> in national </w:t>
      </w:r>
      <w:r w:rsidR="00201A04">
        <w:rPr>
          <w:rFonts w:cs="Calibri"/>
          <w:i/>
          <w:iCs/>
        </w:rPr>
        <w:t>tests</w:t>
      </w:r>
      <w:r w:rsidRPr="6A2EB025" w:rsidR="6A2EB025">
        <w:rPr>
          <w:rFonts w:cs="Calibri"/>
        </w:rPr>
        <w:t xml:space="preserve">, 1 = </w:t>
      </w:r>
      <w:r w:rsidRPr="6353F568" w:rsidR="6353F568">
        <w:rPr>
          <w:rFonts w:cs="Calibri"/>
          <w:i/>
          <w:iCs/>
        </w:rPr>
        <w:t>exempted</w:t>
      </w:r>
      <w:r w:rsidRPr="6A2EB025" w:rsidR="6A2EB025">
        <w:rPr>
          <w:rFonts w:cs="Calibri"/>
          <w:i/>
          <w:iCs/>
        </w:rPr>
        <w:t xml:space="preserve"> </w:t>
      </w:r>
      <w:r w:rsidRPr="57347D1C" w:rsidR="57347D1C">
        <w:rPr>
          <w:rFonts w:cs="Calibri"/>
          <w:i/>
          <w:iCs/>
        </w:rPr>
        <w:t xml:space="preserve">from </w:t>
      </w:r>
      <w:r w:rsidRPr="6A2EB025" w:rsidR="6A2EB025">
        <w:rPr>
          <w:rFonts w:cs="Calibri"/>
          <w:i/>
          <w:iCs/>
        </w:rPr>
        <w:t xml:space="preserve">national </w:t>
      </w:r>
      <w:r w:rsidR="00201A04">
        <w:rPr>
          <w:rFonts w:cs="Calibri"/>
          <w:i/>
          <w:iCs/>
        </w:rPr>
        <w:t>tests</w:t>
      </w:r>
      <w:r w:rsidRPr="6A2EB025" w:rsidR="6A2EB025">
        <w:rPr>
          <w:rFonts w:cs="Calibri"/>
        </w:rPr>
        <w:t xml:space="preserve">) and predict </w:t>
      </w:r>
      <w:r w:rsidRPr="6A2EB025" w:rsidR="6A2EB025">
        <w:rPr>
          <w:rFonts w:cs="Calibri"/>
          <w:i/>
          <w:iCs/>
        </w:rPr>
        <w:t>attr</w:t>
      </w:r>
      <w:r w:rsidRPr="6A2EB025" w:rsidR="6A2EB025">
        <w:rPr>
          <w:rFonts w:cs="Calibri"/>
        </w:rPr>
        <w:t xml:space="preserve"> using the independent variables (e.g., school closures) and moderators (e.g., SES, low/high achievers</w:t>
      </w:r>
      <w:r w:rsidRPr="07C8F6F4" w:rsidR="07C8F6F4">
        <w:rPr>
          <w:rFonts w:cs="Calibri"/>
        </w:rPr>
        <w:t>).</w:t>
      </w:r>
      <w:r w:rsidRPr="26B39BFC" w:rsidR="26B39BFC">
        <w:rPr>
          <w:rFonts w:cs="Calibri"/>
        </w:rPr>
        <w:t xml:space="preserve"> </w:t>
      </w:r>
      <w:r w:rsidRPr="1F0A71A6" w:rsidR="1F0A71A6">
        <w:rPr>
          <w:rFonts w:cs="Calibri"/>
        </w:rPr>
        <w:t>We expect</w:t>
      </w:r>
      <w:r w:rsidRPr="00B9369A" w:rsidR="004A7AF7">
        <w:rPr>
          <w:rFonts w:cs="Calibri"/>
        </w:rPr>
        <w:t xml:space="preserve"> national </w:t>
      </w:r>
      <w:r w:rsidRPr="0EFD04B0" w:rsidR="0EFD04B0">
        <w:rPr>
          <w:rFonts w:cs="Calibri"/>
        </w:rPr>
        <w:t>test exemptions</w:t>
      </w:r>
      <w:r w:rsidRPr="00B9369A" w:rsidR="004A7AF7">
        <w:rPr>
          <w:rFonts w:cs="Calibri"/>
        </w:rPr>
        <w:t xml:space="preserve"> </w:t>
      </w:r>
      <w:r w:rsidRPr="492F4552" w:rsidR="492F4552">
        <w:rPr>
          <w:rFonts w:cs="Calibri"/>
        </w:rPr>
        <w:t>to be</w:t>
      </w:r>
      <w:r w:rsidRPr="00B9369A" w:rsidR="004A7AF7">
        <w:rPr>
          <w:rFonts w:cs="Calibri"/>
        </w:rPr>
        <w:t xml:space="preserve"> </w:t>
      </w:r>
      <w:r w:rsidRPr="62E988DB" w:rsidR="62E988DB">
        <w:rPr>
          <w:rFonts w:cs="Calibri"/>
        </w:rPr>
        <w:t>correlated with</w:t>
      </w:r>
      <w:r w:rsidRPr="00B9369A" w:rsidR="004A7AF7">
        <w:rPr>
          <w:rFonts w:cs="Calibri"/>
        </w:rPr>
        <w:t xml:space="preserve"> students' background variables </w:t>
      </w:r>
      <w:r w:rsidRPr="00B9369A" w:rsidR="004A7AF7">
        <w:rPr>
          <w:rFonts w:cs="Calibri"/>
        </w:rPr>
        <w:fldChar w:fldCharType="begin"/>
      </w:r>
      <w:r w:rsidRPr="00B9369A" w:rsidR="004A7AF7">
        <w:rPr>
          <w:rFonts w:cs="Calibri"/>
        </w:rPr>
        <w:instrText xml:space="preserve"> ADDIN ZOTERO_ITEM CSL_CITATION {"citationID":"35EfOOcD","properties":{"formattedCitation":"(e.g., the most disadvantaged students may have been excluded to protect them from unfair testing; Eisner et al., 2019)","plainCitation":"(e.g., the most disadvantaged students may have been excluded to protect them from unfair testing; Eisner et al., 2019)","noteIndex":0},"citationItems":[{"id":129970,"uris":["http://zotero.org/groups/4652725/items/D9LLIMTB"],"itemData":{"id":129970,"type":"article-journal","abstract":"Selective non-participation and attrition pose a ubiquitous threat to the validity of inferences drawn from observational longitudinal studies. We investigate various potential predictors for non-response and attrition of parents as well as young persons at different stages of a multi-informant study. Various phases of renewed consent from parents and young persons allowed for a unique comparison of factors that drive participation. The target sample consisted of 1675 children entering primary school at age seven in 2004. Seven waves of interviews, over the course of 10 years, measured levels of problem behavior as rated by children, parents, and teachers. In the initial study recruitment, where participation was driven by parental consent, non-response was highest amongst certain socially disadvantaged immigrant minority groups. There were fewer significant group differences at wave 5, when young people could be directly recruited into the study. Similarly, attrition was higher for some immigrant background groups. Methodological implications for future analyses are discussed.","container-title":"International Journal of Behavioral Development","DOI":"10/ggk7qm","ISSN":"0165-0254, 1464-0651","issue":"1","journalAbbreviation":"International Journal of Behavioral Development","language":"en","note":"49 citations (Crossref) [2022-07-18]","page":"24-34","source":"DOI.org (Crossref)","title":"A practical guide to the analysis of non-response and attrition in longitudinal research using a real data example","volume":"43","author":[{"family":"Eisner","given":"Nora L."},{"family":"Murray","given":"Aja L."},{"family":"Eisner","given":"Manuel"},{"family":"Ribeaud","given":"Denis"}],"issued":{"date-parts":[["2019",1]]}},"label":"page","prefix":"e.g., the most disadvantaged students may have been excluded to protect them from unfair testing;"}],"schema":"https://github.com/citation-style-language/schema/raw/master/csl-citation.json"} </w:instrText>
      </w:r>
      <w:r w:rsidRPr="00B9369A" w:rsidR="004A7AF7">
        <w:rPr>
          <w:rFonts w:cs="Calibri"/>
        </w:rPr>
        <w:fldChar w:fldCharType="separate"/>
      </w:r>
      <w:r w:rsidRPr="00B9369A" w:rsidR="004A7AF7">
        <w:rPr>
          <w:rFonts w:cs="Calibri"/>
        </w:rPr>
        <w:t>(e.g., the most disadvantaged students may have been excluded to protect them from unfair testing; Eisner et al., 2019)</w:t>
      </w:r>
      <w:r w:rsidRPr="00B9369A" w:rsidR="004A7AF7">
        <w:rPr>
          <w:rFonts w:cs="Calibri"/>
        </w:rPr>
        <w:fldChar w:fldCharType="end"/>
      </w:r>
      <w:r w:rsidRPr="69FBE1D3" w:rsidR="69FBE1D3">
        <w:rPr>
          <w:rFonts w:cs="Calibri"/>
        </w:rPr>
        <w:t>.</w:t>
      </w:r>
    </w:p>
    <w:p w:rsidRPr="007B0613" w:rsidR="00A51930" w:rsidP="69FBE1D3" w:rsidRDefault="00A51930" w14:paraId="3619D5B0" w14:textId="273ABDC2">
      <w:pPr>
        <w:spacing w:before="120" w:after="120"/>
      </w:pPr>
    </w:p>
    <w:p w:rsidRPr="007B0613" w:rsidR="0060436F" w:rsidP="007B0613" w:rsidRDefault="59A7474C" w14:paraId="777E191E" w14:textId="7AB1E2C5">
      <w:pPr>
        <w:spacing w:before="120" w:after="120"/>
      </w:pPr>
      <w:r w:rsidRPr="59A7474C">
        <w:rPr>
          <w:rFonts w:cs="Calibri"/>
        </w:rPr>
        <w:t xml:space="preserve">We pay special attention to the missing data processes. If the probability of missing national tests is correlated only with observable variables such as students’ SES and </w:t>
      </w:r>
      <w:r w:rsidRPr="59A7474C">
        <w:rPr>
          <w:rFonts w:cs="Calibri"/>
          <w:i/>
          <w:iCs/>
        </w:rPr>
        <w:t>not</w:t>
      </w:r>
      <w:r w:rsidRPr="59A7474C">
        <w:rPr>
          <w:rFonts w:cs="Calibri"/>
        </w:rPr>
        <w:t xml:space="preserve"> related to the test grades, assessment outcome data can be considered to be missing at random (MAR). MAR is not an implausible assumption for Norway since great government efforts are aimed to decouple educational achievement from social disadvantages. Resultantly, multiple imputation (MI) would guarantee unbiasedness if the regressions incorporate all covariates associated with the MAR process </w:t>
      </w:r>
      <w:r w:rsidRPr="59A7474C" w:rsidR="00BC4545">
        <w:rPr>
          <w:rFonts w:cs="Calibri"/>
        </w:rPr>
        <w:fldChar w:fldCharType="begin"/>
      </w:r>
      <w:r w:rsidRPr="59A7474C" w:rsidR="00BC4545">
        <w:rPr>
          <w:rFonts w:cs="Calibri"/>
        </w:rPr>
        <w:instrText xml:space="preserve"> ADDIN ZOTERO_ITEM CSL_CITATION {"citationID":"SMle4ee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59A7474C" w:rsidR="00BC4545">
        <w:rPr>
          <w:rFonts w:cs="Calibri"/>
        </w:rPr>
        <w:fldChar w:fldCharType="separate"/>
      </w:r>
      <w:r w:rsidRPr="59A7474C">
        <w:rPr>
          <w:rFonts w:cs="Calibri"/>
        </w:rPr>
        <w:t>(Graham, 2012; van Buuren, 2018)</w:t>
      </w:r>
      <w:r w:rsidRPr="59A7474C" w:rsidR="00BC4545">
        <w:rPr>
          <w:rFonts w:cs="Calibri"/>
        </w:rPr>
        <w:fldChar w:fldCharType="end"/>
      </w:r>
      <w:r w:rsidRPr="59A7474C">
        <w:rPr>
          <w:rFonts w:cs="Calibri"/>
        </w:rPr>
        <w:t xml:space="preserve">. An alternative to the MAR process is missing not at random (MNAR), under which the probability of missing national tests is correlated with the test grade itself (for instance, poor performing students are discouraged from participating in national tests). This possibility is explicitly prohibited by Norwegian laws and regulations and therefore will not be pursued by this study. Lastly, the robustness of the MI procedure will be verified using sensitivity analyses (see </w:t>
      </w:r>
      <w:r w:rsidRPr="59A7474C">
        <w:rPr>
          <w:i/>
          <w:iCs/>
        </w:rPr>
        <w:t>robustness testing</w:t>
      </w:r>
      <w:r w:rsidRPr="59A7474C">
        <w:rPr>
          <w:rFonts w:cs="Calibri"/>
        </w:rPr>
        <w:t xml:space="preserve"> section).</w:t>
      </w:r>
    </w:p>
    <w:p w:rsidRPr="007B0613" w:rsidR="00E37FEF" w:rsidP="007B0613" w:rsidRDefault="007B349C" w14:paraId="313F257D" w14:textId="77AFCB6E">
      <w:pPr>
        <w:pStyle w:val="Heading2"/>
        <w:spacing w:before="120"/>
        <w:rPr>
          <w:rFonts w:cs="Calibri"/>
          <w:b w:val="0"/>
          <w:sz w:val="22"/>
          <w:szCs w:val="22"/>
        </w:rPr>
      </w:pPr>
      <w:r w:rsidRPr="007B0613">
        <w:rPr>
          <w:rFonts w:cs="Calibri"/>
          <w:sz w:val="22"/>
          <w:szCs w:val="22"/>
        </w:rPr>
        <w:t xml:space="preserve">Statistical </w:t>
      </w:r>
      <w:r w:rsidRPr="007B0613" w:rsidR="2FB5AE2B">
        <w:rPr>
          <w:rFonts w:cs="Calibri"/>
          <w:sz w:val="22"/>
          <w:szCs w:val="22"/>
        </w:rPr>
        <w:t>Outliers</w:t>
      </w:r>
    </w:p>
    <w:p w:rsidRPr="007A2A37" w:rsidR="00E37FEF" w:rsidP="59A7474C" w:rsidRDefault="59A7474C" w14:paraId="5E8DFB88" w14:textId="77A399F5">
      <w:pPr>
        <w:spacing w:after="200"/>
        <w:rPr>
          <w:rFonts w:asciiTheme="majorHAnsi" w:hAnsiTheme="majorHAnsi" w:cstheme="majorBidi"/>
        </w:rPr>
      </w:pPr>
      <w:r w:rsidRPr="59A7474C">
        <w:rPr>
          <w:rFonts w:asciiTheme="majorHAnsi" w:hAnsiTheme="majorHAnsi" w:cstheme="majorBidi"/>
        </w:rPr>
        <w:t>In principle, we define outliers as values that are three standard deviations (SDs) away from their means. However, we will exercise discretion in determining the reasonableness of each value. For example, after marking income data 3 SDs away from the national average, we exclude unusually low figures (e.g., 1 Norwegian krone) as outliers due to their inconsistency with Norway’s social safety net but retain unusually high income as meaningful financial records. Invalid or impossible entries such as negative floor areas will also be marked as outliers and overwritten as missing values.</w:t>
      </w:r>
    </w:p>
    <w:p w:rsidRPr="0019410D" w:rsidR="00E37FEF" w:rsidP="26A37DDB" w:rsidRDefault="007B349C" w14:paraId="07F7896B" w14:textId="37E14B3A">
      <w:pPr>
        <w:pStyle w:val="Heading2"/>
        <w:rPr>
          <w:rFonts w:asciiTheme="majorHAnsi" w:hAnsiTheme="majorHAnsi" w:cstheme="majorBidi"/>
          <w:b w:val="0"/>
        </w:rPr>
      </w:pPr>
      <w:r w:rsidRPr="3CFE0648">
        <w:rPr>
          <w:rFonts w:asciiTheme="majorHAnsi" w:hAnsiTheme="majorHAnsi" w:cstheme="majorBidi"/>
        </w:rPr>
        <w:t xml:space="preserve">Sampling </w:t>
      </w:r>
      <w:r w:rsidRPr="3CFE0648" w:rsidR="3CFE0648">
        <w:rPr>
          <w:rFonts w:asciiTheme="majorHAnsi" w:hAnsiTheme="majorHAnsi" w:cstheme="majorBidi"/>
        </w:rPr>
        <w:t>Weights</w:t>
      </w:r>
    </w:p>
    <w:p w:rsidRPr="0019410D" w:rsidR="00E37FEF" w:rsidP="003C232C" w:rsidRDefault="59A7474C" w14:paraId="3E5F8EC2" w14:textId="543F34FC">
      <w:r>
        <w:t>Sampling weights and stratification do not apply to this study since the national register represents the entire Norwegian population.</w:t>
      </w:r>
    </w:p>
    <w:p w:rsidRPr="0019410D" w:rsidR="00E37FEF" w:rsidP="26A37DDB" w:rsidRDefault="007B349C" w14:paraId="72F48DDA" w14:textId="77777777">
      <w:pPr>
        <w:pStyle w:val="Heading1"/>
        <w:keepNext w:val="0"/>
        <w:rPr>
          <w:rFonts w:asciiTheme="majorHAnsi" w:hAnsiTheme="majorHAnsi" w:cstheme="majorBidi"/>
        </w:rPr>
      </w:pPr>
      <w:bookmarkStart w:name="_1zoowfd388h1" w:colFirst="0" w:colLast="0" w:id="7"/>
      <w:bookmarkEnd w:id="7"/>
      <w:r w:rsidRPr="142D662F">
        <w:rPr>
          <w:rFonts w:asciiTheme="majorHAnsi" w:hAnsiTheme="majorHAnsi" w:cstheme="majorBidi"/>
        </w:rPr>
        <w:t>Knowledge of Data</w:t>
      </w:r>
    </w:p>
    <w:p w:rsidRPr="0019410D" w:rsidR="00E37FEF" w:rsidP="26A37DDB" w:rsidRDefault="007B349C" w14:paraId="2AF2DB2F" w14:textId="77777777">
      <w:pPr>
        <w:pStyle w:val="Heading2"/>
        <w:rPr>
          <w:rFonts w:asciiTheme="majorHAnsi" w:hAnsiTheme="majorHAnsi" w:cstheme="majorBidi"/>
          <w:b w:val="0"/>
        </w:rPr>
      </w:pPr>
      <w:r w:rsidRPr="142D662F">
        <w:rPr>
          <w:rFonts w:asciiTheme="majorHAnsi" w:hAnsiTheme="majorHAnsi" w:cstheme="majorBidi"/>
        </w:rPr>
        <w:t>Prior Publication/Dissemination</w:t>
      </w:r>
    </w:p>
    <w:p w:rsidRPr="0019410D" w:rsidR="00E37FEF" w:rsidP="00E879EE" w:rsidRDefault="007B349C" w14:paraId="41CF5EA2" w14:textId="0768381D">
      <w:r w:rsidRPr="0019410D">
        <w:t>We worked on no publications, working papers, or conference presentations based on the dataset we will use for this study.</w:t>
      </w:r>
    </w:p>
    <w:p w:rsidRPr="0019410D" w:rsidR="00E37FEF" w:rsidP="7AD4F8F5" w:rsidRDefault="007B349C" w14:paraId="4B6E4E68" w14:textId="22065FE3">
      <w:pPr>
        <w:pStyle w:val="Heading2"/>
        <w:rPr>
          <w:rFonts w:asciiTheme="majorHAnsi" w:hAnsiTheme="majorHAnsi" w:cstheme="majorBidi"/>
          <w:b w:val="0"/>
        </w:rPr>
      </w:pPr>
      <w:r w:rsidRPr="3CFE0648">
        <w:rPr>
          <w:rFonts w:asciiTheme="majorHAnsi" w:hAnsiTheme="majorHAnsi" w:cstheme="majorBidi"/>
        </w:rPr>
        <w:t xml:space="preserve">Prior </w:t>
      </w:r>
      <w:r w:rsidRPr="3CFE0648" w:rsidR="3CFE0648">
        <w:rPr>
          <w:rFonts w:asciiTheme="majorHAnsi" w:hAnsiTheme="majorHAnsi" w:cstheme="majorBidi"/>
        </w:rPr>
        <w:t>Knowledge</w:t>
      </w:r>
      <w:r w:rsidRPr="3CFE0648">
        <w:rPr>
          <w:rFonts w:asciiTheme="majorHAnsi" w:hAnsiTheme="majorHAnsi" w:cstheme="majorBidi"/>
        </w:rPr>
        <w:t>*</w:t>
      </w:r>
    </w:p>
    <w:p w:rsidRPr="009C002D" w:rsidR="00E37FEF" w:rsidP="59A7474C" w:rsidRDefault="59A7474C" w14:paraId="61C2D8A6" w14:textId="497B7A1E">
      <w:r>
        <w:t>As at submission, the second author has commenced preparing the register data into the research-ready format. The second author has also generated descriptive statistics for all variables contained in the register database to assist other researchers with variable selection. This overview is merely administrative in nature with minimal insight into the fine structures of the variables. All co-authors do not have computer access to the datasets at submission. Public record from the Norwegian Directorate for Education and Training (UDIR, 2021) showed no major differences between 2019 and 2021 in student’s reading and mathematics achievement, either between genders, immigration backgrounds or parental educational levels. We are also aware that the national test exemption rates have increased by 30 to 40 percent over the past five years. The authors report no other knowledge about the data, particularly relating to the variable relationships needed to answer our research questions.</w:t>
      </w:r>
    </w:p>
    <w:p w:rsidRPr="0019410D" w:rsidR="00E37FEF" w:rsidP="7AD4F8F5" w:rsidRDefault="007B349C" w14:paraId="0AFE5597" w14:textId="77777777">
      <w:pPr>
        <w:pStyle w:val="Heading1"/>
        <w:keepNext w:val="0"/>
        <w:rPr>
          <w:rFonts w:asciiTheme="majorHAnsi" w:hAnsiTheme="majorHAnsi" w:cstheme="majorBidi"/>
        </w:rPr>
      </w:pPr>
      <w:bookmarkStart w:name="_ipqz761sj6zs" w:colFirst="0" w:colLast="0" w:id="8"/>
      <w:bookmarkEnd w:id="8"/>
      <w:r w:rsidRPr="1B08FDC7">
        <w:rPr>
          <w:rFonts w:asciiTheme="majorHAnsi" w:hAnsiTheme="majorHAnsi" w:cstheme="majorBidi"/>
        </w:rPr>
        <w:t>Analyses</w:t>
      </w:r>
    </w:p>
    <w:p w:rsidR="00E37FEF" w:rsidP="4C1461B5" w:rsidRDefault="007B349C" w14:paraId="3429D585" w14:textId="64A0D4FA">
      <w:pPr>
        <w:pStyle w:val="Heading2"/>
      </w:pPr>
      <w:r w:rsidRPr="1B08FDC7">
        <w:t xml:space="preserve">Statistical </w:t>
      </w:r>
      <w:r w:rsidRPr="1B08FDC7" w:rsidR="60501C4F">
        <w:t>Models</w:t>
      </w:r>
      <w:r w:rsidRPr="1B08FDC7">
        <w:t>*</w:t>
      </w:r>
    </w:p>
    <w:p w:rsidRPr="00991008" w:rsidR="00C438A1" w:rsidP="345EA30D" w:rsidRDefault="345EA30D" w14:paraId="3CCB2FBE" w14:textId="5EDB46F4">
      <w:pPr>
        <w:pStyle w:val="Heading3"/>
        <w:rPr>
          <w:u w:val="single"/>
        </w:rPr>
      </w:pPr>
      <w:r>
        <w:t>Study 1</w:t>
      </w:r>
    </w:p>
    <w:p w:rsidR="00E37FEF" w:rsidP="345EA30D" w:rsidRDefault="31021217" w14:paraId="15B25640" w14:textId="541712F7">
      <w:pPr>
        <w:pStyle w:val="Heading4"/>
      </w:pPr>
      <w:r>
        <w:t>Bayesian Approach</w:t>
      </w:r>
    </w:p>
    <w:p w:rsidR="00A90EB4" w:rsidP="31021217" w:rsidRDefault="31021217" w14:paraId="679B70C8" w14:textId="0285F901">
      <w:pPr>
        <w:rPr>
          <w:rFonts w:cs="Calibri"/>
        </w:rPr>
      </w:pPr>
      <w:r>
        <w:t>In answering Study 1’s research question, we propose a Bayesian procedure for estimating the</w:t>
      </w:r>
      <w:r w:rsidR="1B08FDC7">
        <w:t xml:space="preserve"> missing </w:t>
      </w:r>
      <w:r>
        <w:t>2020</w:t>
      </w:r>
      <w:r w:rsidR="1B08FDC7">
        <w:t xml:space="preserve"> exam</w:t>
      </w:r>
      <w:r w:rsidRPr="00BD6299" w:rsidR="1B08FDC7">
        <w:rPr>
          <w:rFonts w:cs="Calibri"/>
        </w:rPr>
        <w:t xml:space="preserve"> </w:t>
      </w:r>
      <w:r w:rsidRPr="31021217">
        <w:rPr>
          <w:rFonts w:cs="Calibri"/>
        </w:rPr>
        <w:t>data</w:t>
      </w:r>
      <w:r w:rsidRPr="00BD6299" w:rsidR="1B08FDC7">
        <w:rPr>
          <w:rFonts w:cs="Calibri"/>
        </w:rPr>
        <w:t>. Since educational assessment maps students’ learning outcomes ($L$) onto a numerical scale ($M$),</w:t>
      </w:r>
      <w:r w:rsidRPr="00BD6299" w:rsidR="001D0230">
        <w:rPr>
          <w:rFonts w:cs="Calibri"/>
        </w:rPr>
        <w:t xml:space="preserve"> a valid and reliable assessment inventory should show high degrees of agreement between $L$</w:t>
      </w:r>
      <w:r w:rsidRPr="00BD6299" w:rsidR="1B08FDC7">
        <w:rPr>
          <w:rFonts w:cs="Calibri"/>
        </w:rPr>
        <w:t xml:space="preserve"> and $M$</w:t>
      </w:r>
      <w:r w:rsidRPr="31021217">
        <w:rPr>
          <w:rFonts w:cs="Calibri"/>
        </w:rPr>
        <w:t>, that is, $\mathbb{P}(M \mid L)$</w:t>
      </w:r>
      <w:r w:rsidRPr="00BD6299" w:rsidR="1B08FDC7">
        <w:rPr>
          <w:rFonts w:cs="Calibri"/>
        </w:rPr>
        <w:t xml:space="preserve"> (“given the learning, how likely these </w:t>
      </w:r>
      <w:r w:rsidR="0039797D">
        <w:rPr>
          <w:rFonts w:cs="Calibri"/>
        </w:rPr>
        <w:t>grades</w:t>
      </w:r>
      <w:r w:rsidRPr="00BD6299" w:rsidR="1B08FDC7">
        <w:rPr>
          <w:rFonts w:cs="Calibri"/>
        </w:rPr>
        <w:t xml:space="preserve"> appear”) shall be close to $1$. Stakeholders, on the other hand, are more interested in knowing “given the </w:t>
      </w:r>
      <w:r w:rsidR="0039797D">
        <w:rPr>
          <w:rFonts w:cs="Calibri"/>
        </w:rPr>
        <w:t>grades</w:t>
      </w:r>
      <w:r w:rsidRPr="00BD6299" w:rsidR="1B08FDC7">
        <w:rPr>
          <w:rFonts w:cs="Calibri"/>
        </w:rPr>
        <w:t xml:space="preserve">, how likely there is learning” (i.e., </w:t>
      </w:r>
      <w:r w:rsidRPr="31021217">
        <w:rPr>
          <w:rFonts w:cs="Calibri"/>
        </w:rPr>
        <w:t>$\mathbb{P}(L \mid M)$</w:t>
      </w:r>
      <w:r w:rsidRPr="00BD6299" w:rsidR="1B08FDC7">
        <w:rPr>
          <w:rFonts w:cs="Calibri"/>
        </w:rPr>
        <w:t>).</w:t>
      </w:r>
      <w:r w:rsidRPr="00BD6299" w:rsidR="00D54DA9">
        <w:rPr>
          <w:rFonts w:cs="Calibri"/>
        </w:rPr>
        <w:t xml:space="preserve"> These two intersts can be linked via the Bayes formula</w:t>
      </w:r>
      <w:r w:rsidR="005D3B20">
        <w:rPr>
          <w:rFonts w:cs="Calibri"/>
        </w:rPr>
        <w:t>:</w:t>
      </w:r>
    </w:p>
    <w:p w:rsidRPr="001D78D7" w:rsidR="001D78D7" w:rsidP="31021217" w:rsidRDefault="001D78D7" w14:paraId="10780210" w14:textId="247CDCB2">
      <w:pPr>
        <w:rPr>
          <w:rFonts w:asciiTheme="majorHAnsi" w:hAnsiTheme="majorHAnsi" w:cstheme="majorBidi"/>
          <w:b/>
          <w:bCs/>
        </w:rPr>
      </w:pPr>
      <w:r w:rsidRPr="00184092">
        <w:rPr>
          <w:rFonts w:asciiTheme="majorHAnsi" w:hAnsiTheme="majorHAnsi" w:cstheme="majorBidi"/>
          <w:b/>
          <w:bCs/>
        </w:rPr>
        <w:t xml:space="preserve">Equation </w:t>
      </w:r>
      <w:r>
        <w:rPr>
          <w:rFonts w:asciiTheme="majorHAnsi" w:hAnsiTheme="majorHAnsi" w:cstheme="majorBidi"/>
          <w:b/>
          <w:bCs/>
        </w:rPr>
        <w:t>1</w:t>
      </w:r>
    </w:p>
    <w:p w:rsidRPr="00C142E1" w:rsidR="00A90EB4" w:rsidP="31021217" w:rsidRDefault="31021217" w14:paraId="0188561B" w14:textId="31F23B95">
      <w:pPr>
        <w:rPr>
          <w:rFonts w:cs="Calibri"/>
        </w:rPr>
      </w:pPr>
      <w:r w:rsidRPr="31021217">
        <w:rPr>
          <w:rFonts w:cs="Calibri"/>
        </w:rPr>
        <w:t>\begin{equation}</w:t>
      </w:r>
    </w:p>
    <w:p w:rsidRPr="00BD6299" w:rsidR="00A90EB4" w:rsidP="00326F42" w:rsidRDefault="31021217" w14:paraId="1A74FE9E" w14:textId="4E7F7B09">
      <w:pPr>
        <w:ind w:firstLine="720"/>
      </w:pPr>
      <w:r w:rsidRPr="31021217">
        <w:t>\mathbb{P}(L \mid M) = \frac{\mathbb{P} (M \mid L) \mathbb{P} (L)}{\text{</w:t>
      </w:r>
      <w:r w:rsidRPr="08448966" w:rsidR="08448966">
        <w:t>normalizing</w:t>
      </w:r>
      <w:r w:rsidRPr="31021217">
        <w:t xml:space="preserve"> constant}},</w:t>
      </w:r>
    </w:p>
    <w:p w:rsidRPr="00BD6299" w:rsidR="00A90EB4" w:rsidP="31021217" w:rsidRDefault="31021217" w14:paraId="5145AE09" w14:textId="381496E1">
      <w:pPr>
        <w:rPr>
          <w:rFonts w:cs="Calibri"/>
        </w:rPr>
      </w:pPr>
      <w:r w:rsidRPr="31021217">
        <w:rPr>
          <w:rFonts w:cs="Calibri"/>
        </w:rPr>
        <w:t>\end{equation}</w:t>
      </w:r>
    </w:p>
    <w:p w:rsidRPr="00BD6299" w:rsidR="00A90EB4" w:rsidP="31021217" w:rsidRDefault="1B08FDC7" w14:paraId="034A5F94" w14:textId="4286A418">
      <w:pPr>
        <w:rPr>
          <w:rFonts w:cs="Calibri"/>
        </w:rPr>
      </w:pPr>
      <w:r w:rsidRPr="00BD6299">
        <w:rPr>
          <w:rFonts w:cs="Calibri"/>
        </w:rPr>
        <w:t>where</w:t>
      </w:r>
      <w:r w:rsidRPr="00BD6299" w:rsidR="00A90EB4">
        <w:rPr>
          <w:rFonts w:cs="Calibri"/>
        </w:rPr>
        <w:t xml:space="preserve"> $\mathbb{P}(L)$</w:t>
      </w:r>
      <w:r w:rsidRPr="00BD6299">
        <w:rPr>
          <w:rFonts w:cs="Calibri"/>
        </w:rPr>
        <w:t xml:space="preserve"> is a “prior belief” of learning that is to be updated by the exam results. In this study, teacher-assigned grades can serve as the prior. Properties of $\mathbb{P} (M \mid L)$ can be ascertained from earlier years’ exam papers </w:t>
      </w:r>
      <w:r w:rsidRPr="345EA30D" w:rsidR="345EA30D">
        <w:rPr>
          <w:rFonts w:cs="Calibri"/>
        </w:rPr>
        <w:t>as</w:t>
      </w:r>
      <w:r w:rsidRPr="00BD6299">
        <w:rPr>
          <w:rFonts w:cs="Calibri"/>
        </w:rPr>
        <w:t xml:space="preserve"> exam </w:t>
      </w:r>
      <w:r w:rsidRPr="345EA30D" w:rsidR="345EA30D">
        <w:rPr>
          <w:rFonts w:cs="Calibri"/>
        </w:rPr>
        <w:t>questions are reused.</w:t>
      </w:r>
      <w:r w:rsidRPr="00BD6299">
        <w:rPr>
          <w:rFonts w:cs="Calibri"/>
        </w:rPr>
        <w:t xml:space="preserve"> The normalizing constant can be approximated using Markov chain Monte Carlo (MCMC) methods should manual computation become infeasible.</w:t>
      </w:r>
    </w:p>
    <w:p w:rsidRPr="00991008" w:rsidR="00C438A1" w:rsidP="345EA30D" w:rsidRDefault="345EA30D" w14:paraId="1BCD25BC" w14:textId="7BB7C72D">
      <w:pPr>
        <w:pStyle w:val="Heading3"/>
        <w:rPr>
          <w:u w:val="single"/>
        </w:rPr>
      </w:pPr>
      <w:r>
        <w:t>Study 2</w:t>
      </w:r>
    </w:p>
    <w:p w:rsidR="00991008" w:rsidP="345EA30D" w:rsidRDefault="00991008" w14:paraId="150B8E63" w14:textId="4C784797">
      <w:pPr>
        <w:pStyle w:val="Heading4"/>
      </w:pPr>
      <w:r>
        <w:t>Descriptive Statistics</w:t>
      </w:r>
    </w:p>
    <w:p w:rsidR="00E37FEF" w:rsidRDefault="00253C4B" w14:paraId="39F406FE" w14:textId="4FF65236">
      <w:pPr>
        <w:spacing w:before="200" w:after="200"/>
        <w:rPr>
          <w:rFonts w:asciiTheme="majorHAnsi" w:hAnsiTheme="majorHAnsi" w:cstheme="majorBidi"/>
        </w:rPr>
      </w:pPr>
      <w:r w:rsidRPr="142D662F">
        <w:rPr>
          <w:rFonts w:asciiTheme="majorHAnsi" w:hAnsiTheme="majorHAnsi" w:cstheme="majorBidi"/>
        </w:rPr>
        <w:t>I</w:t>
      </w:r>
      <w:r w:rsidRPr="142D662F" w:rsidR="002604A6">
        <w:rPr>
          <w:rFonts w:asciiTheme="majorHAnsi" w:hAnsiTheme="majorHAnsi" w:cstheme="majorBidi"/>
        </w:rPr>
        <w:t>n a first step, we</w:t>
      </w:r>
      <w:r w:rsidRPr="142D662F" w:rsidR="007B349C">
        <w:rPr>
          <w:rFonts w:asciiTheme="majorHAnsi" w:hAnsiTheme="majorHAnsi" w:cstheme="majorBidi"/>
        </w:rPr>
        <w:t xml:space="preserve"> </w:t>
      </w:r>
      <w:r w:rsidRPr="142D662F" w:rsidR="002604A6">
        <w:rPr>
          <w:rFonts w:asciiTheme="majorHAnsi" w:hAnsiTheme="majorHAnsi" w:cstheme="majorBidi"/>
        </w:rPr>
        <w:t>plan</w:t>
      </w:r>
      <w:r w:rsidRPr="142D662F" w:rsidR="007B349C">
        <w:rPr>
          <w:rFonts w:asciiTheme="majorHAnsi" w:hAnsiTheme="majorHAnsi" w:cstheme="majorBidi"/>
        </w:rPr>
        <w:t xml:space="preserve"> to gain insight into what conditions did Norwegian </w:t>
      </w:r>
      <w:r w:rsidRPr="142D662F" w:rsidR="00112515">
        <w:rPr>
          <w:rFonts w:asciiTheme="majorHAnsi" w:hAnsiTheme="majorHAnsi" w:cstheme="majorBidi"/>
        </w:rPr>
        <w:t>students</w:t>
      </w:r>
      <w:r w:rsidRPr="142D662F" w:rsidR="007B349C">
        <w:rPr>
          <w:rFonts w:asciiTheme="majorHAnsi" w:hAnsiTheme="majorHAnsi" w:cstheme="majorBidi"/>
        </w:rPr>
        <w:t xml:space="preserve"> study at home during school closures and to get an overview of characteristics of the </w:t>
      </w:r>
      <w:r w:rsidRPr="142D662F" w:rsidR="001527A7">
        <w:rPr>
          <w:rFonts w:asciiTheme="majorHAnsi" w:hAnsiTheme="majorHAnsi" w:cstheme="majorBidi"/>
        </w:rPr>
        <w:t xml:space="preserve">schools and </w:t>
      </w:r>
      <w:r w:rsidRPr="142D662F" w:rsidR="007B349C">
        <w:rPr>
          <w:rFonts w:asciiTheme="majorHAnsi" w:hAnsiTheme="majorHAnsi" w:cstheme="majorBidi"/>
        </w:rPr>
        <w:t>municipalities, we will report descriptive statistics (e.g., arithmetic mean, standard deviation) of the independent and dependent variables as well as the moderators on student</w:t>
      </w:r>
      <w:r w:rsidRPr="142D662F" w:rsidR="001527A7">
        <w:rPr>
          <w:rFonts w:asciiTheme="majorHAnsi" w:hAnsiTheme="majorHAnsi" w:cstheme="majorBidi"/>
        </w:rPr>
        <w:t xml:space="preserve">, school and </w:t>
      </w:r>
      <w:r w:rsidRPr="142D662F" w:rsidR="007B349C">
        <w:rPr>
          <w:rFonts w:asciiTheme="majorHAnsi" w:hAnsiTheme="majorHAnsi" w:cstheme="majorBidi"/>
        </w:rPr>
        <w:t xml:space="preserve">municipality level. In a second step, we will </w:t>
      </w:r>
      <w:r w:rsidRPr="142D662F" w:rsidR="00AA5986">
        <w:rPr>
          <w:rFonts w:asciiTheme="majorHAnsi" w:hAnsiTheme="majorHAnsi" w:cstheme="majorBidi"/>
        </w:rPr>
        <w:t>test</w:t>
      </w:r>
      <w:r w:rsidRPr="142D662F" w:rsidR="007B349C">
        <w:rPr>
          <w:rFonts w:asciiTheme="majorHAnsi" w:hAnsiTheme="majorHAnsi" w:cstheme="majorBidi"/>
        </w:rPr>
        <w:t xml:space="preserve"> whether the </w:t>
      </w:r>
      <w:r w:rsidRPr="142D662F" w:rsidR="00F80343">
        <w:rPr>
          <w:rFonts w:asciiTheme="majorHAnsi" w:hAnsiTheme="majorHAnsi" w:cstheme="majorBidi"/>
        </w:rPr>
        <w:t xml:space="preserve">schools </w:t>
      </w:r>
      <w:r w:rsidRPr="142D662F" w:rsidR="007B349C">
        <w:rPr>
          <w:rFonts w:asciiTheme="majorHAnsi" w:hAnsiTheme="majorHAnsi" w:cstheme="majorBidi"/>
        </w:rPr>
        <w:t xml:space="preserve">differ descriptively and statistically significantly in key variables (e.g., SES) over the last </w:t>
      </w:r>
      <w:r w:rsidRPr="142D662F" w:rsidR="00C2241A">
        <w:rPr>
          <w:rFonts w:asciiTheme="majorHAnsi" w:hAnsiTheme="majorHAnsi" w:cstheme="majorBidi"/>
        </w:rPr>
        <w:t>five</w:t>
      </w:r>
      <w:r w:rsidRPr="142D662F" w:rsidR="007B349C">
        <w:rPr>
          <w:rFonts w:asciiTheme="majorHAnsi" w:hAnsiTheme="majorHAnsi" w:cstheme="majorBidi"/>
        </w:rPr>
        <w:t xml:space="preserve"> years </w:t>
      </w:r>
      <w:r w:rsidRPr="142D662F" w:rsidR="00A45081">
        <w:rPr>
          <w:rFonts w:asciiTheme="majorHAnsi" w:hAnsiTheme="majorHAnsi" w:cstheme="majorBidi"/>
        </w:rPr>
        <w:t>(i.e., 20</w:t>
      </w:r>
      <w:r w:rsidRPr="142D662F" w:rsidR="00C2241A">
        <w:rPr>
          <w:rFonts w:asciiTheme="majorHAnsi" w:hAnsiTheme="majorHAnsi" w:cstheme="majorBidi"/>
        </w:rPr>
        <w:t>1</w:t>
      </w:r>
      <w:r w:rsidRPr="142D662F" w:rsidR="0097298B">
        <w:rPr>
          <w:rFonts w:asciiTheme="majorHAnsi" w:hAnsiTheme="majorHAnsi" w:cstheme="majorBidi"/>
        </w:rPr>
        <w:t>5</w:t>
      </w:r>
      <w:r w:rsidRPr="142D662F" w:rsidR="00A45081">
        <w:rPr>
          <w:rFonts w:asciiTheme="majorHAnsi" w:hAnsiTheme="majorHAnsi" w:cstheme="majorBidi"/>
        </w:rPr>
        <w:t xml:space="preserve"> to 201</w:t>
      </w:r>
      <w:r w:rsidRPr="142D662F" w:rsidR="0097298B">
        <w:rPr>
          <w:rFonts w:asciiTheme="majorHAnsi" w:hAnsiTheme="majorHAnsi" w:cstheme="majorBidi"/>
        </w:rPr>
        <w:t>9</w:t>
      </w:r>
      <w:r w:rsidRPr="142D662F" w:rsidR="00A45081">
        <w:rPr>
          <w:rFonts w:asciiTheme="majorHAnsi" w:hAnsiTheme="majorHAnsi" w:cstheme="majorBidi"/>
        </w:rPr>
        <w:t xml:space="preserve">) </w:t>
      </w:r>
      <w:r w:rsidRPr="142D662F" w:rsidR="007B349C">
        <w:rPr>
          <w:rFonts w:asciiTheme="majorHAnsi" w:hAnsiTheme="majorHAnsi" w:cstheme="majorBidi"/>
        </w:rPr>
        <w:t>before COVID-19 led to measures such as school closures. For testing differences, we will conduct analyses of variance (ANOVA)</w:t>
      </w:r>
      <w:r w:rsidRPr="142D662F" w:rsidR="00257F65">
        <w:rPr>
          <w:rFonts w:asciiTheme="majorHAnsi" w:hAnsiTheme="majorHAnsi" w:cstheme="majorBidi"/>
        </w:rPr>
        <w:t xml:space="preserve"> for </w:t>
      </w:r>
      <w:r w:rsidRPr="142D662F" w:rsidR="007B349C">
        <w:rPr>
          <w:rFonts w:asciiTheme="majorHAnsi" w:hAnsiTheme="majorHAnsi" w:cstheme="majorBidi"/>
        </w:rPr>
        <w:t>each year separately.</w:t>
      </w:r>
      <w:r w:rsidRPr="142D662F" w:rsidR="00257F65">
        <w:rPr>
          <w:rFonts w:asciiTheme="majorHAnsi" w:hAnsiTheme="majorHAnsi" w:cstheme="majorBidi"/>
        </w:rPr>
        <w:t xml:space="preserve"> </w:t>
      </w:r>
      <w:r w:rsidRPr="142D662F" w:rsidR="00847CA3">
        <w:rPr>
          <w:rFonts w:asciiTheme="majorHAnsi" w:hAnsiTheme="majorHAnsi" w:cstheme="majorBidi"/>
        </w:rPr>
        <w:t xml:space="preserve">We will assume that schools differ with respect to a key variable if differences are evident in five or </w:t>
      </w:r>
      <w:r w:rsidRPr="142D662F" w:rsidR="00A07BF3">
        <w:rPr>
          <w:rFonts w:asciiTheme="majorHAnsi" w:hAnsiTheme="majorHAnsi" w:cstheme="majorBidi"/>
        </w:rPr>
        <w:t>three</w:t>
      </w:r>
      <w:r w:rsidRPr="142D662F" w:rsidR="00847CA3">
        <w:rPr>
          <w:rFonts w:asciiTheme="majorHAnsi" w:hAnsiTheme="majorHAnsi" w:cstheme="majorBidi"/>
        </w:rPr>
        <w:t xml:space="preserve"> years between 20</w:t>
      </w:r>
      <w:r w:rsidRPr="142D662F" w:rsidR="00A07BF3">
        <w:rPr>
          <w:rFonts w:asciiTheme="majorHAnsi" w:hAnsiTheme="majorHAnsi" w:cstheme="majorBidi"/>
        </w:rPr>
        <w:t>15</w:t>
      </w:r>
      <w:r w:rsidRPr="142D662F" w:rsidR="00847CA3">
        <w:rPr>
          <w:rFonts w:asciiTheme="majorHAnsi" w:hAnsiTheme="majorHAnsi" w:cstheme="majorBidi"/>
        </w:rPr>
        <w:t xml:space="preserve"> and 2019.</w:t>
      </w:r>
      <w:r w:rsidRPr="142D662F" w:rsidR="00A07BF3">
        <w:rPr>
          <w:rFonts w:asciiTheme="majorHAnsi" w:hAnsiTheme="majorHAnsi" w:cstheme="majorBidi"/>
        </w:rPr>
        <w:t xml:space="preserve"> In a third step, we will describe </w:t>
      </w:r>
      <w:r w:rsidRPr="142D662F" w:rsidR="000C0704">
        <w:rPr>
          <w:rFonts w:asciiTheme="majorHAnsi" w:hAnsiTheme="majorHAnsi" w:cstheme="majorBidi"/>
        </w:rPr>
        <w:t xml:space="preserve">students excluded and not excluded from the national </w:t>
      </w:r>
      <w:r w:rsidR="00201A04">
        <w:rPr>
          <w:rFonts w:asciiTheme="majorHAnsi" w:hAnsiTheme="majorHAnsi" w:cstheme="majorBidi"/>
        </w:rPr>
        <w:t>test</w:t>
      </w:r>
      <w:r w:rsidRPr="142D662F" w:rsidR="000C0704">
        <w:rPr>
          <w:rFonts w:asciiTheme="majorHAnsi" w:hAnsiTheme="majorHAnsi" w:cstheme="majorBidi"/>
        </w:rPr>
        <w:t>s separately (e.g., age, sex, SES).</w:t>
      </w:r>
    </w:p>
    <w:p w:rsidR="00C438A1" w:rsidP="345EA30D" w:rsidRDefault="00C438A1" w14:paraId="0D48DEAA" w14:textId="77777777">
      <w:pPr>
        <w:pStyle w:val="Heading4"/>
      </w:pPr>
      <w:r>
        <w:t>Difference-in-Difference Approach</w:t>
      </w:r>
    </w:p>
    <w:p w:rsidR="0005374A" w:rsidP="0005374A" w:rsidRDefault="0008760A" w14:paraId="6B284E6B" w14:textId="24D2E4B5">
      <w:pPr>
        <w:rPr>
          <w:rFonts w:cs="Calibri"/>
        </w:rPr>
      </w:pPr>
      <w:r w:rsidRPr="0008760A">
        <w:t xml:space="preserve">We </w:t>
      </w:r>
      <w:r>
        <w:t xml:space="preserve">will </w:t>
      </w:r>
      <w:r w:rsidR="002F1A20">
        <w:t>analyze</w:t>
      </w:r>
      <w:r w:rsidR="003D77F7">
        <w:t xml:space="preserve"> </w:t>
      </w:r>
      <w:r w:rsidR="00817119">
        <w:t>students’ learning progression</w:t>
      </w:r>
      <w:r w:rsidR="005B2001">
        <w:t xml:space="preserve"> (i.e., gain or loss)</w:t>
      </w:r>
      <w:r w:rsidR="003D77F7">
        <w:t xml:space="preserve"> between 2019 (</w:t>
      </w:r>
      <w:r w:rsidR="00830775">
        <w:t xml:space="preserve">students’ achievement in </w:t>
      </w:r>
      <w:r w:rsidR="003D77F7">
        <w:t xml:space="preserve">national </w:t>
      </w:r>
      <w:r w:rsidR="00201A04">
        <w:t>test</w:t>
      </w:r>
      <w:r w:rsidR="00F73B1A">
        <w:t>s</w:t>
      </w:r>
      <w:r w:rsidR="00830775">
        <w:t xml:space="preserve"> [reading and mathematics]</w:t>
      </w:r>
      <w:r w:rsidR="003D77F7">
        <w:t xml:space="preserve"> in Year 8)</w:t>
      </w:r>
      <w:r w:rsidRPr="0008760A">
        <w:t xml:space="preserve"> </w:t>
      </w:r>
      <w:r w:rsidR="003D77F7">
        <w:t>and 2020 (</w:t>
      </w:r>
      <w:r w:rsidR="00830775">
        <w:t xml:space="preserve">students’ achievement in national </w:t>
      </w:r>
      <w:r w:rsidR="00201A04">
        <w:t>test</w:t>
      </w:r>
      <w:r w:rsidR="00F73B1A">
        <w:t>s</w:t>
      </w:r>
      <w:r w:rsidR="00830775">
        <w:t xml:space="preserve"> [reading and </w:t>
      </w:r>
      <w:r w:rsidRPr="00B15C7A" w:rsidR="00830775">
        <w:t xml:space="preserve">mathematics] in Year 9) </w:t>
      </w:r>
      <w:r w:rsidRPr="00B15C7A" w:rsidR="005B2001">
        <w:t>using a difference-in-difference (DiD) approach</w:t>
      </w:r>
      <w:r w:rsidRPr="00B15C7A" w:rsidR="008210D0">
        <w:t xml:space="preserve"> </w:t>
      </w:r>
      <w:r w:rsidRPr="00B15C7A" w:rsidR="008210D0">
        <w:fldChar w:fldCharType="begin"/>
      </w:r>
      <w:r w:rsidRPr="00B15C7A" w:rsidR="00B15C7A">
        <w:instrText xml:space="preserve"> ADDIN ZOTERO_ITEM CSL_CITATION {"citationID":"0BZWImNi","properties":{"formattedCitation":"(Angrist &amp; Pischke, 2009)","plainCitation":"(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schema":"https://github.com/citation-style-language/schema/raw/master/csl-citation.json"} </w:instrText>
      </w:r>
      <w:r w:rsidRPr="00B15C7A" w:rsidR="008210D0">
        <w:fldChar w:fldCharType="separate"/>
      </w:r>
      <w:r w:rsidRPr="00B15C7A" w:rsidR="00B15C7A">
        <w:rPr>
          <w:rFonts w:cs="Calibri"/>
        </w:rPr>
        <w:t>(Angrist &amp; Pischke, 2009)</w:t>
      </w:r>
      <w:r w:rsidRPr="00B15C7A" w:rsidR="008210D0">
        <w:fldChar w:fldCharType="end"/>
      </w:r>
      <w:r w:rsidRPr="00B15C7A" w:rsidR="00A63C64">
        <w:t xml:space="preserve"> </w:t>
      </w:r>
      <w:r w:rsidRPr="142D662F" w:rsidR="00A63C64">
        <w:rPr>
          <w:rFonts w:asciiTheme="majorHAnsi" w:hAnsiTheme="majorHAnsi" w:cstheme="majorBidi"/>
        </w:rPr>
        <w:t xml:space="preserve">conducted in R </w:t>
      </w:r>
      <w:r w:rsidRPr="142D662F" w:rsidR="00A63C64">
        <w:rPr>
          <w:rFonts w:asciiTheme="majorHAnsi" w:hAnsiTheme="majorHAnsi" w:cstheme="majorBidi"/>
        </w:rPr>
        <w:fldChar w:fldCharType="begin"/>
      </w:r>
      <w:r w:rsidRPr="142D662F" w:rsidR="00337BD2">
        <w:rPr>
          <w:rFonts w:asciiTheme="majorHAnsi" w:hAnsiTheme="majorHAnsi" w:cstheme="majorBidi"/>
        </w:rPr>
        <w:instrText xml:space="preserve"> ADDIN ZOTERO_ITEM CSL_CITATION {"citationID":"DnZZxdAP","properties":{"formattedCitation":"(e.g., Brumback, 2021)","plainCitation":"(e.g., Brumback, 2021)","noteIndex":0},"citationItems":[{"id":130009,"uris":["http://zotero.org/groups/4652725/items/X6LRQQSX"],"itemData":{"id":130009,"type":"book","edition":"1","event-place":"Boca Raton","ISBN":"978-1-00-314667-4","language":"en","note":"DOI: 10.1201/9781003146674","publisher":"Chapman and Hall/CRC","publisher-place":"Boca Raton","source":"DOI.org (Crossref)","title":"Fundamentals of causal inference with R","URL":"https://www.taylorfrancis.com/books/9781003146674","author":[{"family":"Brumback","given":"Babette A."}],"accessed":{"date-parts":[["2022",7,19]]},"issued":{"date-parts":[["2021",9,21]]}},"label":"page","prefix":"e.g.,"}],"schema":"https://github.com/citation-style-language/schema/raw/master/csl-citation.json"} </w:instrText>
      </w:r>
      <w:r w:rsidRPr="142D662F" w:rsidR="00A63C64">
        <w:rPr>
          <w:rFonts w:asciiTheme="majorHAnsi" w:hAnsiTheme="majorHAnsi" w:cstheme="majorBidi"/>
        </w:rPr>
        <w:fldChar w:fldCharType="separate"/>
      </w:r>
      <w:r w:rsidRPr="00337BD2" w:rsidR="00337BD2">
        <w:rPr>
          <w:rFonts w:cs="Calibri"/>
        </w:rPr>
        <w:t>(e.g., Brumback, 2021)</w:t>
      </w:r>
      <w:r w:rsidRPr="142D662F" w:rsidR="00A63C64">
        <w:rPr>
          <w:rFonts w:asciiTheme="majorHAnsi" w:hAnsiTheme="majorHAnsi" w:cstheme="majorBidi"/>
        </w:rPr>
        <w:fldChar w:fldCharType="end"/>
      </w:r>
      <w:r w:rsidRPr="142D662F" w:rsidR="00CF2091">
        <w:rPr>
          <w:rFonts w:asciiTheme="majorHAnsi" w:hAnsiTheme="majorHAnsi" w:cstheme="majorBidi"/>
        </w:rPr>
        <w:t xml:space="preserve"> similar to </w:t>
      </w:r>
      <w:r w:rsidR="00CF2091">
        <w:rPr>
          <w:rFonts w:cs="Calibri"/>
        </w:rPr>
        <w:t>the</w:t>
      </w:r>
      <w:r w:rsidRPr="00BB67F5" w:rsidR="00CF2091">
        <w:rPr>
          <w:rFonts w:cs="Calibri"/>
        </w:rPr>
        <w:t xml:space="preserve"> analytical approach </w:t>
      </w:r>
      <w:r w:rsidR="00CF2091">
        <w:rPr>
          <w:rFonts w:cs="Calibri"/>
        </w:rPr>
        <w:t xml:space="preserve">that </w:t>
      </w:r>
      <w:r w:rsidRPr="00BB67F5" w:rsidR="00CF2091">
        <w:rPr>
          <w:rFonts w:cs="Calibri"/>
        </w:rPr>
        <w:t xml:space="preserve">was used by Engzell et al., </w:t>
      </w:r>
      <w:r w:rsidRPr="00BB67F5" w:rsidR="00CF2091">
        <w:rPr>
          <w:rFonts w:cs="Calibri"/>
        </w:rPr>
        <w:fldChar w:fldCharType="begin"/>
      </w:r>
      <w:r w:rsidRPr="00BB67F5" w:rsidR="00CF2091">
        <w:rPr>
          <w:rFonts w:cs="Calibri"/>
        </w:rPr>
        <w:instrText xml:space="preserve"> ADDIN ZOTERO_ITEM CSL_CITATION {"citationID":"OBsrxhAL","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Pr="00BB67F5" w:rsidR="00CF2091">
        <w:rPr>
          <w:rFonts w:cs="Calibri"/>
        </w:rPr>
        <w:fldChar w:fldCharType="separate"/>
      </w:r>
      <w:r w:rsidRPr="00BB67F5" w:rsidR="00CF2091">
        <w:rPr>
          <w:rFonts w:cs="Calibri"/>
        </w:rPr>
        <w:t>(2021)</w:t>
      </w:r>
      <w:r w:rsidRPr="00BB67F5" w:rsidR="00CF2091">
        <w:rPr>
          <w:rFonts w:cs="Calibri"/>
        </w:rPr>
        <w:fldChar w:fldCharType="end"/>
      </w:r>
      <w:r w:rsidRPr="00BB67F5" w:rsidR="00CF2091">
        <w:rPr>
          <w:rFonts w:cs="Calibri"/>
        </w:rPr>
        <w:t>.</w:t>
      </w:r>
      <w:r w:rsidRPr="142D662F" w:rsidR="00A63C64">
        <w:rPr>
          <w:rFonts w:asciiTheme="majorHAnsi" w:hAnsiTheme="majorHAnsi" w:cstheme="majorBidi"/>
        </w:rPr>
        <w:t xml:space="preserve"> </w:t>
      </w:r>
      <w:r w:rsidRPr="00B15C7A" w:rsidR="00E148AE">
        <w:t xml:space="preserve">That is, we will compare students’ learning progression between 2019 and 2020 </w:t>
      </w:r>
      <w:r w:rsidRPr="00B15C7A" w:rsidR="008F1133">
        <w:t>(</w:t>
      </w:r>
      <w:r w:rsidR="004319AC">
        <w:t>Period 1</w:t>
      </w:r>
      <w:r w:rsidR="004010A4">
        <w:t xml:space="preserve"> [i.e., period </w:t>
      </w:r>
      <w:r w:rsidR="00DB2C56">
        <w:t xml:space="preserve">of </w:t>
      </w:r>
      <w:r w:rsidR="00523932">
        <w:t>1</w:t>
      </w:r>
      <w:r w:rsidRPr="00523932" w:rsidR="00523932">
        <w:rPr>
          <w:vertAlign w:val="superscript"/>
        </w:rPr>
        <w:t>st</w:t>
      </w:r>
      <w:r w:rsidR="00523932">
        <w:t xml:space="preserve"> school closures</w:t>
      </w:r>
      <w:r w:rsidR="004010A4">
        <w:t>]</w:t>
      </w:r>
      <w:r w:rsidR="00523932">
        <w:t xml:space="preserve">) </w:t>
      </w:r>
      <w:r w:rsidR="004F13D2">
        <w:t xml:space="preserve">with </w:t>
      </w:r>
      <w:r w:rsidRPr="008210D0">
        <w:rPr>
          <w:rFonts w:cs="Calibri"/>
        </w:rPr>
        <w:t xml:space="preserve">that in </w:t>
      </w:r>
      <w:r w:rsidRPr="008210D0" w:rsidR="00523932">
        <w:rPr>
          <w:rFonts w:cs="Calibri"/>
        </w:rPr>
        <w:t xml:space="preserve">the five </w:t>
      </w:r>
      <w:r w:rsidRPr="008210D0">
        <w:rPr>
          <w:rFonts w:cs="Calibri"/>
        </w:rPr>
        <w:t xml:space="preserve">previous </w:t>
      </w:r>
      <w:r w:rsidRPr="008210D0" w:rsidR="00523932">
        <w:rPr>
          <w:rFonts w:cs="Calibri"/>
        </w:rPr>
        <w:t>periods (e.g., 20</w:t>
      </w:r>
      <w:r w:rsidRPr="008210D0" w:rsidR="00784DE7">
        <w:rPr>
          <w:rFonts w:cs="Calibri"/>
        </w:rPr>
        <w:t xml:space="preserve">18 to 2019). </w:t>
      </w:r>
      <w:r w:rsidR="005775D7">
        <w:rPr>
          <w:rFonts w:cs="Calibri"/>
        </w:rPr>
        <w:t>We will use the five p</w:t>
      </w:r>
      <w:r w:rsidR="002807F6">
        <w:rPr>
          <w:rFonts w:cs="Calibri"/>
        </w:rPr>
        <w:t xml:space="preserve">eriods before 2020 </w:t>
      </w:r>
      <w:r w:rsidR="0053098F">
        <w:rPr>
          <w:rFonts w:cs="Calibri"/>
        </w:rPr>
        <w:t xml:space="preserve">because from 2014 on results in the national </w:t>
      </w:r>
      <w:r w:rsidR="001258EF">
        <w:rPr>
          <w:rFonts w:cs="Calibri"/>
        </w:rPr>
        <w:t>tests</w:t>
      </w:r>
      <w:r w:rsidR="0053098F">
        <w:rPr>
          <w:rFonts w:cs="Calibri"/>
        </w:rPr>
        <w:t xml:space="preserve"> are measured in score points </w:t>
      </w:r>
      <w:r w:rsidRPr="00BB67F5" w:rsidR="00B20081">
        <w:rPr>
          <w:rFonts w:cs="Calibri"/>
        </w:rPr>
        <w:t>(</w:t>
      </w:r>
      <w:hyperlink r:id="rId26">
        <w:r w:rsidRPr="142D662F" w:rsidR="142D662F">
          <w:rPr>
            <w:rStyle w:val="Hyperlink"/>
            <w:rFonts w:cs="Calibri"/>
          </w:rPr>
          <w:t>https://www.ssb.no/en/utdanning/grunnskoler/statistikk/nasjonale-prover</w:t>
        </w:r>
      </w:hyperlink>
      <w:r w:rsidRPr="142D662F" w:rsidR="142D662F">
        <w:rPr>
          <w:rFonts w:cs="Calibri"/>
        </w:rPr>
        <w:t>).</w:t>
      </w:r>
    </w:p>
    <w:p w:rsidR="0005374A" w:rsidP="0005374A" w:rsidRDefault="00666753" w14:paraId="40AC1B8D" w14:textId="5A3C28FA">
      <w:pPr>
        <w:rPr>
          <w:rFonts w:cs="Calibri"/>
        </w:rPr>
      </w:pPr>
      <w:r w:rsidRPr="0005374A">
        <w:rPr>
          <w:rFonts w:cs="Calibri"/>
        </w:rPr>
        <w:t xml:space="preserve">First, we will calculate </w:t>
      </w:r>
      <w:r w:rsidRPr="0005374A" w:rsidR="00177750">
        <w:rPr>
          <w:rFonts w:cs="Calibri"/>
        </w:rPr>
        <w:t xml:space="preserve">differences between </w:t>
      </w:r>
      <w:r w:rsidR="00CD5BA4">
        <w:rPr>
          <w:rFonts w:cs="Calibri"/>
        </w:rPr>
        <w:t xml:space="preserve">students’ </w:t>
      </w:r>
      <w:r w:rsidRPr="0005374A" w:rsidR="00177750">
        <w:rPr>
          <w:rFonts w:cs="Calibri"/>
        </w:rPr>
        <w:t xml:space="preserve">national </w:t>
      </w:r>
      <w:r w:rsidR="00BF02AE">
        <w:rPr>
          <w:rFonts w:cs="Calibri"/>
        </w:rPr>
        <w:t>test</w:t>
      </w:r>
      <w:r w:rsidRPr="0005374A" w:rsidR="00BB67F5">
        <w:rPr>
          <w:rFonts w:cs="Calibri"/>
        </w:rPr>
        <w:t xml:space="preserve"> grades of Year 8 and Year 9 using the following equation:</w:t>
      </w:r>
      <w:r w:rsidR="004B50B6">
        <w:rPr>
          <w:rFonts w:cs="Calibri"/>
        </w:rPr>
        <w:t xml:space="preserve"> $\Delta y_i^{(k+1)-k} = y_i^{k+1} – y_i^k$</w:t>
      </w:r>
      <w:r w:rsidRPr="0005374A" w:rsidR="0014282B">
        <w:rPr>
          <w:rFonts w:cs="Calibri"/>
        </w:rPr>
        <w:t xml:space="preserve">, </w:t>
      </w:r>
      <w:r w:rsidRPr="142D662F" w:rsidR="00BB67F5">
        <w:rPr>
          <w:rFonts w:cs="Calibri" w:eastAsiaTheme="minorEastAsia"/>
        </w:rPr>
        <w:t>where</w:t>
      </w:r>
      <w:r w:rsidR="004B50B6">
        <w:rPr>
          <w:rFonts w:cs="Calibri" w:eastAsiaTheme="minorEastAsia"/>
        </w:rPr>
        <w:t xml:space="preserve"> $y_i^k$</w:t>
      </w:r>
      <w:r w:rsidRPr="142D662F" w:rsidR="00BB67F5">
        <w:rPr>
          <w:rFonts w:cs="Calibri" w:eastAsiaTheme="minorEastAsia"/>
        </w:rPr>
        <w:t xml:space="preserve"> </w:t>
      </w:r>
      <w:r w:rsidRPr="0005374A" w:rsidR="00FF69D3">
        <w:rPr>
          <w:rFonts w:cs="Calibri"/>
        </w:rPr>
        <w:t xml:space="preserve"> </w:t>
      </w:r>
      <w:r w:rsidRPr="0005374A" w:rsidR="00304A83">
        <w:rPr>
          <w:rFonts w:cs="Calibri"/>
        </w:rPr>
        <w:t>is the achievement</w:t>
      </w:r>
      <w:r w:rsidR="00D02D73">
        <w:rPr>
          <w:rFonts w:cs="Calibri"/>
        </w:rPr>
        <w:t xml:space="preserve"> (i.e., grade)</w:t>
      </w:r>
      <w:r w:rsidRPr="0005374A" w:rsidR="00304A83">
        <w:rPr>
          <w:rFonts w:cs="Calibri"/>
        </w:rPr>
        <w:t xml:space="preserve"> of a student </w:t>
      </w:r>
      <w:r w:rsidR="00422386">
        <w:rPr>
          <w:rFonts w:cs="Calibri"/>
        </w:rPr>
        <w:t xml:space="preserve">$i$ </w:t>
      </w:r>
      <w:r w:rsidRPr="0005374A" w:rsidR="00304A83">
        <w:rPr>
          <w:rFonts w:cs="Calibri"/>
        </w:rPr>
        <w:t xml:space="preserve">in </w:t>
      </w:r>
      <w:r w:rsidRPr="0005374A" w:rsidR="00FF69D3">
        <w:rPr>
          <w:rFonts w:cs="Calibri"/>
        </w:rPr>
        <w:t xml:space="preserve">the national </w:t>
      </w:r>
      <w:r w:rsidR="00D02D73">
        <w:rPr>
          <w:rFonts w:cs="Calibri"/>
        </w:rPr>
        <w:t>tests</w:t>
      </w:r>
      <w:r w:rsidRPr="0005374A" w:rsidR="00E36A78">
        <w:rPr>
          <w:rFonts w:cs="Calibri"/>
        </w:rPr>
        <w:t xml:space="preserve"> in year</w:t>
      </w:r>
      <w:r w:rsidR="00422386">
        <w:rPr>
          <w:rFonts w:cs="Calibri"/>
        </w:rPr>
        <w:t xml:space="preserve"> $k$</w:t>
      </w:r>
      <w:r w:rsidR="00811E1B">
        <w:rPr>
          <w:rFonts w:cs="Calibri"/>
        </w:rPr>
        <w:t xml:space="preserve"> </w:t>
      </w:r>
      <w:r w:rsidR="00CD5FFE">
        <w:rPr>
          <w:rFonts w:cs="Calibri"/>
        </w:rPr>
        <w:t>$(i, k \in \mathbb{N})$</w:t>
      </w:r>
      <w:r w:rsidRPr="0005374A" w:rsidR="00E36A78">
        <w:rPr>
          <w:rFonts w:cs="Calibri"/>
        </w:rPr>
        <w:t>.</w:t>
      </w:r>
      <w:r w:rsidRPr="0005374A" w:rsidR="00936746">
        <w:rPr>
          <w:rFonts w:cs="Calibri"/>
        </w:rPr>
        <w:t xml:space="preserve"> </w:t>
      </w:r>
      <w:r w:rsidRPr="0005374A" w:rsidR="0086033D">
        <w:rPr>
          <w:rFonts w:cs="Calibri"/>
        </w:rPr>
        <w:t>The year</w:t>
      </w:r>
      <w:r w:rsidR="003F1871">
        <w:rPr>
          <w:rFonts w:cs="Calibri"/>
        </w:rPr>
        <w:t xml:space="preserve"> $k+1$</w:t>
      </w:r>
      <w:r w:rsidRPr="0005374A" w:rsidR="0086033D">
        <w:rPr>
          <w:rFonts w:cs="Calibri"/>
        </w:rPr>
        <w:t xml:space="preserve"> refers to </w:t>
      </w:r>
      <w:r w:rsidRPr="0005374A" w:rsidR="00D34091">
        <w:rPr>
          <w:rFonts w:cs="Calibri"/>
        </w:rPr>
        <w:t xml:space="preserve">the year where a student was a Year 9 student and </w:t>
      </w:r>
      <w:r w:rsidR="003F1871">
        <w:rPr>
          <w:rFonts w:cs="Calibri"/>
        </w:rPr>
        <w:t xml:space="preserve">$k$ </w:t>
      </w:r>
      <w:r w:rsidRPr="0005374A" w:rsidR="00D34091">
        <w:rPr>
          <w:rFonts w:cs="Calibri"/>
        </w:rPr>
        <w:t xml:space="preserve">refers to the </w:t>
      </w:r>
      <w:r w:rsidRPr="0005374A" w:rsidR="001849B3">
        <w:rPr>
          <w:rFonts w:cs="Calibri"/>
        </w:rPr>
        <w:t>year where the same student was a Year 8 student.</w:t>
      </w:r>
      <w:r w:rsidRPr="0005374A" w:rsidR="007F6055">
        <w:rPr>
          <w:rFonts w:cs="Calibri"/>
        </w:rPr>
        <w:t xml:space="preserve"> We will calculate </w:t>
      </w:r>
      <w:r w:rsidRPr="0005374A" w:rsidR="00B84AC4">
        <w:rPr>
          <w:rFonts w:cs="Calibri"/>
        </w:rPr>
        <w:t>the difference scores</w:t>
      </w:r>
      <w:r w:rsidR="003F1871">
        <w:rPr>
          <w:rFonts w:cs="Calibri"/>
        </w:rPr>
        <w:t xml:space="preserve"> $\Delta</w:t>
      </w:r>
      <w:r w:rsidR="0039143D">
        <w:rPr>
          <w:rFonts w:cs="Calibri"/>
        </w:rPr>
        <w:t xml:space="preserve"> </w:t>
      </w:r>
      <w:r w:rsidR="003F1871">
        <w:rPr>
          <w:rFonts w:cs="Calibri"/>
        </w:rPr>
        <w:t>y_i^{</w:t>
      </w:r>
      <w:r w:rsidR="00D0485E">
        <w:rPr>
          <w:rFonts w:cs="Calibri"/>
        </w:rPr>
        <w:t>2015-2014</w:t>
      </w:r>
      <w:r w:rsidR="003F1871">
        <w:rPr>
          <w:rFonts w:cs="Calibri"/>
        </w:rPr>
        <w:t>}$</w:t>
      </w:r>
      <w:r w:rsidR="00D0485E">
        <w:rPr>
          <w:rFonts w:cs="Calibri"/>
        </w:rPr>
        <w:t xml:space="preserve">, </w:t>
      </w:r>
      <w:r w:rsidR="003F1871">
        <w:rPr>
          <w:rFonts w:cs="Calibri"/>
        </w:rPr>
        <w:t xml:space="preserve"> </w:t>
      </w:r>
      <w:r w:rsidR="00D0485E">
        <w:rPr>
          <w:rFonts w:cs="Calibri"/>
        </w:rPr>
        <w:t>$\Delta y_i^{201</w:t>
      </w:r>
      <w:r w:rsidR="0053445B">
        <w:rPr>
          <w:rFonts w:cs="Calibri"/>
        </w:rPr>
        <w:t>6</w:t>
      </w:r>
      <w:r w:rsidR="00D0485E">
        <w:rPr>
          <w:rFonts w:cs="Calibri"/>
        </w:rPr>
        <w:t>-201</w:t>
      </w:r>
      <w:r w:rsidR="0053445B">
        <w:rPr>
          <w:rFonts w:cs="Calibri"/>
        </w:rPr>
        <w:t>5</w:t>
      </w:r>
      <w:r w:rsidR="00D0485E">
        <w:rPr>
          <w:rFonts w:cs="Calibri"/>
        </w:rPr>
        <w:t>}$,</w:t>
      </w:r>
      <w:r w:rsidR="0053445B">
        <w:rPr>
          <w:rFonts w:cs="Calibri"/>
        </w:rPr>
        <w:t xml:space="preserve"> $\Delta y_i^{2017-2016}$, </w:t>
      </w:r>
      <w:r w:rsidR="00586651">
        <w:rPr>
          <w:rFonts w:cs="Calibri"/>
        </w:rPr>
        <w:t>$\Delta y_i^{201</w:t>
      </w:r>
      <w:r w:rsidR="004423CF">
        <w:rPr>
          <w:rFonts w:cs="Calibri"/>
        </w:rPr>
        <w:t>8</w:t>
      </w:r>
      <w:r w:rsidR="00586651">
        <w:rPr>
          <w:rFonts w:cs="Calibri"/>
        </w:rPr>
        <w:t>-201</w:t>
      </w:r>
      <w:r w:rsidR="004423CF">
        <w:rPr>
          <w:rFonts w:cs="Calibri"/>
        </w:rPr>
        <w:t>7</w:t>
      </w:r>
      <w:r w:rsidR="00586651">
        <w:rPr>
          <w:rFonts w:cs="Calibri"/>
        </w:rPr>
        <w:t xml:space="preserve">}$, </w:t>
      </w:r>
      <w:r w:rsidR="00144954">
        <w:rPr>
          <w:rFonts w:cs="Calibri"/>
        </w:rPr>
        <w:t>$\Delta y_i^{2019-2018}$</w:t>
      </w:r>
      <w:r w:rsidRPr="0005374A" w:rsidR="003A67B7">
        <w:rPr>
          <w:rFonts w:cs="Calibri" w:eastAsiaTheme="minorEastAsia"/>
        </w:rPr>
        <w:t xml:space="preserve"> (five difference scores before COVID-19 school closures</w:t>
      </w:r>
      <w:r w:rsidR="00056213">
        <w:rPr>
          <w:rFonts w:cs="Calibri" w:eastAsiaTheme="minorEastAsia"/>
        </w:rPr>
        <w:t xml:space="preserve"> in 2020</w:t>
      </w:r>
      <w:r w:rsidRPr="0005374A" w:rsidR="003A67B7">
        <w:rPr>
          <w:rFonts w:cs="Calibri" w:eastAsiaTheme="minorEastAsia"/>
        </w:rPr>
        <w:t>)</w:t>
      </w:r>
      <w:r w:rsidRPr="0005374A" w:rsidR="00C360E8">
        <w:rPr>
          <w:rFonts w:cs="Calibri" w:eastAsiaTheme="minorEastAsia"/>
        </w:rPr>
        <w:t xml:space="preserve"> and</w:t>
      </w:r>
      <w:r w:rsidR="006C6B26">
        <w:rPr>
          <w:rFonts w:cs="Calibri" w:eastAsiaTheme="minorEastAsia"/>
        </w:rPr>
        <w:t xml:space="preserve"> </w:t>
      </w:r>
      <w:r w:rsidR="006C6B26">
        <w:rPr>
          <w:rFonts w:cs="Calibri"/>
        </w:rPr>
        <w:t xml:space="preserve">$\Delta y_i^{2020-2019}$ </w:t>
      </w:r>
      <w:r w:rsidRPr="0005374A" w:rsidR="00C360E8">
        <w:rPr>
          <w:rFonts w:cs="Calibri" w:eastAsiaTheme="minorEastAsia"/>
        </w:rPr>
        <w:t xml:space="preserve">(difference score regarding </w:t>
      </w:r>
      <w:r w:rsidR="006C6B26">
        <w:rPr>
          <w:rFonts w:cs="Calibri" w:eastAsiaTheme="minorEastAsia"/>
        </w:rPr>
        <w:t xml:space="preserve">the first </w:t>
      </w:r>
      <w:r w:rsidRPr="0005374A" w:rsidR="00C360E8">
        <w:rPr>
          <w:rFonts w:cs="Calibri" w:eastAsiaTheme="minorEastAsia"/>
        </w:rPr>
        <w:t>school closure in 2020)</w:t>
      </w:r>
      <w:r w:rsidR="00695590">
        <w:rPr>
          <w:rFonts w:cs="Calibri" w:eastAsiaTheme="minorEastAsia"/>
        </w:rPr>
        <w:t>.</w:t>
      </w:r>
    </w:p>
    <w:p w:rsidR="00E54054" w:rsidP="00B62492" w:rsidRDefault="0005374A" w14:paraId="4CE7E6E0" w14:textId="3DC7B8B0">
      <w:pPr>
        <w:rPr>
          <w:rFonts w:asciiTheme="majorHAnsi" w:hAnsiTheme="majorHAnsi" w:cstheme="majorBidi"/>
        </w:rPr>
      </w:pPr>
      <w:r w:rsidRPr="0005374A">
        <w:rPr>
          <w:rFonts w:cs="Calibri" w:eastAsiaTheme="minorEastAsia"/>
        </w:rPr>
        <w:t>Second, w</w:t>
      </w:r>
      <w:r w:rsidRPr="0005374A" w:rsidR="00B766CE">
        <w:rPr>
          <w:rFonts w:cs="Calibri" w:eastAsiaTheme="minorEastAsia"/>
        </w:rPr>
        <w:t xml:space="preserve">e will compare these difference scores using </w:t>
      </w:r>
      <w:r w:rsidRPr="0005374A" w:rsidR="00DA57CE">
        <w:rPr>
          <w:rFonts w:cs="Calibri" w:eastAsiaTheme="minorEastAsia"/>
        </w:rPr>
        <w:t>a regression specification. More precisely, we will use</w:t>
      </w:r>
      <w:r w:rsidRPr="142D662F" w:rsidR="00E54054">
        <w:rPr>
          <w:rFonts w:asciiTheme="majorHAnsi" w:hAnsiTheme="majorHAnsi" w:cstheme="majorBidi"/>
        </w:rPr>
        <w:t xml:space="preserve"> </w:t>
      </w:r>
      <w:r w:rsidRPr="142D662F" w:rsidR="00847F92">
        <w:rPr>
          <w:rFonts w:asciiTheme="majorHAnsi" w:hAnsiTheme="majorHAnsi" w:cstheme="majorBidi"/>
        </w:rPr>
        <w:t>two-level model</w:t>
      </w:r>
      <w:r w:rsidRPr="142D662F" w:rsidR="004F30F0">
        <w:rPr>
          <w:rFonts w:asciiTheme="majorHAnsi" w:hAnsiTheme="majorHAnsi" w:cstheme="majorBidi"/>
        </w:rPr>
        <w:t>s</w:t>
      </w:r>
      <w:r w:rsidRPr="142D662F" w:rsidR="00847F92">
        <w:rPr>
          <w:rFonts w:asciiTheme="majorHAnsi" w:hAnsiTheme="majorHAnsi" w:cstheme="majorBidi"/>
        </w:rPr>
        <w:t xml:space="preserve"> </w:t>
      </w:r>
      <w:r w:rsidRPr="142D662F" w:rsidR="00707C4F">
        <w:rPr>
          <w:rFonts w:asciiTheme="majorHAnsi" w:hAnsiTheme="majorHAnsi" w:cstheme="majorBidi"/>
        </w:rPr>
        <w:t xml:space="preserve">with cross-level interactions </w:t>
      </w:r>
      <w:r w:rsidRPr="142D662F" w:rsidR="00847F92">
        <w:rPr>
          <w:rFonts w:asciiTheme="majorHAnsi" w:hAnsiTheme="majorHAnsi" w:cstheme="majorBidi"/>
        </w:rPr>
        <w:t>(i.e., linear mixed-effect model</w:t>
      </w:r>
      <w:r w:rsidRPr="142D662F" w:rsidR="004F30F0">
        <w:rPr>
          <w:rFonts w:asciiTheme="majorHAnsi" w:hAnsiTheme="majorHAnsi" w:cstheme="majorBidi"/>
        </w:rPr>
        <w:t>s</w:t>
      </w:r>
      <w:r w:rsidRPr="142D662F" w:rsidR="00847F92">
        <w:rPr>
          <w:rFonts w:asciiTheme="majorHAnsi" w:hAnsiTheme="majorHAnsi" w:cstheme="majorBidi"/>
        </w:rPr>
        <w:t>)</w:t>
      </w:r>
      <w:r w:rsidRPr="142D662F" w:rsidR="00C451B5">
        <w:rPr>
          <w:rFonts w:asciiTheme="majorHAnsi" w:hAnsiTheme="majorHAnsi" w:cstheme="majorBidi"/>
        </w:rPr>
        <w:t xml:space="preserve"> to account for students nested within schools. </w:t>
      </w:r>
      <w:r w:rsidR="006820C3">
        <w:rPr>
          <w:rFonts w:asciiTheme="majorHAnsi" w:hAnsiTheme="majorHAnsi" w:cstheme="majorBidi"/>
        </w:rPr>
        <w:t>Equation</w:t>
      </w:r>
      <w:r w:rsidRPr="142D662F" w:rsidR="00C451B5">
        <w:rPr>
          <w:rFonts w:asciiTheme="majorHAnsi" w:hAnsiTheme="majorHAnsi" w:cstheme="majorBidi"/>
        </w:rPr>
        <w:t xml:space="preserve"> 2 </w:t>
      </w:r>
      <w:r w:rsidRPr="142D662F" w:rsidR="006B3CDA">
        <w:rPr>
          <w:rFonts w:asciiTheme="majorHAnsi" w:hAnsiTheme="majorHAnsi" w:cstheme="majorBidi"/>
        </w:rPr>
        <w:t>shows our basic model</w:t>
      </w:r>
      <w:r w:rsidR="006820C3">
        <w:rPr>
          <w:rFonts w:asciiTheme="majorHAnsi" w:hAnsiTheme="majorHAnsi" w:cstheme="majorBidi"/>
        </w:rPr>
        <w:t xml:space="preserve"> </w:t>
      </w:r>
      <w:r w:rsidR="00E525FF">
        <w:rPr>
          <w:rFonts w:asciiTheme="majorHAnsi" w:hAnsiTheme="majorHAnsi" w:cstheme="majorBidi"/>
        </w:rPr>
        <w:t>(</w:t>
      </w:r>
      <w:r w:rsidRPr="00054B4C" w:rsidR="00054B4C">
        <w:rPr>
          <w:rFonts w:asciiTheme="majorHAnsi" w:hAnsiTheme="majorHAnsi" w:cstheme="majorBidi"/>
        </w:rPr>
        <w:t>using mathematics as an example</w:t>
      </w:r>
      <w:r w:rsidR="00025D5E">
        <w:rPr>
          <w:rFonts w:asciiTheme="majorHAnsi" w:hAnsiTheme="majorHAnsi" w:cstheme="majorBidi"/>
        </w:rPr>
        <w:t xml:space="preserve">; </w:t>
      </w:r>
      <w:r w:rsidR="00805743">
        <w:rPr>
          <w:rFonts w:asciiTheme="majorHAnsi" w:hAnsiTheme="majorHAnsi" w:cstheme="majorBidi"/>
        </w:rPr>
        <w:t xml:space="preserve">using </w:t>
      </w:r>
      <w:r w:rsidR="00164104">
        <w:rPr>
          <w:rFonts w:asciiTheme="majorHAnsi" w:hAnsiTheme="majorHAnsi" w:cstheme="majorBidi"/>
        </w:rPr>
        <w:t>only</w:t>
      </w:r>
      <w:r w:rsidR="006F6995">
        <w:rPr>
          <w:rFonts w:asciiTheme="majorHAnsi" w:hAnsiTheme="majorHAnsi" w:cstheme="majorBidi"/>
        </w:rPr>
        <w:t xml:space="preserve"> </w:t>
      </w:r>
      <w:r w:rsidR="00FD75D5">
        <w:rPr>
          <w:rFonts w:asciiTheme="majorHAnsi" w:hAnsiTheme="majorHAnsi" w:cstheme="majorBidi"/>
        </w:rPr>
        <w:t xml:space="preserve">the level 2 variables </w:t>
      </w:r>
      <w:r w:rsidRPr="00A96C85" w:rsidR="00FD75D5">
        <w:rPr>
          <w:rFonts w:asciiTheme="majorHAnsi" w:hAnsiTheme="majorHAnsi" w:cstheme="majorBidi"/>
          <w:i/>
          <w:iCs/>
        </w:rPr>
        <w:t>dur</w:t>
      </w:r>
      <w:r w:rsidRPr="008D15D2" w:rsidR="008D15D2">
        <w:rPr>
          <w:rFonts w:asciiTheme="majorHAnsi" w:hAnsiTheme="majorHAnsi" w:cstheme="majorBidi"/>
        </w:rPr>
        <w:t xml:space="preserve"> [and not condition 1] </w:t>
      </w:r>
      <w:r w:rsidR="008D15D2">
        <w:rPr>
          <w:rFonts w:asciiTheme="majorHAnsi" w:hAnsiTheme="majorHAnsi" w:cstheme="majorBidi"/>
        </w:rPr>
        <w:t xml:space="preserve">as an example; using </w:t>
      </w:r>
      <w:r w:rsidR="00A96C85">
        <w:rPr>
          <w:rFonts w:asciiTheme="majorHAnsi" w:hAnsiTheme="majorHAnsi" w:cstheme="majorBidi"/>
        </w:rPr>
        <w:t>no</w:t>
      </w:r>
      <w:r w:rsidR="00025D5E">
        <w:rPr>
          <w:rFonts w:asciiTheme="majorHAnsi" w:hAnsiTheme="majorHAnsi" w:cstheme="majorBidi"/>
        </w:rPr>
        <w:t xml:space="preserve"> covariates</w:t>
      </w:r>
      <w:r w:rsidR="00054B4C">
        <w:rPr>
          <w:rFonts w:asciiTheme="majorHAnsi" w:hAnsiTheme="majorHAnsi" w:cstheme="majorBidi"/>
        </w:rPr>
        <w:t>)</w:t>
      </w:r>
      <w:r w:rsidRPr="142D662F" w:rsidR="00F83A63">
        <w:rPr>
          <w:rFonts w:asciiTheme="majorHAnsi" w:hAnsiTheme="majorHAnsi" w:cstheme="majorBidi"/>
        </w:rPr>
        <w:t xml:space="preserve"> that we will use to test our </w:t>
      </w:r>
      <w:r w:rsidR="00925DED">
        <w:rPr>
          <w:rFonts w:asciiTheme="majorHAnsi" w:hAnsiTheme="majorHAnsi" w:cstheme="majorBidi"/>
        </w:rPr>
        <w:t xml:space="preserve">first hypothesis H1. </w:t>
      </w:r>
      <w:r w:rsidR="005D5BAF">
        <w:rPr>
          <w:rFonts w:asciiTheme="majorHAnsi" w:hAnsiTheme="majorHAnsi" w:cstheme="majorBidi"/>
        </w:rPr>
        <w:t xml:space="preserve">Equation 3 shows </w:t>
      </w:r>
      <w:r w:rsidR="001E1B91">
        <w:rPr>
          <w:rFonts w:asciiTheme="majorHAnsi" w:hAnsiTheme="majorHAnsi" w:cstheme="majorBidi"/>
        </w:rPr>
        <w:t>or</w:t>
      </w:r>
      <w:r w:rsidR="00693584">
        <w:rPr>
          <w:rFonts w:asciiTheme="majorHAnsi" w:hAnsiTheme="majorHAnsi" w:cstheme="majorBidi"/>
        </w:rPr>
        <w:t xml:space="preserve"> advanced model</w:t>
      </w:r>
      <w:r w:rsidR="007B3057">
        <w:rPr>
          <w:rFonts w:asciiTheme="majorHAnsi" w:hAnsiTheme="majorHAnsi" w:cstheme="majorBidi"/>
        </w:rPr>
        <w:t xml:space="preserve"> (</w:t>
      </w:r>
      <w:r w:rsidRPr="00054B4C" w:rsidR="007B3057">
        <w:rPr>
          <w:rFonts w:asciiTheme="majorHAnsi" w:hAnsiTheme="majorHAnsi" w:cstheme="majorBidi"/>
        </w:rPr>
        <w:t>using mathematics as an example</w:t>
      </w:r>
      <w:r w:rsidR="007B3057">
        <w:rPr>
          <w:rFonts w:asciiTheme="majorHAnsi" w:hAnsiTheme="majorHAnsi" w:cstheme="majorBidi"/>
        </w:rPr>
        <w:t xml:space="preserve">; using </w:t>
      </w:r>
      <w:r w:rsidR="00577932">
        <w:rPr>
          <w:rFonts w:asciiTheme="majorHAnsi" w:hAnsiTheme="majorHAnsi" w:cstheme="majorBidi"/>
        </w:rPr>
        <w:t>additional</w:t>
      </w:r>
      <w:r w:rsidR="007B3057">
        <w:rPr>
          <w:rFonts w:asciiTheme="majorHAnsi" w:hAnsiTheme="majorHAnsi" w:cstheme="majorBidi"/>
        </w:rPr>
        <w:t xml:space="preserve"> covariates</w:t>
      </w:r>
      <w:r w:rsidR="00184092">
        <w:rPr>
          <w:rFonts w:asciiTheme="majorHAnsi" w:hAnsiTheme="majorHAnsi" w:cstheme="majorBidi"/>
        </w:rPr>
        <w:t xml:space="preserve">; </w:t>
      </w:r>
      <w:r w:rsidRPr="142D662F" w:rsidR="0088203B">
        <w:rPr>
          <w:rFonts w:asciiTheme="majorHAnsi" w:hAnsiTheme="majorHAnsi" w:cstheme="majorBidi"/>
        </w:rPr>
        <w:t>if necessary, additional individual-level and school-level control variables will be included here)</w:t>
      </w:r>
      <w:r w:rsidRPr="142D662F" w:rsidR="00F83A63">
        <w:rPr>
          <w:rFonts w:asciiTheme="majorHAnsi" w:hAnsiTheme="majorHAnsi" w:cstheme="majorBidi"/>
        </w:rPr>
        <w:t>.</w:t>
      </w:r>
    </w:p>
    <w:p w:rsidR="00184092" w:rsidP="00B62492" w:rsidRDefault="00184092" w14:paraId="0AD01C88" w14:textId="38CD6B4D">
      <w:pPr>
        <w:rPr>
          <w:rFonts w:asciiTheme="majorHAnsi" w:hAnsiTheme="majorHAnsi" w:cstheme="majorBidi"/>
          <w:b/>
          <w:bCs/>
        </w:rPr>
      </w:pPr>
      <w:r w:rsidRPr="00184092">
        <w:rPr>
          <w:rFonts w:asciiTheme="majorHAnsi" w:hAnsiTheme="majorHAnsi" w:cstheme="majorBidi"/>
          <w:b/>
          <w:bCs/>
        </w:rPr>
        <w:t>Equation 2</w:t>
      </w:r>
    </w:p>
    <w:p w:rsidRPr="00C83791" w:rsidR="00184092" w:rsidP="00184092" w:rsidRDefault="00184092" w14:paraId="1395A491" w14:textId="77777777">
      <w:pPr>
        <w:rPr>
          <w:rFonts w:asciiTheme="majorHAnsi" w:hAnsiTheme="majorHAnsi" w:cstheme="majorBidi"/>
          <w:u w:val="single"/>
        </w:rPr>
      </w:pPr>
      <w:r w:rsidRPr="142D662F">
        <w:rPr>
          <w:rFonts w:asciiTheme="majorHAnsi" w:hAnsiTheme="majorHAnsi" w:cstheme="majorBidi"/>
          <w:u w:val="single"/>
        </w:rPr>
        <w:t>Level 1</w:t>
      </w:r>
    </w:p>
    <w:p w:rsidRPr="00F47CFA" w:rsidR="00184092" w:rsidP="00184092" w:rsidRDefault="006C76B8" w14:paraId="6ED70E83" w14:textId="200D3E99">
      <w:pPr>
        <w:spacing w:before="200" w:after="200"/>
        <w:jc w:val="center"/>
      </w:pPr>
      <w:r>
        <w:rPr>
          <w:rFonts w:asciiTheme="majorHAnsi" w:hAnsiTheme="majorHAnsi" w:cstheme="majorBidi"/>
        </w:rPr>
        <w:t>\[ \Delta y_{ij}</w:t>
      </w:r>
      <w:r w:rsidR="00345E4A">
        <w:rPr>
          <w:rFonts w:asciiTheme="majorHAnsi" w:hAnsiTheme="majorHAnsi" w:cstheme="majorBidi"/>
        </w:rPr>
        <w:t xml:space="preserve"> = \beta_{0j}</w:t>
      </w:r>
      <w:r w:rsidR="00CC19EA">
        <w:rPr>
          <w:rFonts w:asciiTheme="majorHAnsi" w:hAnsiTheme="majorHAnsi" w:cstheme="majorBidi"/>
        </w:rPr>
        <w:t xml:space="preserve"> + \epsilon_{ij},</w:t>
      </w:r>
      <w:r>
        <w:rPr>
          <w:rFonts w:asciiTheme="majorHAnsi" w:hAnsiTheme="majorHAnsi" w:cstheme="majorBidi"/>
        </w:rPr>
        <w:t xml:space="preserve"> \]</w:t>
      </w:r>
    </w:p>
    <w:p w:rsidRPr="00C51FF6" w:rsidR="00184092" w:rsidP="00184092" w:rsidRDefault="00ED6284" w14:paraId="4B54AE80" w14:textId="0816CB93">
      <w:pPr>
        <w:rPr>
          <w:rFonts w:asciiTheme="majorHAnsi" w:hAnsiTheme="majorHAnsi" w:cstheme="majorBidi"/>
          <w:sz w:val="28"/>
          <w:szCs w:val="28"/>
        </w:rPr>
      </w:pPr>
      <w:r>
        <w:rPr>
          <w:rFonts w:asciiTheme="majorHAnsi" w:hAnsiTheme="majorHAnsi" w:cstheme="majorBidi"/>
        </w:rPr>
        <w:t>$i,j \in \mathbb{N}$</w:t>
      </w:r>
      <w:r w:rsidRPr="142D662F" w:rsidR="00184092">
        <w:rPr>
          <w:rFonts w:asciiTheme="majorHAnsi" w:hAnsiTheme="majorHAnsi" w:cstheme="majorBidi"/>
        </w:rPr>
        <w:t xml:space="preserve">, </w:t>
      </w:r>
      <w:r w:rsidR="003169FA">
        <w:rPr>
          <w:rFonts w:asciiTheme="majorHAnsi" w:hAnsiTheme="majorHAnsi" w:cstheme="majorBidi"/>
        </w:rPr>
        <w:t xml:space="preserve">$i$ </w:t>
      </w:r>
      <w:r w:rsidRPr="142D662F" w:rsidR="00184092">
        <w:rPr>
          <w:rFonts w:asciiTheme="majorHAnsi" w:hAnsiTheme="majorHAnsi" w:cstheme="majorBidi"/>
        </w:rPr>
        <w:t>representing</w:t>
      </w:r>
      <w:r w:rsidR="003169FA">
        <w:rPr>
          <w:rFonts w:asciiTheme="majorHAnsi" w:hAnsiTheme="majorHAnsi" w:cstheme="majorBidi"/>
        </w:rPr>
        <w:t xml:space="preserve"> S</w:t>
      </w:r>
      <w:r w:rsidRPr="142D662F" w:rsidR="00184092">
        <w:rPr>
          <w:rFonts w:asciiTheme="majorHAnsi" w:hAnsiTheme="majorHAnsi" w:cstheme="majorBidi"/>
        </w:rPr>
        <w:t>tudent</w:t>
      </w:r>
      <w:r w:rsidR="003169FA">
        <w:rPr>
          <w:rFonts w:asciiTheme="majorHAnsi" w:hAnsiTheme="majorHAnsi" w:cstheme="majorBidi"/>
        </w:rPr>
        <w:t xml:space="preserve"> $i$</w:t>
      </w:r>
      <w:r w:rsidRPr="142D662F" w:rsidR="00184092">
        <w:rPr>
          <w:rFonts w:asciiTheme="majorHAnsi" w:hAnsiTheme="majorHAnsi" w:cstheme="majorBidi"/>
        </w:rPr>
        <w:t xml:space="preserve">, </w:t>
      </w:r>
      <w:r w:rsidR="000003D0">
        <w:rPr>
          <w:rFonts w:asciiTheme="majorHAnsi" w:hAnsiTheme="majorHAnsi" w:cstheme="majorBidi"/>
        </w:rPr>
        <w:t xml:space="preserve">$j$ </w:t>
      </w:r>
      <w:r w:rsidRPr="142D662F" w:rsidR="00184092">
        <w:rPr>
          <w:rFonts w:asciiTheme="majorHAnsi" w:hAnsiTheme="majorHAnsi" w:cstheme="majorBidi"/>
        </w:rPr>
        <w:t xml:space="preserve">representing </w:t>
      </w:r>
      <w:r w:rsidR="000003D0">
        <w:rPr>
          <w:rFonts w:asciiTheme="majorHAnsi" w:hAnsiTheme="majorHAnsi" w:cstheme="majorBidi"/>
        </w:rPr>
        <w:t>S</w:t>
      </w:r>
      <w:r w:rsidRPr="142D662F" w:rsidR="00184092">
        <w:rPr>
          <w:rFonts w:asciiTheme="majorHAnsi" w:hAnsiTheme="majorHAnsi" w:cstheme="majorBidi"/>
        </w:rPr>
        <w:t xml:space="preserve">chool </w:t>
      </w:r>
      <w:r w:rsidR="000003D0">
        <w:rPr>
          <w:rFonts w:asciiTheme="majorHAnsi" w:hAnsiTheme="majorHAnsi" w:cstheme="majorBidi"/>
        </w:rPr>
        <w:t xml:space="preserve">$j$ </w:t>
      </w:r>
      <w:r w:rsidRPr="142D662F" w:rsidR="00184092">
        <w:rPr>
          <w:rFonts w:asciiTheme="majorHAnsi" w:hAnsiTheme="majorHAnsi" w:cstheme="majorBidi"/>
        </w:rPr>
        <w:t xml:space="preserve">and with </w:t>
      </w:r>
      <w:r w:rsidR="006C730F">
        <w:rPr>
          <w:rFonts w:asciiTheme="majorHAnsi" w:hAnsiTheme="majorHAnsi" w:cstheme="majorBidi"/>
        </w:rPr>
        <w:t>$\epsilon_{ij} \sim \</w:t>
      </w:r>
      <w:r w:rsidR="00E055B2">
        <w:rPr>
          <w:rFonts w:asciiTheme="majorHAnsi" w:hAnsiTheme="majorHAnsi" w:cstheme="majorBidi"/>
        </w:rPr>
        <w:t>mathcal{N}</w:t>
      </w:r>
      <w:r w:rsidR="008F2ED0">
        <w:rPr>
          <w:rFonts w:asciiTheme="majorHAnsi" w:hAnsiTheme="majorHAnsi" w:cstheme="majorBidi"/>
        </w:rPr>
        <w:t>(0, \sigma_\epsilon^2)</w:t>
      </w:r>
      <w:r w:rsidR="006C730F">
        <w:rPr>
          <w:rFonts w:asciiTheme="majorHAnsi" w:hAnsiTheme="majorHAnsi" w:cstheme="majorBidi"/>
        </w:rPr>
        <w:t>$</w:t>
      </w:r>
      <w:r w:rsidRPr="142D662F" w:rsidR="00184092">
        <w:rPr>
          <w:rFonts w:asciiTheme="majorHAnsi" w:hAnsiTheme="majorHAnsi" w:cstheme="majorBidi"/>
        </w:rPr>
        <w:t xml:space="preserve">. An index </w:t>
      </w:r>
      <w:r w:rsidR="0057120F">
        <w:rPr>
          <w:rFonts w:asciiTheme="majorHAnsi" w:hAnsiTheme="majorHAnsi" w:cstheme="majorBidi"/>
        </w:rPr>
        <w:t xml:space="preserve">$ij$ </w:t>
      </w:r>
      <w:r w:rsidRPr="142D662F" w:rsidR="00184092">
        <w:rPr>
          <w:rFonts w:asciiTheme="majorHAnsi" w:hAnsiTheme="majorHAnsi" w:cstheme="majorBidi"/>
        </w:rPr>
        <w:t>references students within schools.</w:t>
      </w:r>
      <w:r w:rsidR="00184092">
        <w:rPr>
          <w:rFonts w:asciiTheme="majorHAnsi" w:hAnsiTheme="majorHAnsi" w:cstheme="majorBidi"/>
        </w:rPr>
        <w:t xml:space="preserve"> In this example</w:t>
      </w:r>
      <w:r w:rsidR="0057120F">
        <w:rPr>
          <w:rFonts w:asciiTheme="majorHAnsi" w:hAnsiTheme="majorHAnsi" w:cstheme="majorBidi"/>
        </w:rPr>
        <w:t xml:space="preserve"> $\Delta y_{ij}$</w:t>
      </w:r>
      <w:r w:rsidR="00184092">
        <w:rPr>
          <w:rFonts w:asciiTheme="majorHAnsi" w:hAnsiTheme="majorHAnsi" w:cstheme="majorBidi"/>
        </w:rPr>
        <w:t xml:space="preserve"> is </w:t>
      </w:r>
      <w:r w:rsidRPr="00C51FF6" w:rsidR="00184092">
        <w:rPr>
          <w:rFonts w:asciiTheme="majorHAnsi" w:hAnsiTheme="majorHAnsi" w:cstheme="majorBidi"/>
        </w:rPr>
        <w:t>np_math9</w:t>
      </w:r>
      <w:r w:rsidR="00356807">
        <w:rPr>
          <w:rFonts w:asciiTheme="majorHAnsi" w:hAnsiTheme="majorHAnsi" w:cstheme="majorBidi"/>
        </w:rPr>
        <w:t>$_{ij}$</w:t>
      </w:r>
      <w:r w:rsidRPr="00C51FF6" w:rsidR="00184092">
        <w:rPr>
          <w:rFonts w:asciiTheme="majorHAnsi" w:hAnsiTheme="majorHAnsi" w:cstheme="majorBidi"/>
        </w:rPr>
        <w:t>- np_math8</w:t>
      </w:r>
      <w:r w:rsidR="00356807">
        <w:rPr>
          <w:rFonts w:asciiTheme="majorHAnsi" w:hAnsiTheme="majorHAnsi" w:cstheme="majorBidi"/>
        </w:rPr>
        <w:t>$_{ij}$.</w:t>
      </w:r>
    </w:p>
    <w:p w:rsidR="00184092" w:rsidP="00184092" w:rsidRDefault="00184092" w14:paraId="0AB74888" w14:textId="77777777">
      <w:pPr>
        <w:spacing w:before="120" w:after="120"/>
        <w:rPr>
          <w:rFonts w:asciiTheme="majorHAnsi" w:hAnsiTheme="majorHAnsi" w:cstheme="majorBidi"/>
          <w:u w:val="single"/>
        </w:rPr>
      </w:pPr>
      <w:r w:rsidRPr="00C83791">
        <w:rPr>
          <w:rFonts w:asciiTheme="majorHAnsi" w:hAnsiTheme="majorHAnsi" w:cstheme="majorBidi"/>
          <w:u w:val="single"/>
        </w:rPr>
        <w:t>Level 2</w:t>
      </w:r>
    </w:p>
    <w:p w:rsidRPr="00340E4F" w:rsidR="0093353A" w:rsidP="00340E4F" w:rsidRDefault="0093353A" w14:paraId="3F413EE2" w14:textId="60A8B636">
      <w:pPr>
        <w:spacing w:before="200" w:after="200"/>
        <w:jc w:val="center"/>
        <w:rPr>
          <w:rFonts w:asciiTheme="majorHAnsi" w:hAnsiTheme="majorHAnsi" w:cstheme="majorBidi"/>
        </w:rPr>
      </w:pPr>
      <w:r w:rsidRPr="00340E4F">
        <w:rPr>
          <w:rFonts w:asciiTheme="majorHAnsi" w:hAnsiTheme="majorHAnsi" w:cstheme="majorBidi"/>
        </w:rPr>
        <w:t xml:space="preserve">\[ </w:t>
      </w:r>
      <w:r w:rsidR="00340E4F">
        <w:rPr>
          <w:rFonts w:asciiTheme="majorHAnsi" w:hAnsiTheme="majorHAnsi" w:cstheme="majorBidi"/>
        </w:rPr>
        <w:t>\beta_{0j} = \gamma_{00} + \gamma_{01}</w:t>
      </w:r>
      <w:r w:rsidR="00F63A88">
        <w:rPr>
          <w:rFonts w:asciiTheme="majorHAnsi" w:hAnsiTheme="majorHAnsi" w:cstheme="majorBidi"/>
        </w:rPr>
        <w:t xml:space="preserve"> {dur}_j + u_{0j}</w:t>
      </w:r>
      <w:r w:rsidRPr="00340E4F">
        <w:rPr>
          <w:rFonts w:asciiTheme="majorHAnsi" w:hAnsiTheme="majorHAnsi" w:cstheme="majorBidi"/>
        </w:rPr>
        <w:t xml:space="preserve"> \]</w:t>
      </w:r>
    </w:p>
    <w:p w:rsidR="00184092" w:rsidP="00184092" w:rsidRDefault="00184092" w14:paraId="3DD59EE9" w14:textId="73287D64">
      <w:pPr>
        <w:spacing w:before="120" w:after="120"/>
        <w:rPr>
          <w:rFonts w:asciiTheme="majorHAnsi" w:hAnsiTheme="majorHAnsi" w:cstheme="majorBidi"/>
        </w:rPr>
      </w:pPr>
      <w:r w:rsidRPr="008A785F">
        <w:rPr>
          <w:rFonts w:asciiTheme="majorHAnsi" w:hAnsiTheme="majorHAnsi" w:cstheme="majorBidi"/>
        </w:rPr>
        <w:t xml:space="preserve">Note that </w:t>
      </w:r>
      <m:oMath>
        <m:r>
          <w:rPr>
            <w:rFonts w:ascii="Cambria Math" w:hAnsi="Cambria Math" w:cstheme="majorBidi"/>
          </w:rPr>
          <m:t>dur</m:t>
        </m:r>
      </m:oMath>
      <w:r w:rsidRPr="008A785F">
        <w:rPr>
          <w:rFonts w:asciiTheme="majorHAnsi" w:hAnsiTheme="majorHAnsi" w:cstheme="majorBidi"/>
        </w:rPr>
        <w:t xml:space="preserve"> is indexed by </w:t>
      </w:r>
      <w:r w:rsidR="004E7071">
        <w:rPr>
          <w:rFonts w:asciiTheme="majorHAnsi" w:hAnsiTheme="majorHAnsi" w:cstheme="majorBidi"/>
        </w:rPr>
        <w:t xml:space="preserve">$j$ </w:t>
      </w:r>
      <w:r w:rsidRPr="008A785F">
        <w:rPr>
          <w:rFonts w:asciiTheme="majorHAnsi" w:hAnsiTheme="majorHAnsi" w:cstheme="majorBidi"/>
        </w:rPr>
        <w:t xml:space="preserve">as </w:t>
      </w:r>
      <m:oMath>
        <m:r>
          <w:rPr>
            <w:rFonts w:ascii="Cambria Math" w:hAnsi="Cambria Math" w:cstheme="majorBidi"/>
          </w:rPr>
          <m:t>dur</m:t>
        </m:r>
      </m:oMath>
      <w:r w:rsidRPr="008A785F">
        <w:rPr>
          <w:rFonts w:asciiTheme="majorHAnsi" w:hAnsiTheme="majorHAnsi" w:cstheme="majorBidi"/>
        </w:rPr>
        <w:t xml:space="preserve"> varies at the school level. </w:t>
      </w:r>
      <w:r w:rsidR="00BF5543">
        <w:rPr>
          <w:rFonts w:asciiTheme="majorHAnsi" w:hAnsiTheme="majorHAnsi" w:cstheme="majorBidi"/>
        </w:rPr>
        <w:t>$u_{0j} \sim \mathcal{N}(0, \sigma_{u_0}</w:t>
      </w:r>
      <w:r w:rsidR="005E3AFC">
        <w:rPr>
          <w:rFonts w:asciiTheme="majorHAnsi" w:hAnsiTheme="majorHAnsi" w:cstheme="majorBidi"/>
        </w:rPr>
        <w:t>^2</w:t>
      </w:r>
      <w:r w:rsidR="00BF5543">
        <w:rPr>
          <w:rFonts w:asciiTheme="majorHAnsi" w:hAnsiTheme="majorHAnsi" w:cstheme="majorBidi"/>
        </w:rPr>
        <w:t>)$</w:t>
      </w:r>
      <w:r w:rsidRPr="008A785F">
        <w:rPr>
          <w:rFonts w:asciiTheme="majorHAnsi" w:hAnsiTheme="majorHAnsi" w:cstheme="majorBidi"/>
        </w:rPr>
        <w:t>,</w:t>
      </w:r>
      <w:r w:rsidR="00287776">
        <w:rPr>
          <w:rFonts w:asciiTheme="majorHAnsi" w:hAnsiTheme="majorHAnsi" w:cstheme="majorBidi"/>
        </w:rPr>
        <w:t xml:space="preserve"> $u_{</w:t>
      </w:r>
      <w:r w:rsidR="00292182">
        <w:rPr>
          <w:rFonts w:asciiTheme="majorHAnsi" w:hAnsiTheme="majorHAnsi" w:cstheme="majorBidi"/>
        </w:rPr>
        <w:t>3</w:t>
      </w:r>
      <w:r w:rsidR="00287776">
        <w:rPr>
          <w:rFonts w:asciiTheme="majorHAnsi" w:hAnsiTheme="majorHAnsi" w:cstheme="majorBidi"/>
        </w:rPr>
        <w:t>j} \sim \mathcal{N}(0, \sigma_{u_</w:t>
      </w:r>
      <w:r w:rsidR="00AD4B3B">
        <w:rPr>
          <w:rFonts w:asciiTheme="majorHAnsi" w:hAnsiTheme="majorHAnsi" w:cstheme="majorBidi"/>
        </w:rPr>
        <w:t>3</w:t>
      </w:r>
      <w:r w:rsidR="00287776">
        <w:rPr>
          <w:rFonts w:asciiTheme="majorHAnsi" w:hAnsiTheme="majorHAnsi" w:cstheme="majorBidi"/>
        </w:rPr>
        <w:t>}^2)$</w:t>
      </w:r>
      <w:r w:rsidR="00FA70D5">
        <w:rPr>
          <w:rFonts w:asciiTheme="majorHAnsi" w:hAnsiTheme="majorHAnsi" w:cstheme="majorBidi"/>
        </w:rPr>
        <w:t>,</w:t>
      </w:r>
      <w:r w:rsidR="00AD4B3B">
        <w:rPr>
          <w:rFonts w:asciiTheme="majorHAnsi" w:hAnsiTheme="majorHAnsi" w:cstheme="majorBidi"/>
        </w:rPr>
        <w:t xml:space="preserve"> and</w:t>
      </w:r>
      <w:r w:rsidR="00FA70D5">
        <w:rPr>
          <w:rFonts w:asciiTheme="majorHAnsi" w:hAnsiTheme="majorHAnsi" w:cstheme="majorBidi"/>
        </w:rPr>
        <w:t xml:space="preserve"> $u_{</w:t>
      </w:r>
      <w:r w:rsidR="00AD4B3B">
        <w:rPr>
          <w:rFonts w:asciiTheme="majorHAnsi" w:hAnsiTheme="majorHAnsi" w:cstheme="majorBidi"/>
        </w:rPr>
        <w:t>4</w:t>
      </w:r>
      <w:r w:rsidR="00FA70D5">
        <w:rPr>
          <w:rFonts w:asciiTheme="majorHAnsi" w:hAnsiTheme="majorHAnsi" w:cstheme="majorBidi"/>
        </w:rPr>
        <w:t>j} \sim \mathcal{N}(0, \sigma_{u_</w:t>
      </w:r>
      <w:r w:rsidR="00AD4B3B">
        <w:rPr>
          <w:rFonts w:asciiTheme="majorHAnsi" w:hAnsiTheme="majorHAnsi" w:cstheme="majorBidi"/>
        </w:rPr>
        <w:t>4</w:t>
      </w:r>
      <w:r w:rsidR="00FA70D5">
        <w:rPr>
          <w:rFonts w:asciiTheme="majorHAnsi" w:hAnsiTheme="majorHAnsi" w:cstheme="majorBidi"/>
        </w:rPr>
        <w:t>}^2)$</w:t>
      </w:r>
      <w:r w:rsidR="00AD4B3B">
        <w:rPr>
          <w:rFonts w:asciiTheme="majorHAnsi" w:hAnsiTheme="majorHAnsi" w:cstheme="majorBidi"/>
        </w:rPr>
        <w:t>.</w:t>
      </w:r>
      <w:r w:rsidRPr="008A785F">
        <w:rPr>
          <w:rFonts w:asciiTheme="majorHAnsi" w:hAnsiTheme="majorHAnsi" w:cstheme="majorBidi"/>
        </w:rPr>
        <w:t xml:space="preserve"> </w:t>
      </w:r>
      <w:r>
        <w:rPr>
          <w:rFonts w:asciiTheme="majorHAnsi" w:hAnsiTheme="majorHAnsi" w:cstheme="majorBidi"/>
        </w:rPr>
        <w:t xml:space="preserve">For the periods before COVID-19 school closures </w:t>
      </w:r>
      <m:oMath>
        <m:r>
          <w:rPr>
            <w:rFonts w:ascii="Cambria Math" w:hAnsi="Cambria Math" w:cstheme="majorBidi"/>
          </w:rPr>
          <m:t>dur</m:t>
        </m:r>
      </m:oMath>
      <w:r>
        <w:rPr>
          <w:rFonts w:asciiTheme="majorHAnsi" w:hAnsiTheme="majorHAnsi" w:cstheme="majorBidi"/>
        </w:rPr>
        <w:t xml:space="preserve"> is expected to be always </w:t>
      </w:r>
      <m:oMath>
        <m:r>
          <w:rPr>
            <w:rFonts w:ascii="Cambria Math" w:hAnsi="Cambria Math" w:cstheme="majorBidi"/>
          </w:rPr>
          <m:t>0</m:t>
        </m:r>
      </m:oMath>
      <w:r>
        <w:rPr>
          <w:rFonts w:asciiTheme="majorHAnsi" w:hAnsiTheme="majorHAnsi" w:cstheme="majorBidi"/>
        </w:rPr>
        <w:t xml:space="preserve">. </w:t>
      </w:r>
    </w:p>
    <w:p w:rsidR="00184092" w:rsidP="00184092" w:rsidRDefault="00184092" w14:paraId="473E1AD3" w14:textId="43580B32">
      <w:pPr>
        <w:rPr>
          <w:rFonts w:asciiTheme="majorHAnsi" w:hAnsiTheme="majorHAnsi" w:cstheme="majorBidi"/>
          <w:u w:val="single"/>
        </w:rPr>
      </w:pPr>
      <w:r w:rsidRPr="00D97978">
        <w:rPr>
          <w:rFonts w:asciiTheme="majorHAnsi" w:hAnsiTheme="majorHAnsi" w:cstheme="majorBidi"/>
          <w:u w:val="single"/>
        </w:rPr>
        <w:t>Total composite formula</w:t>
      </w:r>
    </w:p>
    <w:p w:rsidRPr="00A84137" w:rsidR="00A84137" w:rsidP="00A84137" w:rsidRDefault="00A84137" w14:paraId="725064E8" w14:textId="42E059CB">
      <w:pPr>
        <w:spacing w:before="200" w:after="200"/>
        <w:jc w:val="center"/>
        <w:rPr>
          <w:rFonts w:asciiTheme="majorHAnsi" w:hAnsiTheme="majorHAnsi" w:cstheme="majorBidi"/>
        </w:rPr>
      </w:pPr>
      <w:r w:rsidRPr="00A84137">
        <w:rPr>
          <w:rFonts w:asciiTheme="majorHAnsi" w:hAnsiTheme="majorHAnsi" w:cstheme="majorBidi"/>
        </w:rPr>
        <w:t xml:space="preserve">\[ </w:t>
      </w:r>
      <w:r>
        <w:rPr>
          <w:rFonts w:asciiTheme="majorHAnsi" w:hAnsiTheme="majorHAnsi" w:cstheme="majorBidi"/>
        </w:rPr>
        <w:t xml:space="preserve">\Delta y_{ij} = \gamma_{00} + </w:t>
      </w:r>
      <w:r w:rsidR="000A4D48">
        <w:rPr>
          <w:rFonts w:asciiTheme="majorHAnsi" w:hAnsiTheme="majorHAnsi" w:cstheme="majorBidi"/>
        </w:rPr>
        <w:t>\underbrace{</w:t>
      </w:r>
      <w:r w:rsidR="00205539">
        <w:rPr>
          <w:rFonts w:asciiTheme="majorHAnsi" w:hAnsiTheme="majorHAnsi" w:cstheme="majorBidi"/>
        </w:rPr>
        <w:t>\gamma_{01} {dur}_j</w:t>
      </w:r>
      <w:r w:rsidR="000A4D48">
        <w:rPr>
          <w:rFonts w:asciiTheme="majorHAnsi" w:hAnsiTheme="majorHAnsi" w:cstheme="majorBidi"/>
        </w:rPr>
        <w:t>}</w:t>
      </w:r>
      <w:r w:rsidR="00C118EA">
        <w:rPr>
          <w:rFonts w:asciiTheme="majorHAnsi" w:hAnsiTheme="majorHAnsi" w:cstheme="majorBidi"/>
        </w:rPr>
        <w:t>_{\text{RQ2}}</w:t>
      </w:r>
      <w:r w:rsidR="00205539">
        <w:rPr>
          <w:rFonts w:asciiTheme="majorHAnsi" w:hAnsiTheme="majorHAnsi" w:cstheme="majorBidi"/>
        </w:rPr>
        <w:t xml:space="preserve"> + u_{0j} + \epsilon_{ij}</w:t>
      </w:r>
      <w:r w:rsidRPr="00A84137">
        <w:rPr>
          <w:rFonts w:asciiTheme="majorHAnsi" w:hAnsiTheme="majorHAnsi" w:cstheme="majorBidi"/>
        </w:rPr>
        <w:t xml:space="preserve"> \]</w:t>
      </w:r>
    </w:p>
    <w:p w:rsidRPr="00A23BD1" w:rsidR="00184092" w:rsidP="00184092" w:rsidRDefault="00184092" w14:paraId="3497E3C0" w14:textId="23B24386">
      <w:pPr>
        <w:spacing w:before="200" w:after="200"/>
        <w:jc w:val="center"/>
        <w:rPr>
          <w:rFonts w:asciiTheme="majorHAnsi" w:hAnsiTheme="majorHAnsi" w:cstheme="majorBidi"/>
          <w:vertAlign w:val="subscript"/>
        </w:rPr>
      </w:pPr>
    </w:p>
    <w:p w:rsidR="004C35EE" w:rsidP="00925AD3" w:rsidRDefault="001A3699" w14:paraId="175B1AF2" w14:textId="74A0757F">
      <w:pPr>
        <w:spacing w:before="200" w:after="200"/>
        <w:rPr>
          <w:rFonts w:asciiTheme="majorHAnsi" w:hAnsiTheme="majorHAnsi" w:cstheme="majorBidi"/>
          <w:b/>
        </w:rPr>
      </w:pPr>
      <w:r w:rsidRPr="142D662F">
        <w:rPr>
          <w:rFonts w:asciiTheme="majorHAnsi" w:hAnsiTheme="majorHAnsi" w:cstheme="majorBidi"/>
        </w:rPr>
        <w:t xml:space="preserve">The </w:t>
      </w:r>
      <w:r w:rsidR="000B328D">
        <w:rPr>
          <w:rFonts w:asciiTheme="majorHAnsi" w:hAnsiTheme="majorHAnsi" w:cstheme="majorBidi"/>
        </w:rPr>
        <w:t>slope</w:t>
      </w:r>
      <w:r w:rsidR="008D14BB">
        <w:rPr>
          <w:rFonts w:asciiTheme="majorHAnsi" w:hAnsiTheme="majorHAnsi" w:cstheme="majorBidi"/>
        </w:rPr>
        <w:t xml:space="preserve"> $\gamma_{01}$</w:t>
      </w:r>
      <w:r w:rsidRPr="142D662F">
        <w:rPr>
          <w:rFonts w:asciiTheme="majorHAnsi" w:hAnsiTheme="majorHAnsi" w:cstheme="majorBidi"/>
        </w:rPr>
        <w:t xml:space="preserve"> is of interest to answer research question 2</w:t>
      </w:r>
      <w:r w:rsidR="009D7C50">
        <w:rPr>
          <w:rFonts w:asciiTheme="majorHAnsi" w:hAnsiTheme="majorHAnsi" w:cstheme="majorBidi"/>
        </w:rPr>
        <w:t>.</w:t>
      </w:r>
    </w:p>
    <w:p w:rsidRPr="00EA2EB2" w:rsidR="00E37FEF" w:rsidP="00B62492" w:rsidRDefault="006820C3" w14:paraId="10F11B0B" w14:textId="76DB2323">
      <w:pPr>
        <w:rPr>
          <w:rFonts w:asciiTheme="majorHAnsi" w:hAnsiTheme="majorHAnsi" w:cstheme="majorBidi"/>
          <w:b/>
        </w:rPr>
      </w:pPr>
      <w:r>
        <w:rPr>
          <w:rFonts w:asciiTheme="majorHAnsi" w:hAnsiTheme="majorHAnsi" w:cstheme="majorBidi"/>
          <w:b/>
        </w:rPr>
        <w:t>Equation</w:t>
      </w:r>
      <w:r w:rsidRPr="142D662F" w:rsidR="007B349C">
        <w:rPr>
          <w:rFonts w:asciiTheme="majorHAnsi" w:hAnsiTheme="majorHAnsi" w:cstheme="majorBidi"/>
          <w:b/>
        </w:rPr>
        <w:t xml:space="preserve"> </w:t>
      </w:r>
      <w:r w:rsidR="00184092">
        <w:rPr>
          <w:rFonts w:asciiTheme="majorHAnsi" w:hAnsiTheme="majorHAnsi" w:cstheme="majorBidi"/>
          <w:b/>
        </w:rPr>
        <w:t>3</w:t>
      </w:r>
    </w:p>
    <w:p w:rsidR="002A65FE" w:rsidP="00B62492" w:rsidRDefault="002A65FE" w14:paraId="1E54FABD" w14:textId="288CDE04">
      <w:pPr>
        <w:rPr>
          <w:rFonts w:asciiTheme="majorHAnsi" w:hAnsiTheme="majorHAnsi" w:cstheme="majorBidi"/>
          <w:u w:val="single"/>
        </w:rPr>
      </w:pPr>
      <w:r w:rsidRPr="142D662F">
        <w:rPr>
          <w:rFonts w:asciiTheme="majorHAnsi" w:hAnsiTheme="majorHAnsi" w:cstheme="majorBidi"/>
          <w:u w:val="single"/>
        </w:rPr>
        <w:t>Level 1</w:t>
      </w:r>
    </w:p>
    <w:p w:rsidRPr="00DF2C9B" w:rsidR="005D7C89" w:rsidP="00DF2C9B" w:rsidRDefault="00DF2C9B" w14:paraId="55077330" w14:textId="598245E9">
      <w:pPr>
        <w:jc w:val="center"/>
        <w:rPr>
          <w:rFonts w:asciiTheme="majorHAnsi" w:hAnsiTheme="majorHAnsi" w:cstheme="majorBidi"/>
        </w:rPr>
      </w:pPr>
      <w:r w:rsidRPr="00DF2C9B">
        <w:rPr>
          <w:rFonts w:asciiTheme="majorHAnsi" w:hAnsiTheme="majorHAnsi" w:cstheme="majorBidi"/>
        </w:rPr>
        <w:t>\[</w:t>
      </w:r>
      <w:r>
        <w:rPr>
          <w:rFonts w:asciiTheme="majorHAnsi" w:hAnsiTheme="majorHAnsi" w:cstheme="majorBidi"/>
        </w:rPr>
        <w:t xml:space="preserve"> \Delta y</w:t>
      </w:r>
      <w:r w:rsidR="00705F3C">
        <w:rPr>
          <w:rFonts w:asciiTheme="majorHAnsi" w:hAnsiTheme="majorHAnsi" w:cstheme="majorBidi"/>
        </w:rPr>
        <w:t>_{ij} = \beta_{0j} + \beta_{1j} {sex}_</w:t>
      </w:r>
      <w:r w:rsidR="00070743">
        <w:rPr>
          <w:rFonts w:asciiTheme="majorHAnsi" w:hAnsiTheme="majorHAnsi" w:cstheme="majorBidi"/>
        </w:rPr>
        <w:t>{ij}</w:t>
      </w:r>
      <w:r w:rsidR="009F2B6C">
        <w:rPr>
          <w:rFonts w:asciiTheme="majorHAnsi" w:hAnsiTheme="majorHAnsi" w:cstheme="majorBidi"/>
        </w:rPr>
        <w:t xml:space="preserve"> + \beta_</w:t>
      </w:r>
      <w:r w:rsidR="00001E43">
        <w:rPr>
          <w:rFonts w:asciiTheme="majorHAnsi" w:hAnsiTheme="majorHAnsi" w:cstheme="majorBidi"/>
        </w:rPr>
        <w:t>{2j} {age}_{ij} + \beta_{3j}</w:t>
      </w:r>
      <w:r w:rsidR="005619DB">
        <w:rPr>
          <w:rFonts w:asciiTheme="majorHAnsi" w:hAnsiTheme="majorHAnsi" w:cstheme="majorBidi"/>
        </w:rPr>
        <w:t xml:space="preserve"> {atipcu}_{ij} + </w:t>
      </w:r>
      <w:r w:rsidR="00BF5035">
        <w:rPr>
          <w:rFonts w:asciiTheme="majorHAnsi" w:hAnsiTheme="majorHAnsi" w:cstheme="majorBidi"/>
        </w:rPr>
        <w:t>\beta_{4j} {stp\_</w:t>
      </w:r>
      <w:r w:rsidR="00334029">
        <w:rPr>
          <w:rFonts w:asciiTheme="majorHAnsi" w:hAnsiTheme="majorHAnsi" w:cstheme="majorBidi"/>
        </w:rPr>
        <w:t>math</w:t>
      </w:r>
      <w:r w:rsidR="00BF5035">
        <w:rPr>
          <w:rFonts w:asciiTheme="majorHAnsi" w:hAnsiTheme="majorHAnsi" w:cstheme="majorBidi"/>
        </w:rPr>
        <w:t>}</w:t>
      </w:r>
      <w:r w:rsidR="007B15C4">
        <w:rPr>
          <w:rFonts w:asciiTheme="majorHAnsi" w:hAnsiTheme="majorHAnsi" w:cstheme="majorBidi"/>
        </w:rPr>
        <w:t>_{</w:t>
      </w:r>
      <w:r w:rsidR="006E5FC9">
        <w:rPr>
          <w:rFonts w:asciiTheme="majorHAnsi" w:hAnsiTheme="majorHAnsi" w:cstheme="majorBidi"/>
        </w:rPr>
        <w:t>ij</w:t>
      </w:r>
      <w:r w:rsidR="007B15C4">
        <w:rPr>
          <w:rFonts w:asciiTheme="majorHAnsi" w:hAnsiTheme="majorHAnsi" w:cstheme="majorBidi"/>
        </w:rPr>
        <w:t>}</w:t>
      </w:r>
      <w:r w:rsidR="006E5FC9">
        <w:rPr>
          <w:rFonts w:asciiTheme="majorHAnsi" w:hAnsiTheme="majorHAnsi" w:cstheme="majorBidi"/>
        </w:rPr>
        <w:t xml:space="preserve"> + \epsilon_{ij},</w:t>
      </w:r>
      <w:r>
        <w:rPr>
          <w:rFonts w:asciiTheme="majorHAnsi" w:hAnsiTheme="majorHAnsi" w:cstheme="majorBidi"/>
        </w:rPr>
        <w:t xml:space="preserve"> </w:t>
      </w:r>
      <w:r w:rsidRPr="00DF2C9B">
        <w:rPr>
          <w:rFonts w:asciiTheme="majorHAnsi" w:hAnsiTheme="majorHAnsi" w:cstheme="majorBidi"/>
        </w:rPr>
        <w:t>\]</w:t>
      </w:r>
    </w:p>
    <w:p w:rsidRPr="00C51FF6" w:rsidR="00C83791" w:rsidP="00B62492" w:rsidRDefault="009861C2" w14:paraId="717F5F6F" w14:textId="6610A6A8">
      <w:pPr>
        <w:rPr>
          <w:rFonts w:asciiTheme="majorHAnsi" w:hAnsiTheme="majorHAnsi" w:cstheme="majorBidi"/>
          <w:sz w:val="28"/>
          <w:szCs w:val="28"/>
        </w:rPr>
      </w:pPr>
      <w:r>
        <w:rPr>
          <w:rFonts w:asciiTheme="majorHAnsi" w:hAnsiTheme="majorHAnsi" w:cstheme="majorBidi"/>
        </w:rPr>
        <w:t>$i,j \in \mathbb{N}$</w:t>
      </w:r>
      <w:r w:rsidR="00370303">
        <w:rPr>
          <w:rFonts w:asciiTheme="majorHAnsi" w:hAnsiTheme="majorHAnsi" w:cstheme="majorBidi"/>
        </w:rPr>
        <w:t xml:space="preserve">, </w:t>
      </w:r>
      <w:r w:rsidR="00D331ED">
        <w:rPr>
          <w:rFonts w:asciiTheme="majorHAnsi" w:hAnsiTheme="majorHAnsi" w:cstheme="majorBidi"/>
        </w:rPr>
        <w:t>$i$</w:t>
      </w:r>
      <w:r w:rsidRPr="142D662F" w:rsidR="005D7F9D">
        <w:rPr>
          <w:rFonts w:asciiTheme="majorHAnsi" w:hAnsiTheme="majorHAnsi" w:cstheme="majorBidi"/>
        </w:rPr>
        <w:t xml:space="preserve"> </w:t>
      </w:r>
      <w:r w:rsidRPr="142D662F" w:rsidR="00ED1BBE">
        <w:rPr>
          <w:rFonts w:asciiTheme="majorHAnsi" w:hAnsiTheme="majorHAnsi" w:cstheme="majorBidi"/>
        </w:rPr>
        <w:t xml:space="preserve">representing </w:t>
      </w:r>
      <w:r w:rsidR="00D331ED">
        <w:rPr>
          <w:rFonts w:asciiTheme="majorHAnsi" w:hAnsiTheme="majorHAnsi" w:cstheme="majorBidi"/>
        </w:rPr>
        <w:t>S</w:t>
      </w:r>
      <w:r w:rsidRPr="142D662F" w:rsidR="00ED1BBE">
        <w:rPr>
          <w:rFonts w:asciiTheme="majorHAnsi" w:hAnsiTheme="majorHAnsi" w:cstheme="majorBidi"/>
        </w:rPr>
        <w:t>tudent</w:t>
      </w:r>
      <w:r w:rsidR="00D331ED">
        <w:rPr>
          <w:rFonts w:asciiTheme="majorHAnsi" w:hAnsiTheme="majorHAnsi" w:cstheme="majorBidi"/>
        </w:rPr>
        <w:t xml:space="preserve"> $i$</w:t>
      </w:r>
      <w:r w:rsidRPr="142D662F" w:rsidR="00ED1BBE">
        <w:rPr>
          <w:rFonts w:asciiTheme="majorHAnsi" w:hAnsiTheme="majorHAnsi" w:cstheme="majorBidi"/>
        </w:rPr>
        <w:t xml:space="preserve">, </w:t>
      </w:r>
      <w:r w:rsidR="00D331ED">
        <w:rPr>
          <w:rFonts w:asciiTheme="majorHAnsi" w:hAnsiTheme="majorHAnsi" w:cstheme="majorBidi"/>
        </w:rPr>
        <w:t xml:space="preserve">$j$ </w:t>
      </w:r>
      <w:r w:rsidRPr="142D662F" w:rsidR="00ED1BBE">
        <w:rPr>
          <w:rFonts w:asciiTheme="majorHAnsi" w:hAnsiTheme="majorHAnsi" w:cstheme="majorBidi"/>
        </w:rPr>
        <w:t xml:space="preserve">representing </w:t>
      </w:r>
      <w:r w:rsidR="00D331ED">
        <w:rPr>
          <w:rFonts w:asciiTheme="majorHAnsi" w:hAnsiTheme="majorHAnsi" w:cstheme="majorBidi"/>
        </w:rPr>
        <w:t>S</w:t>
      </w:r>
      <w:r w:rsidRPr="142D662F" w:rsidR="00ED1BBE">
        <w:rPr>
          <w:rFonts w:asciiTheme="majorHAnsi" w:hAnsiTheme="majorHAnsi" w:cstheme="majorBidi"/>
        </w:rPr>
        <w:t xml:space="preserve">chool </w:t>
      </w:r>
      <w:r w:rsidR="00D331ED">
        <w:rPr>
          <w:rFonts w:asciiTheme="majorHAnsi" w:hAnsiTheme="majorHAnsi" w:cstheme="majorBidi"/>
        </w:rPr>
        <w:t>$j$</w:t>
      </w:r>
      <w:r w:rsidRPr="142D662F" w:rsidR="00ED1BBE">
        <w:rPr>
          <w:rFonts w:asciiTheme="majorHAnsi" w:hAnsiTheme="majorHAnsi" w:cstheme="majorBidi"/>
        </w:rPr>
        <w:t xml:space="preserve"> and </w:t>
      </w:r>
      <w:r w:rsidRPr="142D662F" w:rsidR="007B349C">
        <w:rPr>
          <w:rFonts w:asciiTheme="majorHAnsi" w:hAnsiTheme="majorHAnsi" w:cstheme="majorBidi"/>
        </w:rPr>
        <w:t xml:space="preserve">with </w:t>
      </w:r>
      <w:r w:rsidR="00D331ED">
        <w:rPr>
          <w:rFonts w:asciiTheme="majorHAnsi" w:hAnsiTheme="majorHAnsi" w:cstheme="majorBidi"/>
        </w:rPr>
        <w:t>$</w:t>
      </w:r>
      <w:r w:rsidR="008737C7">
        <w:rPr>
          <w:rFonts w:asciiTheme="majorHAnsi" w:hAnsiTheme="majorHAnsi" w:cstheme="majorBidi"/>
        </w:rPr>
        <w:t>\epsilon_{ij} \sim \mathcal{N}(0, \sigma_\epsilon^2)</w:t>
      </w:r>
      <w:r w:rsidR="00F944E6">
        <w:rPr>
          <w:rFonts w:asciiTheme="majorHAnsi" w:hAnsiTheme="majorHAnsi" w:cstheme="majorBidi"/>
        </w:rPr>
        <w:t>.</w:t>
      </w:r>
      <w:r w:rsidRPr="142D662F" w:rsidR="009D40C1">
        <w:rPr>
          <w:rFonts w:asciiTheme="majorHAnsi" w:hAnsiTheme="majorHAnsi" w:cstheme="majorBidi"/>
        </w:rPr>
        <w:t xml:space="preserve"> An index</w:t>
      </w:r>
      <w:r w:rsidR="00F944E6">
        <w:rPr>
          <w:rFonts w:asciiTheme="majorHAnsi" w:hAnsiTheme="majorHAnsi" w:cstheme="majorBidi"/>
        </w:rPr>
        <w:t xml:space="preserve"> $ij$ </w:t>
      </w:r>
      <w:r w:rsidRPr="142D662F" w:rsidR="009D40C1">
        <w:rPr>
          <w:rFonts w:asciiTheme="majorHAnsi" w:hAnsiTheme="majorHAnsi" w:cstheme="majorBidi"/>
        </w:rPr>
        <w:t xml:space="preserve">references </w:t>
      </w:r>
      <w:r w:rsidRPr="142D662F" w:rsidR="00C83791">
        <w:rPr>
          <w:rFonts w:asciiTheme="majorHAnsi" w:hAnsiTheme="majorHAnsi" w:cstheme="majorBidi"/>
        </w:rPr>
        <w:t>students within schools.</w:t>
      </w:r>
      <w:r w:rsidR="006B0E0F">
        <w:rPr>
          <w:rFonts w:asciiTheme="majorHAnsi" w:hAnsiTheme="majorHAnsi" w:cstheme="majorBidi"/>
        </w:rPr>
        <w:t xml:space="preserve"> In this example</w:t>
      </w:r>
      <w:r w:rsidR="00166269">
        <w:rPr>
          <w:rFonts w:asciiTheme="majorHAnsi" w:hAnsiTheme="majorHAnsi" w:cstheme="majorBidi"/>
        </w:rPr>
        <w:t xml:space="preserve"> $\Delta y_{ij}$ </w:t>
      </w:r>
      <w:r w:rsidR="00D753F0">
        <w:rPr>
          <w:rFonts w:asciiTheme="majorHAnsi" w:hAnsiTheme="majorHAnsi" w:cstheme="majorBidi"/>
        </w:rPr>
        <w:t>is</w:t>
      </w:r>
      <w:r w:rsidR="00D37428">
        <w:rPr>
          <w:rFonts w:asciiTheme="majorHAnsi" w:hAnsiTheme="majorHAnsi" w:cstheme="majorBidi"/>
        </w:rPr>
        <w:t xml:space="preserve"> </w:t>
      </w:r>
      <w:r w:rsidRPr="00C51FF6" w:rsidR="00D37428">
        <w:rPr>
          <w:rFonts w:asciiTheme="majorHAnsi" w:hAnsiTheme="majorHAnsi" w:cstheme="majorBidi"/>
        </w:rPr>
        <w:t>np_math9</w:t>
      </w:r>
      <w:r w:rsidR="00166269">
        <w:rPr>
          <w:rFonts w:asciiTheme="majorHAnsi" w:hAnsiTheme="majorHAnsi" w:cstheme="majorBidi"/>
        </w:rPr>
        <w:t>$_{ij}$</w:t>
      </w:r>
      <w:r w:rsidRPr="00C51FF6" w:rsidR="00C51FF6">
        <w:rPr>
          <w:rFonts w:asciiTheme="majorHAnsi" w:hAnsiTheme="majorHAnsi" w:cstheme="majorBidi"/>
        </w:rPr>
        <w:t xml:space="preserve"> - np_math8</w:t>
      </w:r>
      <w:r w:rsidR="00166269">
        <w:rPr>
          <w:rFonts w:asciiTheme="majorHAnsi" w:hAnsiTheme="majorHAnsi" w:cstheme="majorBidi"/>
        </w:rPr>
        <w:t>$_{ij}$</w:t>
      </w:r>
      <w:r w:rsidR="00C51FF6">
        <w:rPr>
          <w:rFonts w:asciiTheme="majorHAnsi" w:hAnsiTheme="majorHAnsi" w:cstheme="majorBidi"/>
        </w:rPr>
        <w:t>.</w:t>
      </w:r>
    </w:p>
    <w:p w:rsidR="00C83791" w:rsidP="00F855ED" w:rsidRDefault="00C83791" w14:paraId="1DCEFEB9" w14:textId="3790A3A0">
      <w:pPr>
        <w:spacing w:before="120" w:after="120"/>
        <w:rPr>
          <w:rFonts w:asciiTheme="majorHAnsi" w:hAnsiTheme="majorHAnsi" w:cstheme="majorBidi"/>
          <w:u w:val="single"/>
        </w:rPr>
      </w:pPr>
      <w:r w:rsidRPr="00C83791">
        <w:rPr>
          <w:rFonts w:asciiTheme="majorHAnsi" w:hAnsiTheme="majorHAnsi" w:cstheme="majorBidi"/>
          <w:u w:val="single"/>
        </w:rPr>
        <w:t>Level 2</w:t>
      </w:r>
    </w:p>
    <w:p w:rsidRPr="00E53F5A" w:rsidR="00327CE0" w:rsidP="00F855ED" w:rsidRDefault="00327CE0" w14:paraId="30B91DFC" w14:textId="7CD292B7">
      <w:pPr>
        <w:spacing w:before="120" w:after="120"/>
        <w:rPr>
          <w:rFonts w:asciiTheme="majorHAnsi" w:hAnsiTheme="majorHAnsi" w:cstheme="majorBidi"/>
        </w:rPr>
      </w:pPr>
      <w:r w:rsidRPr="00E53F5A">
        <w:rPr>
          <w:rFonts w:asciiTheme="majorHAnsi" w:hAnsiTheme="majorHAnsi" w:cstheme="majorBidi"/>
        </w:rPr>
        <w:t>\begin{equation}</w:t>
      </w:r>
    </w:p>
    <w:p w:rsidRPr="00E53F5A" w:rsidR="00327CE0" w:rsidP="00D870E3" w:rsidRDefault="00327CE0" w14:paraId="5BA70438" w14:textId="10B544B7">
      <w:pPr>
        <w:spacing w:before="120" w:after="120"/>
        <w:ind w:firstLine="720"/>
        <w:rPr>
          <w:rFonts w:asciiTheme="majorHAnsi" w:hAnsiTheme="majorHAnsi" w:cstheme="majorBidi"/>
        </w:rPr>
      </w:pPr>
      <w:r w:rsidRPr="00E53F5A">
        <w:rPr>
          <w:rFonts w:asciiTheme="majorHAnsi" w:hAnsiTheme="majorHAnsi" w:cstheme="majorBidi"/>
        </w:rPr>
        <w:t>\begin{aligned}</w:t>
      </w:r>
    </w:p>
    <w:p w:rsidR="00327CE0" w:rsidP="00D870E3" w:rsidRDefault="00E53F5A" w14:paraId="19FF3A06" w14:textId="672F5B15">
      <w:pPr>
        <w:spacing w:before="120" w:after="120"/>
        <w:ind w:left="720" w:firstLine="720"/>
        <w:rPr>
          <w:rFonts w:asciiTheme="majorHAnsi" w:hAnsiTheme="majorHAnsi" w:cstheme="majorBidi"/>
        </w:rPr>
      </w:pPr>
      <w:r w:rsidRPr="00E53F5A">
        <w:rPr>
          <w:rFonts w:asciiTheme="majorHAnsi" w:hAnsiTheme="majorHAnsi" w:cstheme="majorBidi"/>
        </w:rPr>
        <w:t>\beta</w:t>
      </w:r>
      <w:r w:rsidR="00765FDD">
        <w:rPr>
          <w:rFonts w:asciiTheme="majorHAnsi" w:hAnsiTheme="majorHAnsi" w:cstheme="majorBidi"/>
        </w:rPr>
        <w:t>_{</w:t>
      </w:r>
      <w:r w:rsidR="00DC3EB5">
        <w:rPr>
          <w:rFonts w:asciiTheme="majorHAnsi" w:hAnsiTheme="majorHAnsi" w:cstheme="majorBidi"/>
        </w:rPr>
        <w:t>0j</w:t>
      </w:r>
      <w:r w:rsidR="00765FDD">
        <w:rPr>
          <w:rFonts w:asciiTheme="majorHAnsi" w:hAnsiTheme="majorHAnsi" w:cstheme="majorBidi"/>
        </w:rPr>
        <w:t>}</w:t>
      </w:r>
      <w:r w:rsidR="00DC3EB5">
        <w:rPr>
          <w:rFonts w:asciiTheme="majorHAnsi" w:hAnsiTheme="majorHAnsi" w:cstheme="majorBidi"/>
        </w:rPr>
        <w:t xml:space="preserve"> &amp;=</w:t>
      </w:r>
      <w:r w:rsidR="00816E76">
        <w:rPr>
          <w:rFonts w:asciiTheme="majorHAnsi" w:hAnsiTheme="majorHAnsi" w:cstheme="majorBidi"/>
        </w:rPr>
        <w:t xml:space="preserve"> </w:t>
      </w:r>
      <w:r w:rsidR="00CE7B16">
        <w:rPr>
          <w:rFonts w:asciiTheme="majorHAnsi" w:hAnsiTheme="majorHAnsi" w:cstheme="majorBidi"/>
        </w:rPr>
        <w:t>\gamma_{00} + \gamma_{01} {dur}_j + u_{0j}\\</w:t>
      </w:r>
    </w:p>
    <w:p w:rsidR="00157E0F" w:rsidP="00D870E3" w:rsidRDefault="00157E0F" w14:paraId="3BECC426" w14:textId="6E1F6FA5">
      <w:pPr>
        <w:spacing w:before="120" w:after="120"/>
        <w:ind w:left="720" w:firstLine="720"/>
        <w:rPr>
          <w:rFonts w:asciiTheme="majorHAnsi" w:hAnsiTheme="majorHAnsi" w:cstheme="majorBidi"/>
        </w:rPr>
      </w:pPr>
      <w:r>
        <w:rPr>
          <w:rFonts w:asciiTheme="majorHAnsi" w:hAnsiTheme="majorHAnsi" w:cstheme="majorBidi"/>
        </w:rPr>
        <w:t>\beta_{3j} &amp;=</w:t>
      </w:r>
      <w:r w:rsidR="00DC1C12">
        <w:rPr>
          <w:rFonts w:asciiTheme="majorHAnsi" w:hAnsiTheme="majorHAnsi" w:cstheme="majorBidi"/>
        </w:rPr>
        <w:t xml:space="preserve"> \gamma_{3</w:t>
      </w:r>
      <w:r w:rsidR="006B194D">
        <w:rPr>
          <w:rFonts w:asciiTheme="majorHAnsi" w:hAnsiTheme="majorHAnsi" w:cstheme="majorBidi"/>
        </w:rPr>
        <w:t>0</w:t>
      </w:r>
      <w:r w:rsidR="00DC1C12">
        <w:rPr>
          <w:rFonts w:asciiTheme="majorHAnsi" w:hAnsiTheme="majorHAnsi" w:cstheme="majorBidi"/>
        </w:rPr>
        <w:t>}</w:t>
      </w:r>
      <w:r w:rsidR="002E4B86">
        <w:rPr>
          <w:rFonts w:asciiTheme="majorHAnsi" w:hAnsiTheme="majorHAnsi" w:cstheme="majorBidi"/>
        </w:rPr>
        <w:t xml:space="preserve"> + \gamma_{31} {dur}_j + u_{3j}\\</w:t>
      </w:r>
    </w:p>
    <w:p w:rsidRPr="00E53F5A" w:rsidR="002E4B86" w:rsidP="00D870E3" w:rsidRDefault="002E4B86" w14:paraId="0DFE5673" w14:textId="3034008F">
      <w:pPr>
        <w:spacing w:before="120" w:after="120"/>
        <w:ind w:left="720" w:firstLine="720"/>
        <w:rPr>
          <w:rFonts w:asciiTheme="majorHAnsi" w:hAnsiTheme="majorHAnsi" w:cstheme="majorBidi"/>
        </w:rPr>
      </w:pPr>
      <w:r>
        <w:rPr>
          <w:rFonts w:asciiTheme="majorHAnsi" w:hAnsiTheme="majorHAnsi" w:cstheme="majorBidi"/>
        </w:rPr>
        <w:t>\beta_{4j} &amp;= \gamma_{40} + \gamma_{41} {dur}_j + u_{4j}</w:t>
      </w:r>
    </w:p>
    <w:p w:rsidRPr="00E53F5A" w:rsidR="00327CE0" w:rsidP="00D870E3" w:rsidRDefault="00327CE0" w14:paraId="145BB72B" w14:textId="78E3472A">
      <w:pPr>
        <w:spacing w:before="120" w:after="120"/>
        <w:ind w:firstLine="720"/>
        <w:rPr>
          <w:rFonts w:asciiTheme="majorHAnsi" w:hAnsiTheme="majorHAnsi" w:cstheme="majorBidi"/>
        </w:rPr>
      </w:pPr>
      <w:r w:rsidRPr="00E53F5A">
        <w:rPr>
          <w:rFonts w:asciiTheme="majorHAnsi" w:hAnsiTheme="majorHAnsi" w:cstheme="majorBidi"/>
        </w:rPr>
        <w:t>\end{aligned}</w:t>
      </w:r>
    </w:p>
    <w:p w:rsidRPr="00E53F5A" w:rsidR="00327CE0" w:rsidP="00F855ED" w:rsidRDefault="00327CE0" w14:paraId="5C0984BB" w14:textId="56547CC3">
      <w:pPr>
        <w:spacing w:before="120" w:after="120"/>
        <w:rPr>
          <w:rFonts w:asciiTheme="majorHAnsi" w:hAnsiTheme="majorHAnsi" w:cstheme="majorBidi"/>
        </w:rPr>
      </w:pPr>
      <w:r w:rsidRPr="00E53F5A">
        <w:rPr>
          <w:rFonts w:asciiTheme="majorHAnsi" w:hAnsiTheme="majorHAnsi" w:cstheme="majorBidi"/>
        </w:rPr>
        <w:t>\end{equation}</w:t>
      </w:r>
    </w:p>
    <w:p w:rsidR="003F3FD3" w:rsidP="00F855ED" w:rsidRDefault="007B349C" w14:paraId="7ED7EF0C" w14:textId="503D012C">
      <w:pPr>
        <w:spacing w:before="120" w:after="120"/>
        <w:rPr>
          <w:rFonts w:asciiTheme="majorHAnsi" w:hAnsiTheme="majorHAnsi" w:cstheme="majorBidi"/>
        </w:rPr>
      </w:pPr>
      <w:r w:rsidRPr="008A785F">
        <w:rPr>
          <w:rFonts w:asciiTheme="majorHAnsi" w:hAnsiTheme="majorHAnsi" w:cstheme="majorBidi"/>
        </w:rPr>
        <w:t xml:space="preserve">Note that </w:t>
      </w:r>
      <m:oMath>
        <m:r>
          <w:rPr>
            <w:rFonts w:ascii="Cambria Math" w:hAnsi="Cambria Math" w:cstheme="majorBidi"/>
          </w:rPr>
          <m:t>dur</m:t>
        </m:r>
      </m:oMath>
      <w:r w:rsidRPr="008A785F">
        <w:rPr>
          <w:rFonts w:asciiTheme="majorHAnsi" w:hAnsiTheme="majorHAnsi" w:cstheme="majorBidi"/>
        </w:rPr>
        <w:t xml:space="preserve"> is indexed by</w:t>
      </w:r>
      <w:r w:rsidRPr="008A785F" w:rsidR="00DE15F9">
        <w:rPr>
          <w:rFonts w:asciiTheme="majorHAnsi" w:hAnsiTheme="majorHAnsi" w:cstheme="majorBidi"/>
        </w:rPr>
        <w:t xml:space="preserve"> </w:t>
      </w:r>
      <w:r w:rsidR="00DF36C5">
        <w:rPr>
          <w:rFonts w:asciiTheme="majorHAnsi" w:hAnsiTheme="majorHAnsi" w:cstheme="majorBidi"/>
        </w:rPr>
        <w:t xml:space="preserve">$j$ </w:t>
      </w:r>
      <w:r w:rsidRPr="008A785F">
        <w:rPr>
          <w:rFonts w:asciiTheme="majorHAnsi" w:hAnsiTheme="majorHAnsi" w:cstheme="majorBidi"/>
        </w:rPr>
        <w:t xml:space="preserve">as </w:t>
      </w:r>
      <m:oMath>
        <m:r>
          <w:rPr>
            <w:rFonts w:ascii="Cambria Math" w:hAnsi="Cambria Math" w:cstheme="majorBidi"/>
          </w:rPr>
          <m:t>dur</m:t>
        </m:r>
      </m:oMath>
      <w:r w:rsidRPr="008A785F">
        <w:rPr>
          <w:rFonts w:asciiTheme="majorHAnsi" w:hAnsiTheme="majorHAnsi" w:cstheme="majorBidi"/>
        </w:rPr>
        <w:t xml:space="preserve"> varies at the </w:t>
      </w:r>
      <w:r w:rsidRPr="008A785F" w:rsidR="003F3FD3">
        <w:rPr>
          <w:rFonts w:asciiTheme="majorHAnsi" w:hAnsiTheme="majorHAnsi" w:cstheme="majorBidi"/>
        </w:rPr>
        <w:t>school</w:t>
      </w:r>
      <w:r w:rsidRPr="008A785F">
        <w:rPr>
          <w:rFonts w:asciiTheme="majorHAnsi" w:hAnsiTheme="majorHAnsi" w:cstheme="majorBidi"/>
        </w:rPr>
        <w:t xml:space="preserve"> level</w:t>
      </w:r>
      <w:r w:rsidRPr="008A785F" w:rsidR="00C83791">
        <w:rPr>
          <w:rFonts w:asciiTheme="majorHAnsi" w:hAnsiTheme="majorHAnsi" w:cstheme="majorBidi"/>
        </w:rPr>
        <w:t>.</w:t>
      </w:r>
      <w:r w:rsidR="00AC7EC8">
        <w:rPr>
          <w:rFonts w:asciiTheme="majorHAnsi" w:hAnsiTheme="majorHAnsi" w:cstheme="majorBidi"/>
        </w:rPr>
        <w:t xml:space="preserve"> $u_{0j} \sim \mathcal{N}(0, \sigma_{u_0}^2)$</w:t>
      </w:r>
      <w:r w:rsidRPr="008A785F" w:rsidR="00AC7EC8">
        <w:rPr>
          <w:rFonts w:asciiTheme="majorHAnsi" w:hAnsiTheme="majorHAnsi" w:cstheme="majorBidi"/>
        </w:rPr>
        <w:t>,</w:t>
      </w:r>
      <w:r w:rsidR="00AC7EC8">
        <w:rPr>
          <w:rFonts w:asciiTheme="majorHAnsi" w:hAnsiTheme="majorHAnsi" w:cstheme="majorBidi"/>
        </w:rPr>
        <w:t xml:space="preserve"> $u_{3j} \sim \mathcal{N}(0, \sigma_{u_3}^2)$, and $u_{4j} \sim \mathcal{N}(0, \sigma_{u_4}^2)$</w:t>
      </w:r>
      <w:r w:rsidRPr="008A785F" w:rsidR="003F3FD3">
        <w:rPr>
          <w:rFonts w:asciiTheme="majorHAnsi" w:hAnsiTheme="majorHAnsi" w:cstheme="majorBidi"/>
        </w:rPr>
        <w:t>.</w:t>
      </w:r>
      <w:r w:rsidR="00C6278A">
        <w:rPr>
          <w:rFonts w:asciiTheme="majorHAnsi" w:hAnsiTheme="majorHAnsi" w:cstheme="majorBidi"/>
        </w:rPr>
        <w:t xml:space="preserve"> For </w:t>
      </w:r>
      <w:r w:rsidR="000766D2">
        <w:rPr>
          <w:rFonts w:asciiTheme="majorHAnsi" w:hAnsiTheme="majorHAnsi" w:cstheme="majorBidi"/>
        </w:rPr>
        <w:t xml:space="preserve">the periods before COVID-19 school closures </w:t>
      </w:r>
      <m:oMath>
        <m:r>
          <w:rPr>
            <w:rFonts w:ascii="Cambria Math" w:hAnsi="Cambria Math" w:cstheme="majorBidi"/>
          </w:rPr>
          <m:t>dur</m:t>
        </m:r>
      </m:oMath>
      <w:r w:rsidR="000766D2">
        <w:rPr>
          <w:rFonts w:asciiTheme="majorHAnsi" w:hAnsiTheme="majorHAnsi" w:cstheme="majorBidi"/>
        </w:rPr>
        <w:t xml:space="preserve"> is expected to be always </w:t>
      </w:r>
      <m:oMath>
        <m:r>
          <w:rPr>
            <w:rFonts w:ascii="Cambria Math" w:hAnsi="Cambria Math" w:cstheme="majorBidi"/>
          </w:rPr>
          <m:t>0</m:t>
        </m:r>
      </m:oMath>
      <w:r w:rsidR="009D67FB">
        <w:rPr>
          <w:rFonts w:asciiTheme="majorHAnsi" w:hAnsiTheme="majorHAnsi" w:cstheme="majorBidi"/>
        </w:rPr>
        <w:t xml:space="preserve">. </w:t>
      </w:r>
    </w:p>
    <w:p w:rsidR="00D97978" w:rsidP="00B62492" w:rsidRDefault="00D97978" w14:paraId="6F2B9E40" w14:textId="6B00C0E6">
      <w:pPr>
        <w:rPr>
          <w:rFonts w:asciiTheme="majorHAnsi" w:hAnsiTheme="majorHAnsi" w:cstheme="majorBidi"/>
          <w:u w:val="single"/>
        </w:rPr>
      </w:pPr>
      <w:r w:rsidRPr="00D97978">
        <w:rPr>
          <w:rFonts w:asciiTheme="majorHAnsi" w:hAnsiTheme="majorHAnsi" w:cstheme="majorBidi"/>
          <w:u w:val="single"/>
        </w:rPr>
        <w:t>Total composite formula</w:t>
      </w:r>
    </w:p>
    <w:p w:rsidR="00DE0F41" w:rsidP="00B62492" w:rsidRDefault="00DE0F41" w14:paraId="29515BFE" w14:textId="7B078831">
      <w:pPr>
        <w:rPr>
          <w:rFonts w:asciiTheme="majorHAnsi" w:hAnsiTheme="majorHAnsi" w:cstheme="majorBidi"/>
        </w:rPr>
      </w:pPr>
      <w:r w:rsidRPr="00DE0F41">
        <w:rPr>
          <w:rFonts w:asciiTheme="majorHAnsi" w:hAnsiTheme="majorHAnsi" w:cstheme="majorBidi"/>
        </w:rPr>
        <w:t>\b</w:t>
      </w:r>
      <w:r>
        <w:rPr>
          <w:rFonts w:asciiTheme="majorHAnsi" w:hAnsiTheme="majorHAnsi" w:cstheme="majorBidi"/>
        </w:rPr>
        <w:t>egin{equation}</w:t>
      </w:r>
    </w:p>
    <w:p w:rsidR="00DE0F41" w:rsidP="00B62492" w:rsidRDefault="000A1A89" w14:paraId="07FF4C8C" w14:textId="51716242">
      <w:pPr>
        <w:rPr>
          <w:rFonts w:asciiTheme="majorHAnsi" w:hAnsiTheme="majorHAnsi" w:cstheme="majorBidi"/>
        </w:rPr>
      </w:pPr>
      <w:r>
        <w:rPr>
          <w:rFonts w:asciiTheme="majorHAnsi" w:hAnsiTheme="majorHAnsi" w:cstheme="majorBidi"/>
        </w:rPr>
        <w:tab/>
      </w:r>
      <w:r>
        <w:rPr>
          <w:rFonts w:asciiTheme="majorHAnsi" w:hAnsiTheme="majorHAnsi" w:cstheme="majorBidi"/>
        </w:rPr>
        <w:t>\begin{aligned}</w:t>
      </w:r>
    </w:p>
    <w:p w:rsidR="000A1A89" w:rsidP="00B62492" w:rsidRDefault="000A1A89" w14:paraId="77CACE64" w14:textId="135E2473">
      <w:pPr>
        <w:rPr>
          <w:rFonts w:asciiTheme="majorHAnsi" w:hAnsiTheme="majorHAnsi" w:cstheme="majorBidi"/>
        </w:rPr>
      </w:pPr>
      <w:r>
        <w:rPr>
          <w:rFonts w:asciiTheme="majorHAnsi" w:hAnsiTheme="majorHAnsi" w:cstheme="majorBidi"/>
        </w:rPr>
        <w:tab/>
      </w:r>
      <w:r>
        <w:rPr>
          <w:rFonts w:asciiTheme="majorHAnsi" w:hAnsiTheme="majorHAnsi" w:cstheme="majorBidi"/>
        </w:rPr>
        <w:tab/>
      </w:r>
      <w:r>
        <w:rPr>
          <w:rFonts w:asciiTheme="majorHAnsi" w:hAnsiTheme="majorHAnsi" w:cstheme="majorBidi"/>
        </w:rPr>
        <w:t xml:space="preserve">\Delta y_{ij} &amp;= </w:t>
      </w:r>
      <w:r w:rsidR="00B03647">
        <w:rPr>
          <w:rFonts w:asciiTheme="majorHAnsi" w:hAnsiTheme="majorHAnsi" w:cstheme="majorBidi"/>
        </w:rPr>
        <w:t>\gamma_{00} + \ga</w:t>
      </w:r>
      <w:r w:rsidR="00836EFB">
        <w:rPr>
          <w:rFonts w:asciiTheme="majorHAnsi" w:hAnsiTheme="majorHAnsi" w:cstheme="majorBidi"/>
        </w:rPr>
        <w:t>mma</w:t>
      </w:r>
      <w:r w:rsidR="00174516">
        <w:rPr>
          <w:rFonts w:asciiTheme="majorHAnsi" w:hAnsiTheme="majorHAnsi" w:cstheme="majorBidi"/>
        </w:rPr>
        <w:t xml:space="preserve">_{01} {dur}_j + </w:t>
      </w:r>
      <w:r w:rsidR="005C05ED">
        <w:rPr>
          <w:rFonts w:asciiTheme="majorHAnsi" w:hAnsiTheme="majorHAnsi" w:cstheme="majorBidi"/>
        </w:rPr>
        <w:t xml:space="preserve">u_{0j} + </w:t>
      </w:r>
      <w:r w:rsidR="00DC20F5">
        <w:rPr>
          <w:rFonts w:asciiTheme="majorHAnsi" w:hAnsiTheme="majorHAnsi" w:cstheme="majorBidi"/>
        </w:rPr>
        <w:t>\beta_{1j} {sex}</w:t>
      </w:r>
      <w:r w:rsidR="00ED4142">
        <w:rPr>
          <w:rFonts w:asciiTheme="majorHAnsi" w:hAnsiTheme="majorHAnsi" w:cstheme="majorBidi"/>
        </w:rPr>
        <w:t>_{ij}</w:t>
      </w:r>
      <w:r w:rsidR="006D6226">
        <w:rPr>
          <w:rFonts w:asciiTheme="majorHAnsi" w:hAnsiTheme="majorHAnsi" w:cstheme="majorBidi"/>
        </w:rPr>
        <w:t xml:space="preserve"> + </w:t>
      </w:r>
      <w:r w:rsidR="00942130">
        <w:rPr>
          <w:rFonts w:asciiTheme="majorHAnsi" w:hAnsiTheme="majorHAnsi" w:cstheme="majorBidi"/>
        </w:rPr>
        <w:t>\beta</w:t>
      </w:r>
      <w:r w:rsidR="0079331E">
        <w:rPr>
          <w:rFonts w:asciiTheme="majorHAnsi" w:hAnsiTheme="majorHAnsi" w:cstheme="majorBidi"/>
        </w:rPr>
        <w:t xml:space="preserve">_{2j} {age}_{ij} + </w:t>
      </w:r>
      <w:r w:rsidR="00803BD2">
        <w:rPr>
          <w:rFonts w:asciiTheme="majorHAnsi" w:hAnsiTheme="majorHAnsi" w:cstheme="majorBidi"/>
        </w:rPr>
        <w:t xml:space="preserve">(\gamma_{30} + </w:t>
      </w:r>
      <w:r w:rsidR="00800618">
        <w:rPr>
          <w:rFonts w:asciiTheme="majorHAnsi" w:hAnsiTheme="majorHAnsi" w:cstheme="majorBidi"/>
        </w:rPr>
        <w:t>\gamma_{31}</w:t>
      </w:r>
      <w:r w:rsidR="0023082A">
        <w:rPr>
          <w:rFonts w:asciiTheme="majorHAnsi" w:hAnsiTheme="majorHAnsi" w:cstheme="majorBidi"/>
        </w:rPr>
        <w:t xml:space="preserve"> {dur}</w:t>
      </w:r>
      <w:r w:rsidR="00656301">
        <w:rPr>
          <w:rFonts w:asciiTheme="majorHAnsi" w:hAnsiTheme="majorHAnsi" w:cstheme="majorBidi"/>
        </w:rPr>
        <w:t>_j</w:t>
      </w:r>
      <w:r w:rsidR="00C662C1">
        <w:rPr>
          <w:rFonts w:asciiTheme="majorHAnsi" w:hAnsiTheme="majorHAnsi" w:cstheme="majorBidi"/>
        </w:rPr>
        <w:t xml:space="preserve"> + u_{3j}</w:t>
      </w:r>
      <w:r w:rsidR="00803BD2">
        <w:rPr>
          <w:rFonts w:asciiTheme="majorHAnsi" w:hAnsiTheme="majorHAnsi" w:cstheme="majorBidi"/>
        </w:rPr>
        <w:t>)</w:t>
      </w:r>
      <w:r w:rsidR="00264BB0">
        <w:rPr>
          <w:rFonts w:asciiTheme="majorHAnsi" w:hAnsiTheme="majorHAnsi" w:cstheme="majorBidi"/>
        </w:rPr>
        <w:t xml:space="preserve"> {atipcu}_{ij} + (\gamma_{40} + \gamma_{41} {dur}_j + u_{4j}) {stp_math}_{ij} + \epsilon</w:t>
      </w:r>
      <w:r w:rsidR="0096653C">
        <w:rPr>
          <w:rFonts w:asciiTheme="majorHAnsi" w:hAnsiTheme="majorHAnsi" w:cstheme="majorBidi"/>
        </w:rPr>
        <w:t>_{ij}</w:t>
      </w:r>
      <w:r w:rsidR="005D1A41">
        <w:rPr>
          <w:rFonts w:asciiTheme="majorHAnsi" w:hAnsiTheme="majorHAnsi" w:cstheme="majorBidi"/>
        </w:rPr>
        <w:t>\\</w:t>
      </w:r>
    </w:p>
    <w:p w:rsidR="005D1A41" w:rsidP="00B62492" w:rsidRDefault="005D1A41" w14:paraId="76EED1CB" w14:textId="4C1957DA">
      <w:pPr>
        <w:rPr>
          <w:rFonts w:asciiTheme="majorHAnsi" w:hAnsiTheme="majorHAnsi" w:cstheme="majorBidi"/>
        </w:rPr>
      </w:pPr>
      <w:r>
        <w:rPr>
          <w:rFonts w:asciiTheme="majorHAnsi" w:hAnsiTheme="majorHAnsi" w:cstheme="majorBidi"/>
        </w:rPr>
        <w:tab/>
      </w:r>
      <w:r w:rsidR="00AC5CF8">
        <w:rPr>
          <w:rFonts w:asciiTheme="majorHAnsi" w:hAnsiTheme="majorHAnsi" w:cstheme="majorBidi"/>
        </w:rPr>
        <w:tab/>
      </w:r>
      <w:r w:rsidR="00AC5CF8">
        <w:rPr>
          <w:rFonts w:asciiTheme="majorHAnsi" w:hAnsiTheme="majorHAnsi" w:cstheme="majorBidi"/>
        </w:rPr>
        <w:tab/>
      </w:r>
      <w:r w:rsidR="00AC5CF8">
        <w:rPr>
          <w:rFonts w:asciiTheme="majorHAnsi" w:hAnsiTheme="majorHAnsi" w:cstheme="majorBidi"/>
        </w:rPr>
        <w:t xml:space="preserve">        &amp;= </w:t>
      </w:r>
      <w:r w:rsidR="00446CFD">
        <w:rPr>
          <w:rFonts w:asciiTheme="majorHAnsi" w:hAnsiTheme="majorHAnsi" w:cstheme="majorBidi"/>
        </w:rPr>
        <w:t xml:space="preserve">\gamma_{00} + </w:t>
      </w:r>
      <w:r w:rsidR="006E6F0C">
        <w:rPr>
          <w:rFonts w:asciiTheme="majorHAnsi" w:hAnsiTheme="majorHAnsi" w:cstheme="majorBidi"/>
        </w:rPr>
        <w:t>\underbrace{</w:t>
      </w:r>
      <w:r w:rsidR="00446CFD">
        <w:rPr>
          <w:rFonts w:asciiTheme="majorHAnsi" w:hAnsiTheme="majorHAnsi" w:cstheme="majorBidi"/>
        </w:rPr>
        <w:t>\gamma_{01} {dur}_j</w:t>
      </w:r>
      <w:r w:rsidR="00177FC2">
        <w:rPr>
          <w:rFonts w:asciiTheme="majorHAnsi" w:hAnsiTheme="majorHAnsi" w:cstheme="majorBidi"/>
        </w:rPr>
        <w:t>}_{\text{RQ2</w:t>
      </w:r>
      <w:r w:rsidR="008075AE">
        <w:rPr>
          <w:rFonts w:asciiTheme="majorHAnsi" w:hAnsiTheme="majorHAnsi" w:cstheme="majorBidi"/>
        </w:rPr>
        <w:t xml:space="preserve"> (check, if it is robust, when using covariates)</w:t>
      </w:r>
      <w:r w:rsidR="00177FC2">
        <w:rPr>
          <w:rFonts w:asciiTheme="majorHAnsi" w:hAnsiTheme="majorHAnsi" w:cstheme="majorBidi"/>
        </w:rPr>
        <w:t>}}</w:t>
      </w:r>
      <w:r w:rsidR="00446CFD">
        <w:rPr>
          <w:rFonts w:asciiTheme="majorHAnsi" w:hAnsiTheme="majorHAnsi" w:cstheme="majorBidi"/>
        </w:rPr>
        <w:t xml:space="preserve"> + \beta_{</w:t>
      </w:r>
      <w:r w:rsidR="00EF3464">
        <w:rPr>
          <w:rFonts w:asciiTheme="majorHAnsi" w:hAnsiTheme="majorHAnsi" w:cstheme="majorBidi"/>
        </w:rPr>
        <w:t>1j</w:t>
      </w:r>
      <w:r w:rsidR="00446CFD">
        <w:rPr>
          <w:rFonts w:asciiTheme="majorHAnsi" w:hAnsiTheme="majorHAnsi" w:cstheme="majorBidi"/>
        </w:rPr>
        <w:t>}</w:t>
      </w:r>
      <w:r w:rsidR="00EF3464">
        <w:rPr>
          <w:rFonts w:asciiTheme="majorHAnsi" w:hAnsiTheme="majorHAnsi" w:cstheme="majorBidi"/>
        </w:rPr>
        <w:t xml:space="preserve"> {sex}_{ij} + </w:t>
      </w:r>
      <w:r w:rsidR="00F80FB9">
        <w:rPr>
          <w:rFonts w:asciiTheme="majorHAnsi" w:hAnsiTheme="majorHAnsi" w:cstheme="majorBidi"/>
        </w:rPr>
        <w:t xml:space="preserve">\beta_{2j} {age}_{ij} + \gamma_{30} {atipcu}_{ij} + </w:t>
      </w:r>
      <w:r w:rsidR="00F0743C">
        <w:rPr>
          <w:rFonts w:asciiTheme="majorHAnsi" w:hAnsiTheme="majorHAnsi" w:cstheme="majorBidi"/>
        </w:rPr>
        <w:t>\underbrace{</w:t>
      </w:r>
      <w:r w:rsidR="00F80FB9">
        <w:rPr>
          <w:rFonts w:asciiTheme="majorHAnsi" w:hAnsiTheme="majorHAnsi" w:cstheme="majorBidi"/>
        </w:rPr>
        <w:t>\gamma_{31} {dur}_j {atipcu}_{ij}</w:t>
      </w:r>
      <w:r w:rsidR="00F0743C">
        <w:rPr>
          <w:rFonts w:asciiTheme="majorHAnsi" w:hAnsiTheme="majorHAnsi" w:cstheme="majorBidi"/>
        </w:rPr>
        <w:t>}_{\text{cross-level interaction (RQ3)}}</w:t>
      </w:r>
      <w:r w:rsidR="00F80FB9">
        <w:rPr>
          <w:rFonts w:asciiTheme="majorHAnsi" w:hAnsiTheme="majorHAnsi" w:cstheme="majorBidi"/>
        </w:rPr>
        <w:t xml:space="preserve"> + \gamma_{40} {stp\_math}_{ij}</w:t>
      </w:r>
      <w:r w:rsidR="00D825C7">
        <w:rPr>
          <w:rFonts w:asciiTheme="majorHAnsi" w:hAnsiTheme="majorHAnsi" w:cstheme="majorBidi"/>
        </w:rPr>
        <w:t xml:space="preserve"> +</w:t>
      </w:r>
      <w:r w:rsidR="004E4B66">
        <w:rPr>
          <w:rFonts w:asciiTheme="majorHAnsi" w:hAnsiTheme="majorHAnsi" w:cstheme="majorBidi"/>
        </w:rPr>
        <w:t xml:space="preserve"> </w:t>
      </w:r>
      <w:r w:rsidR="00894C00">
        <w:rPr>
          <w:rFonts w:asciiTheme="majorHAnsi" w:hAnsiTheme="majorHAnsi" w:cstheme="majorBidi"/>
        </w:rPr>
        <w:t>\underbrace{</w:t>
      </w:r>
      <w:r w:rsidR="004E4B66">
        <w:rPr>
          <w:rFonts w:asciiTheme="majorHAnsi" w:hAnsiTheme="majorHAnsi" w:cstheme="majorBidi"/>
        </w:rPr>
        <w:t>\gamma_{41} {dur}_j {stp\_math}_{ij}</w:t>
      </w:r>
      <w:r w:rsidR="00284701">
        <w:rPr>
          <w:rFonts w:asciiTheme="majorHAnsi" w:hAnsiTheme="majorHAnsi" w:cstheme="majorBidi"/>
        </w:rPr>
        <w:t>}_{\text{cross-level interaction (RQ4)}}</w:t>
      </w:r>
      <w:r w:rsidR="004E4B66">
        <w:rPr>
          <w:rFonts w:asciiTheme="majorHAnsi" w:hAnsiTheme="majorHAnsi" w:cstheme="majorBidi"/>
        </w:rPr>
        <w:t xml:space="preserve"> + </w:t>
      </w:r>
      <w:r w:rsidR="0037039C">
        <w:rPr>
          <w:rFonts w:asciiTheme="majorHAnsi" w:hAnsiTheme="majorHAnsi" w:cstheme="majorBidi"/>
        </w:rPr>
        <w:t>\</w:t>
      </w:r>
      <w:r w:rsidR="0095308B">
        <w:rPr>
          <w:rFonts w:asciiTheme="majorHAnsi" w:hAnsiTheme="majorHAnsi" w:cstheme="majorBidi"/>
        </w:rPr>
        <w:t>underbrace{</w:t>
      </w:r>
      <w:r w:rsidR="004E4B66">
        <w:rPr>
          <w:rFonts w:asciiTheme="majorHAnsi" w:hAnsiTheme="majorHAnsi" w:cstheme="majorBidi"/>
        </w:rPr>
        <w:t>u_{3j} {atipcu}_{ij} + u_{</w:t>
      </w:r>
      <w:r w:rsidR="008025EB">
        <w:rPr>
          <w:rFonts w:asciiTheme="majorHAnsi" w:hAnsiTheme="majorHAnsi" w:cstheme="majorBidi"/>
        </w:rPr>
        <w:t>4j</w:t>
      </w:r>
      <w:r w:rsidR="004E4B66">
        <w:rPr>
          <w:rFonts w:asciiTheme="majorHAnsi" w:hAnsiTheme="majorHAnsi" w:cstheme="majorBidi"/>
        </w:rPr>
        <w:t>}</w:t>
      </w:r>
      <w:r w:rsidR="00464D8D">
        <w:rPr>
          <w:rFonts w:asciiTheme="majorHAnsi" w:hAnsiTheme="majorHAnsi" w:cstheme="majorBidi"/>
        </w:rPr>
        <w:t xml:space="preserve"> {stp\_math}_{ij} + u_{0j} + \epsilon_{ij}</w:t>
      </w:r>
      <w:r w:rsidR="00B06F3C">
        <w:rPr>
          <w:rFonts w:asciiTheme="majorHAnsi" w:hAnsiTheme="majorHAnsi" w:cstheme="majorBidi"/>
        </w:rPr>
        <w:t>}</w:t>
      </w:r>
      <w:r w:rsidR="000F016E">
        <w:rPr>
          <w:rFonts w:asciiTheme="majorHAnsi" w:hAnsiTheme="majorHAnsi" w:cstheme="majorBidi"/>
        </w:rPr>
        <w:t>_{\text{random part}}</w:t>
      </w:r>
    </w:p>
    <w:p w:rsidR="000A1A89" w:rsidP="00B62492" w:rsidRDefault="000A1A89" w14:paraId="122009F5" w14:textId="5B6C097B">
      <w:pPr>
        <w:rPr>
          <w:rFonts w:asciiTheme="majorHAnsi" w:hAnsiTheme="majorHAnsi" w:cstheme="majorBidi"/>
        </w:rPr>
      </w:pPr>
      <w:r>
        <w:rPr>
          <w:rFonts w:asciiTheme="majorHAnsi" w:hAnsiTheme="majorHAnsi" w:cstheme="majorBidi"/>
        </w:rPr>
        <w:tab/>
      </w:r>
      <w:r>
        <w:rPr>
          <w:rFonts w:asciiTheme="majorHAnsi" w:hAnsiTheme="majorHAnsi" w:cstheme="majorBidi"/>
        </w:rPr>
        <w:t>\end{aligned}</w:t>
      </w:r>
    </w:p>
    <w:p w:rsidR="00DE0F41" w:rsidP="00B62492" w:rsidRDefault="00DE0F41" w14:paraId="4DF4A11B" w14:textId="56E4E977">
      <w:pPr>
        <w:rPr>
          <w:rFonts w:asciiTheme="majorHAnsi" w:hAnsiTheme="majorHAnsi" w:cstheme="majorBidi"/>
        </w:rPr>
      </w:pPr>
      <w:r>
        <w:rPr>
          <w:rFonts w:asciiTheme="majorHAnsi" w:hAnsiTheme="majorHAnsi" w:cstheme="majorBidi"/>
        </w:rPr>
        <w:t>\end{equation}</w:t>
      </w:r>
    </w:p>
    <w:p w:rsidR="00CC5F49" w:rsidP="00041354" w:rsidRDefault="001A3699" w14:paraId="0052CF4F" w14:textId="215F82AA">
      <w:pPr>
        <w:spacing w:before="120" w:after="120"/>
        <w:rPr>
          <w:rFonts w:asciiTheme="majorHAnsi" w:hAnsiTheme="majorHAnsi" w:cstheme="majorBidi"/>
        </w:rPr>
      </w:pPr>
      <w:r>
        <w:rPr>
          <w:rFonts w:asciiTheme="majorHAnsi" w:hAnsiTheme="majorHAnsi" w:cstheme="majorBidi"/>
        </w:rPr>
        <w:t>T</w:t>
      </w:r>
      <w:r w:rsidRPr="142D662F" w:rsidR="0061083B">
        <w:rPr>
          <w:rFonts w:asciiTheme="majorHAnsi" w:hAnsiTheme="majorHAnsi" w:cstheme="majorBidi"/>
        </w:rPr>
        <w:t xml:space="preserve">he </w:t>
      </w:r>
      <w:r w:rsidR="00EC10A3">
        <w:rPr>
          <w:rFonts w:asciiTheme="majorHAnsi" w:hAnsiTheme="majorHAnsi" w:cstheme="majorBidi"/>
        </w:rPr>
        <w:t>slopes</w:t>
      </w:r>
      <w:r w:rsidRPr="142D662F" w:rsidR="002C274A">
        <w:rPr>
          <w:rFonts w:asciiTheme="majorHAnsi" w:hAnsiTheme="majorHAnsi" w:cstheme="majorBidi"/>
        </w:rPr>
        <w:t xml:space="preserve"> of the </w:t>
      </w:r>
      <w:r w:rsidRPr="142D662F" w:rsidR="0020570C">
        <w:rPr>
          <w:rFonts w:asciiTheme="majorHAnsi" w:hAnsiTheme="majorHAnsi" w:cstheme="majorBidi"/>
        </w:rPr>
        <w:t>cross-level interactions between the duration of school closures</w:t>
      </w:r>
      <w:r w:rsidRPr="142D662F" w:rsidR="006672F3">
        <w:rPr>
          <w:rFonts w:asciiTheme="majorHAnsi" w:hAnsiTheme="majorHAnsi" w:cstheme="majorBidi"/>
        </w:rPr>
        <w:t xml:space="preserve"> and students’ SES </w:t>
      </w:r>
      <w:r w:rsidR="002C5454">
        <w:rPr>
          <w:rFonts w:asciiTheme="majorHAnsi" w:hAnsiTheme="majorHAnsi" w:cstheme="majorBidi"/>
        </w:rPr>
        <w:t>$\gamma_{31}$</w:t>
      </w:r>
      <w:r w:rsidRPr="142D662F" w:rsidR="0061083B">
        <w:rPr>
          <w:rFonts w:asciiTheme="majorHAnsi" w:hAnsiTheme="majorHAnsi" w:cstheme="majorBidi"/>
        </w:rPr>
        <w:t xml:space="preserve"> </w:t>
      </w:r>
      <w:r w:rsidRPr="142D662F" w:rsidR="006672F3">
        <w:rPr>
          <w:rFonts w:asciiTheme="majorHAnsi" w:hAnsiTheme="majorHAnsi" w:cstheme="majorBidi"/>
        </w:rPr>
        <w:t xml:space="preserve">and </w:t>
      </w:r>
      <w:r w:rsidR="00DF3A89">
        <w:rPr>
          <w:rFonts w:asciiTheme="majorHAnsi" w:hAnsiTheme="majorHAnsi" w:cstheme="majorBidi"/>
        </w:rPr>
        <w:t>students’ pr</w:t>
      </w:r>
      <w:r w:rsidR="00CC239E">
        <w:rPr>
          <w:rFonts w:asciiTheme="majorHAnsi" w:hAnsiTheme="majorHAnsi" w:cstheme="majorBidi"/>
        </w:rPr>
        <w:t>evious</w:t>
      </w:r>
      <w:r w:rsidR="00DF3A89">
        <w:rPr>
          <w:rFonts w:asciiTheme="majorHAnsi" w:hAnsiTheme="majorHAnsi" w:cstheme="majorBidi"/>
        </w:rPr>
        <w:t xml:space="preserve"> achievement</w:t>
      </w:r>
      <w:r w:rsidRPr="142D662F" w:rsidR="002C274A">
        <w:rPr>
          <w:rFonts w:asciiTheme="majorHAnsi" w:hAnsiTheme="majorHAnsi" w:cstheme="majorBidi"/>
        </w:rPr>
        <w:t xml:space="preserve"> </w:t>
      </w:r>
      <w:r w:rsidR="000621DD">
        <w:rPr>
          <w:rFonts w:asciiTheme="majorHAnsi" w:hAnsiTheme="majorHAnsi" w:cstheme="majorBidi"/>
        </w:rPr>
        <w:t>$\gamma_{41}$</w:t>
      </w:r>
      <w:r w:rsidRPr="142D662F" w:rsidR="00E1459E">
        <w:rPr>
          <w:rFonts w:asciiTheme="majorHAnsi" w:hAnsiTheme="majorHAnsi" w:cstheme="majorBidi"/>
        </w:rPr>
        <w:t xml:space="preserve"> </w:t>
      </w:r>
      <w:r w:rsidRPr="142D662F" w:rsidR="00D5599B">
        <w:rPr>
          <w:rFonts w:asciiTheme="majorHAnsi" w:hAnsiTheme="majorHAnsi" w:cstheme="majorBidi"/>
        </w:rPr>
        <w:t xml:space="preserve">represent </w:t>
      </w:r>
      <w:r w:rsidRPr="142D662F" w:rsidR="00303EED">
        <w:rPr>
          <w:rFonts w:asciiTheme="majorHAnsi" w:hAnsiTheme="majorHAnsi" w:cstheme="majorBidi"/>
        </w:rPr>
        <w:t xml:space="preserve">the moderations </w:t>
      </w:r>
      <w:r w:rsidRPr="142D662F" w:rsidR="00E1459E">
        <w:rPr>
          <w:rFonts w:asciiTheme="majorHAnsi" w:hAnsiTheme="majorHAnsi" w:cstheme="majorBidi"/>
        </w:rPr>
        <w:t>used to answer</w:t>
      </w:r>
      <w:r w:rsidRPr="142D662F" w:rsidR="00303EED">
        <w:rPr>
          <w:rFonts w:asciiTheme="majorHAnsi" w:hAnsiTheme="majorHAnsi" w:cstheme="majorBidi"/>
        </w:rPr>
        <w:t xml:space="preserve"> </w:t>
      </w:r>
      <w:r w:rsidR="000621DD">
        <w:rPr>
          <w:rFonts w:asciiTheme="majorHAnsi" w:hAnsiTheme="majorHAnsi" w:cstheme="majorBidi"/>
        </w:rPr>
        <w:t>R</w:t>
      </w:r>
      <w:r w:rsidRPr="142D662F" w:rsidR="00303EED">
        <w:rPr>
          <w:rFonts w:asciiTheme="majorHAnsi" w:hAnsiTheme="majorHAnsi" w:cstheme="majorBidi"/>
        </w:rPr>
        <w:t xml:space="preserve">esearch </w:t>
      </w:r>
      <w:r w:rsidR="000621DD">
        <w:rPr>
          <w:rFonts w:asciiTheme="majorHAnsi" w:hAnsiTheme="majorHAnsi" w:cstheme="majorBidi"/>
        </w:rPr>
        <w:t>Q</w:t>
      </w:r>
      <w:r w:rsidRPr="142D662F" w:rsidR="00303EED">
        <w:rPr>
          <w:rFonts w:asciiTheme="majorHAnsi" w:hAnsiTheme="majorHAnsi" w:cstheme="majorBidi"/>
        </w:rPr>
        <w:t>uestion</w:t>
      </w:r>
      <w:r w:rsidRPr="142D662F" w:rsidR="00E1459E">
        <w:rPr>
          <w:rFonts w:asciiTheme="majorHAnsi" w:hAnsiTheme="majorHAnsi" w:cstheme="majorBidi"/>
        </w:rPr>
        <w:t>s</w:t>
      </w:r>
      <w:r w:rsidRPr="142D662F" w:rsidR="00303EED">
        <w:rPr>
          <w:rFonts w:asciiTheme="majorHAnsi" w:hAnsiTheme="majorHAnsi" w:cstheme="majorBidi"/>
        </w:rPr>
        <w:t xml:space="preserve"> 3 and </w:t>
      </w:r>
      <w:r w:rsidRPr="142D662F" w:rsidR="00B0582A">
        <w:rPr>
          <w:rFonts w:asciiTheme="majorHAnsi" w:hAnsiTheme="majorHAnsi" w:cstheme="majorBidi"/>
        </w:rPr>
        <w:t xml:space="preserve">4. </w:t>
      </w:r>
    </w:p>
    <w:p w:rsidRPr="00657D97" w:rsidR="00657D97" w:rsidP="00041354" w:rsidRDefault="00CC5F49" w14:paraId="4FE4F15E" w14:textId="03E7B28A">
      <w:pPr>
        <w:spacing w:before="120" w:after="120"/>
        <w:rPr>
          <w:rFonts w:asciiTheme="majorHAnsi" w:hAnsiTheme="majorHAnsi" w:cstheme="majorBidi"/>
        </w:rPr>
      </w:pPr>
      <w:r>
        <w:rPr>
          <w:rFonts w:asciiTheme="majorHAnsi" w:hAnsiTheme="majorHAnsi" w:cstheme="majorBidi"/>
        </w:rPr>
        <w:t>We</w:t>
      </w:r>
      <w:r w:rsidRPr="00E1117F" w:rsidR="00E1117F">
        <w:rPr>
          <w:rFonts w:asciiTheme="majorHAnsi" w:hAnsiTheme="majorHAnsi" w:cstheme="majorBidi"/>
        </w:rPr>
        <w:t xml:space="preserve"> will adjust the model</w:t>
      </w:r>
      <w:r>
        <w:rPr>
          <w:rFonts w:asciiTheme="majorHAnsi" w:hAnsiTheme="majorHAnsi" w:cstheme="majorBidi"/>
        </w:rPr>
        <w:t>s</w:t>
      </w:r>
      <w:r w:rsidRPr="00E1117F" w:rsidR="00E1117F">
        <w:rPr>
          <w:rFonts w:asciiTheme="majorHAnsi" w:hAnsiTheme="majorHAnsi" w:cstheme="majorBidi"/>
        </w:rPr>
        <w:t xml:space="preserve"> according to the research question regarding the centering strategy of variables, following the recommendations of </w:t>
      </w:r>
      <w:r w:rsidR="00E1117F">
        <w:rPr>
          <w:rFonts w:asciiTheme="majorHAnsi" w:hAnsiTheme="majorHAnsi" w:cstheme="majorBidi"/>
        </w:rPr>
        <w:t xml:space="preserve">Enders </w:t>
      </w:r>
      <w:r w:rsidR="005C694F">
        <w:rPr>
          <w:rFonts w:asciiTheme="majorHAnsi" w:hAnsiTheme="majorHAnsi" w:cstheme="majorBidi"/>
        </w:rPr>
        <w:t>and Tof</w:t>
      </w:r>
      <w:r w:rsidR="00B00338">
        <w:rPr>
          <w:rFonts w:asciiTheme="majorHAnsi" w:hAnsiTheme="majorHAnsi" w:cstheme="majorBidi"/>
        </w:rPr>
        <w:t xml:space="preserve">ighi </w:t>
      </w:r>
      <w:r w:rsidR="00B00338">
        <w:rPr>
          <w:rFonts w:asciiTheme="majorHAnsi" w:hAnsiTheme="majorHAnsi" w:cstheme="majorBidi"/>
        </w:rPr>
        <w:fldChar w:fldCharType="begin"/>
      </w:r>
      <w:r w:rsidR="00B00338">
        <w:rPr>
          <w:rFonts w:asciiTheme="majorHAnsi" w:hAnsiTheme="majorHAnsi" w:cstheme="majorBidi"/>
        </w:rPr>
        <w:instrText xml:space="preserve"> ADDIN ZOTERO_ITEM CSL_CITATION {"citationID":"S0w9OHC6","properties":{"formattedCitation":"(2007)","plainCitation":"(2007)","noteIndex":0},"citationItems":[{"id":130178,"uris":["http://zotero.org/groups/4652725/items/GRMMXT4W"],"itemData":{"id":130178,"type":"article-journal","container-title":"Psychological Methods","DOI":"10/b2jz57","ISSN":"1939-1463, 1082-989X","issue":"2","journalAbbreviation":"Psychological Methods","language":"en","note":"2177 citations (Crossref) [2022-08-09]","page":"121-138","source":"DOI.org (Crossref)","title":"Centering predictor variables in cross-sectional multilevel models: A new look at an old issue.","title-short":"Centering predictor variables in cross-sectional multilevel models","volume":"12","author":[{"family":"Enders","given":"Craig K."},{"family":"Tofighi","given":"Davood"}],"issued":{"date-parts":[["2007"]]}},"label":"page","suppress-author":true}],"schema":"https://github.com/citation-style-language/schema/raw/master/csl-citation.json"} </w:instrText>
      </w:r>
      <w:r w:rsidR="00B00338">
        <w:rPr>
          <w:rFonts w:asciiTheme="majorHAnsi" w:hAnsiTheme="majorHAnsi" w:cstheme="majorBidi"/>
        </w:rPr>
        <w:fldChar w:fldCharType="separate"/>
      </w:r>
      <w:r w:rsidRPr="1D3C440A" w:rsidR="00B00338">
        <w:rPr>
          <w:rFonts w:asciiTheme="majorHAnsi" w:hAnsiTheme="majorHAnsi" w:cstheme="majorBidi"/>
        </w:rPr>
        <w:t>(2007)</w:t>
      </w:r>
      <w:r w:rsidR="00B00338">
        <w:rPr>
          <w:rFonts w:asciiTheme="majorHAnsi" w:hAnsiTheme="majorHAnsi" w:cstheme="majorBidi"/>
        </w:rPr>
        <w:fldChar w:fldCharType="end"/>
      </w:r>
      <w:r w:rsidRPr="00E1117F" w:rsidR="00E1117F">
        <w:rPr>
          <w:rFonts w:asciiTheme="majorHAnsi" w:hAnsiTheme="majorHAnsi" w:cstheme="majorBidi"/>
        </w:rPr>
        <w:t>.</w:t>
      </w:r>
      <w:r w:rsidR="00E1117F">
        <w:rPr>
          <w:rFonts w:asciiTheme="majorHAnsi" w:hAnsiTheme="majorHAnsi" w:cstheme="majorBidi"/>
        </w:rPr>
        <w:t xml:space="preserve"> </w:t>
      </w:r>
      <w:r w:rsidRPr="142D662F" w:rsidR="00657D97">
        <w:rPr>
          <w:rFonts w:asciiTheme="majorHAnsi" w:hAnsiTheme="majorHAnsi" w:cstheme="majorBidi"/>
        </w:rPr>
        <w:t xml:space="preserve">We will run </w:t>
      </w:r>
      <w:r w:rsidRPr="142D662F" w:rsidR="00B0582A">
        <w:rPr>
          <w:rFonts w:asciiTheme="majorHAnsi" w:hAnsiTheme="majorHAnsi" w:cstheme="majorBidi"/>
        </w:rPr>
        <w:t>all</w:t>
      </w:r>
      <w:r w:rsidRPr="142D662F" w:rsidR="00657D97">
        <w:rPr>
          <w:rFonts w:asciiTheme="majorHAnsi" w:hAnsiTheme="majorHAnsi" w:cstheme="majorBidi"/>
        </w:rPr>
        <w:t xml:space="preserve"> models separately for the two subjects (i.e., reading and mathematics).</w:t>
      </w:r>
    </w:p>
    <w:p w:rsidRPr="00990CFA" w:rsidR="00041354" w:rsidP="00990CFA" w:rsidRDefault="00990CFA" w14:paraId="7C700305" w14:textId="391145DD">
      <w:pPr>
        <w:spacing w:before="200" w:after="200"/>
        <w:rPr>
          <w:rFonts w:cs="Calibri"/>
        </w:rPr>
      </w:pPr>
      <w:r>
        <w:t>Remarks</w:t>
      </w:r>
      <w:r w:rsidRPr="00590153">
        <w:t xml:space="preserve"> </w:t>
      </w:r>
      <w:r>
        <w:t xml:space="preserve">in this section </w:t>
      </w:r>
      <w:r w:rsidRPr="00590153">
        <w:t xml:space="preserve">refer to the second study. The key idea </w:t>
      </w:r>
      <w:r>
        <w:t>of</w:t>
      </w:r>
      <w:r w:rsidRPr="00590153">
        <w:t xml:space="preserve"> the </w:t>
      </w:r>
      <w:r>
        <w:t>DiD</w:t>
      </w:r>
      <w:r w:rsidRPr="00590153">
        <w:t xml:space="preserve"> approach is that, </w:t>
      </w:r>
      <w:r w:rsidRPr="345EA30D">
        <w:rPr>
          <w:rFonts w:cs="Calibri"/>
        </w:rPr>
        <w:t>in the absence of treatments,</w:t>
      </w:r>
      <w:r w:rsidRPr="00590153">
        <w:t xml:space="preserve"> the trends of the</w:t>
      </w:r>
      <w:r w:rsidRPr="007468D2">
        <w:rPr>
          <w:rFonts w:cs="Calibri"/>
        </w:rPr>
        <w:t xml:space="preserve"> dependent variable (here, the national </w:t>
      </w:r>
      <w:r>
        <w:rPr>
          <w:rFonts w:cs="Calibri"/>
        </w:rPr>
        <w:t>test results</w:t>
      </w:r>
      <w:r w:rsidRPr="007468D2">
        <w:rPr>
          <w:rFonts w:cs="Calibri"/>
        </w:rPr>
        <w:t xml:space="preserve">) </w:t>
      </w:r>
      <w:r w:rsidRPr="7D216A1D">
        <w:rPr>
          <w:rFonts w:cs="Calibri"/>
        </w:rPr>
        <w:t>should</w:t>
      </w:r>
      <w:r w:rsidRPr="007468D2">
        <w:rPr>
          <w:rFonts w:cs="Calibri"/>
        </w:rPr>
        <w:t xml:space="preserve"> be comparable </w:t>
      </w:r>
      <w:r w:rsidRPr="23505B9A">
        <w:rPr>
          <w:rFonts w:cs="Calibri"/>
        </w:rPr>
        <w:t>between</w:t>
      </w:r>
      <w:r w:rsidRPr="007468D2">
        <w:rPr>
          <w:rFonts w:cs="Calibri"/>
        </w:rPr>
        <w:t xml:space="preserve"> the treated and </w:t>
      </w:r>
      <w:r w:rsidRPr="7D216A1D">
        <w:rPr>
          <w:rFonts w:cs="Calibri"/>
        </w:rPr>
        <w:t xml:space="preserve">the </w:t>
      </w:r>
      <w:r w:rsidRPr="007468D2">
        <w:rPr>
          <w:rFonts w:cs="Calibri"/>
        </w:rPr>
        <w:t xml:space="preserve">untreated group  </w:t>
      </w:r>
      <w:r w:rsidRPr="007468D2">
        <w:rPr>
          <w:rFonts w:cs="Calibri"/>
        </w:rPr>
        <w:fldChar w:fldCharType="begin"/>
      </w:r>
      <w:r w:rsidRPr="007468D2">
        <w:rPr>
          <w:rFonts w:cs="Calibri"/>
        </w:rPr>
        <w:instrText xml:space="preserve"> ADDIN ZOTERO_ITEM CSL_CITATION {"citationID":"JbraUFHz","properties":{"formattedCitation":"(i.e., school closures; Angrist &amp; Pischke, 2009)","plainCitation":"(i.e., school closures; Angrist &amp; Pischke, 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label":"page","prefix":"i.e., school closures;"}],"schema":"https://github.com/citation-style-language/schema/raw/master/csl-citation.json"} </w:instrText>
      </w:r>
      <w:r w:rsidRPr="007468D2">
        <w:rPr>
          <w:rFonts w:cs="Calibri"/>
        </w:rPr>
        <w:fldChar w:fldCharType="separate"/>
      </w:r>
      <w:r w:rsidRPr="007468D2">
        <w:rPr>
          <w:rFonts w:cs="Calibri"/>
        </w:rPr>
        <w:t>(i.e., school closures; Angrist &amp; Pischke, 2009)</w:t>
      </w:r>
      <w:r w:rsidRPr="007468D2">
        <w:rPr>
          <w:rFonts w:cs="Calibri"/>
        </w:rPr>
        <w:fldChar w:fldCharType="end"/>
      </w:r>
      <w:r w:rsidRPr="007468D2">
        <w:rPr>
          <w:rFonts w:cs="Calibri"/>
        </w:rPr>
        <w:t xml:space="preserve">. </w:t>
      </w:r>
      <w:r w:rsidRPr="4F8E1269">
        <w:rPr>
          <w:rFonts w:cs="Calibri"/>
        </w:rPr>
        <w:t xml:space="preserve">Since birth years from a decade ago shall not anticipate the arrival of COVID-19, </w:t>
      </w:r>
      <w:r w:rsidRPr="09C0530C">
        <w:rPr>
          <w:rFonts w:cs="Calibri"/>
        </w:rPr>
        <w:t xml:space="preserve">the underlying </w:t>
      </w:r>
      <w:r w:rsidRPr="77E38C6D">
        <w:rPr>
          <w:rFonts w:cs="Calibri"/>
        </w:rPr>
        <w:t>student characteristics</w:t>
      </w:r>
      <w:r w:rsidRPr="09C0530C">
        <w:rPr>
          <w:rFonts w:cs="Calibri"/>
        </w:rPr>
        <w:t xml:space="preserve"> such as </w:t>
      </w:r>
      <w:r w:rsidRPr="4C869657">
        <w:rPr>
          <w:rFonts w:cs="Calibri"/>
        </w:rPr>
        <w:t>IQs</w:t>
      </w:r>
      <w:r w:rsidRPr="09C0530C">
        <w:rPr>
          <w:rFonts w:cs="Calibri"/>
        </w:rPr>
        <w:t xml:space="preserve"> and learning capabilities should remain stable </w:t>
      </w:r>
      <w:r w:rsidRPr="25DB50CF">
        <w:rPr>
          <w:rFonts w:cs="Calibri"/>
        </w:rPr>
        <w:t>across</w:t>
      </w:r>
      <w:r w:rsidRPr="76A8A77C">
        <w:rPr>
          <w:rFonts w:cs="Calibri"/>
        </w:rPr>
        <w:t xml:space="preserve"> the cohorts</w:t>
      </w:r>
      <w:r w:rsidRPr="7916B6A9">
        <w:rPr>
          <w:rFonts w:cs="Calibri"/>
        </w:rPr>
        <w:t>.</w:t>
      </w:r>
      <w:r w:rsidRPr="77E38C6D">
        <w:rPr>
          <w:rFonts w:cs="Calibri"/>
        </w:rPr>
        <w:t xml:space="preserve"> </w:t>
      </w:r>
      <w:r w:rsidRPr="3372FF76">
        <w:rPr>
          <w:rFonts w:cs="Calibri"/>
        </w:rPr>
        <w:t>That is, in</w:t>
      </w:r>
      <w:r w:rsidRPr="77E38C6D">
        <w:rPr>
          <w:rFonts w:cs="Calibri"/>
        </w:rPr>
        <w:t xml:space="preserve"> the absence of COVID</w:t>
      </w:r>
      <w:r w:rsidRPr="4C1F7931">
        <w:rPr>
          <w:rFonts w:cs="Calibri"/>
        </w:rPr>
        <w:t>-19,</w:t>
      </w:r>
      <w:r w:rsidRPr="77E38C6D">
        <w:rPr>
          <w:rFonts w:cs="Calibri"/>
        </w:rPr>
        <w:t xml:space="preserve"> we shall expect no </w:t>
      </w:r>
      <w:r w:rsidRPr="0673E00B">
        <w:rPr>
          <w:rFonts w:cs="Calibri"/>
        </w:rPr>
        <w:t>significant differences</w:t>
      </w:r>
      <w:r w:rsidRPr="77E38C6D">
        <w:rPr>
          <w:rFonts w:cs="Calibri"/>
        </w:rPr>
        <w:t xml:space="preserve"> between the amount of learning </w:t>
      </w:r>
      <w:r w:rsidRPr="204682A3">
        <w:rPr>
          <w:rFonts w:cs="Calibri"/>
        </w:rPr>
        <w:t xml:space="preserve">growth of the 2020 </w:t>
      </w:r>
      <w:r w:rsidRPr="0673E00B">
        <w:rPr>
          <w:rFonts w:cs="Calibri"/>
        </w:rPr>
        <w:t>students</w:t>
      </w:r>
      <w:r w:rsidRPr="204682A3">
        <w:rPr>
          <w:rFonts w:cs="Calibri"/>
        </w:rPr>
        <w:t xml:space="preserve"> and that of the </w:t>
      </w:r>
      <w:r w:rsidRPr="0673E00B">
        <w:rPr>
          <w:rFonts w:cs="Calibri"/>
        </w:rPr>
        <w:t>2019</w:t>
      </w:r>
      <w:r w:rsidRPr="52CF0177">
        <w:rPr>
          <w:rFonts w:cs="Calibri"/>
        </w:rPr>
        <w:t xml:space="preserve"> </w:t>
      </w:r>
      <w:r w:rsidRPr="2EB187E0">
        <w:rPr>
          <w:rFonts w:cs="Calibri"/>
        </w:rPr>
        <w:t>students.</w:t>
      </w:r>
      <w:r w:rsidRPr="17DEE509">
        <w:rPr>
          <w:rFonts w:cs="Calibri"/>
        </w:rPr>
        <w:t xml:space="preserve"> Should</w:t>
      </w:r>
      <w:r w:rsidRPr="007468D2">
        <w:rPr>
          <w:rFonts w:cs="Calibri"/>
        </w:rPr>
        <w:t xml:space="preserve"> such comparability be broken, the “treatment” (i.e., school closure) </w:t>
      </w:r>
      <w:r w:rsidRPr="788CBD38">
        <w:rPr>
          <w:rFonts w:cs="Calibri"/>
        </w:rPr>
        <w:t xml:space="preserve">must </w:t>
      </w:r>
      <w:r w:rsidRPr="1BDED340">
        <w:rPr>
          <w:rFonts w:cs="Calibri"/>
        </w:rPr>
        <w:t>carry</w:t>
      </w:r>
      <w:r w:rsidRPr="007468D2">
        <w:rPr>
          <w:rFonts w:cs="Calibri"/>
        </w:rPr>
        <w:t xml:space="preserve"> the explanatory power for such differences.</w:t>
      </w:r>
      <w:r>
        <w:rPr>
          <w:rFonts w:cs="Calibri"/>
        </w:rPr>
        <w:t xml:space="preserve"> </w:t>
      </w:r>
      <w:r w:rsidRPr="1D3C440A" w:rsidR="00041354">
        <w:rPr>
          <w:rFonts w:asciiTheme="majorHAnsi" w:hAnsiTheme="majorHAnsi" w:eastAsiaTheme="minorEastAsia" w:cstheme="majorBidi"/>
        </w:rPr>
        <w:t>As the validity of the DiD approach relies on the assumption of equal trends, we will use the five periods before COVID-19 to compare</w:t>
      </w:r>
      <w:r w:rsidR="000621DD">
        <w:rPr>
          <w:rFonts w:asciiTheme="majorHAnsi" w:hAnsiTheme="majorHAnsi" w:eastAsiaTheme="minorEastAsia" w:cstheme="majorBidi"/>
        </w:rPr>
        <w:t xml:space="preserve"> $\Delta y_i^{(k+1)-k}$</w:t>
      </w:r>
      <w:r w:rsidR="008D2177">
        <w:rPr>
          <w:rFonts w:asciiTheme="majorHAnsi" w:hAnsiTheme="majorHAnsi" w:eastAsiaTheme="minorEastAsia" w:cstheme="majorBidi"/>
        </w:rPr>
        <w:t>.</w:t>
      </w:r>
      <w:r w:rsidRPr="1D3C440A" w:rsidR="00041354">
        <w:rPr>
          <w:rFonts w:asciiTheme="majorHAnsi" w:hAnsiTheme="majorHAnsi" w:eastAsiaTheme="minorEastAsia" w:cstheme="majorBidi"/>
        </w:rPr>
        <w:t xml:space="preserve"> If the</w:t>
      </w:r>
      <w:r w:rsidR="005B6DC6">
        <w:rPr>
          <w:rFonts w:asciiTheme="majorHAnsi" w:hAnsiTheme="majorHAnsi" w:eastAsiaTheme="minorEastAsia" w:cstheme="majorBidi"/>
        </w:rPr>
        <w:t xml:space="preserve"> </w:t>
      </w:r>
      <w:r w:rsidR="008D2177">
        <w:rPr>
          <w:rFonts w:asciiTheme="majorHAnsi" w:hAnsiTheme="majorHAnsi" w:eastAsiaTheme="minorEastAsia" w:cstheme="majorBidi"/>
        </w:rPr>
        <w:t>$\Delta y_i^{(k+1)-k}$</w:t>
      </w:r>
      <w:r w:rsidR="005B6DC6">
        <w:rPr>
          <w:rFonts w:asciiTheme="majorHAnsi" w:hAnsiTheme="majorHAnsi" w:eastAsiaTheme="minorEastAsia" w:cstheme="majorBidi"/>
        </w:rPr>
        <w:t xml:space="preserve"> </w:t>
      </w:r>
      <w:r w:rsidRPr="1D3C440A" w:rsidR="00041354">
        <w:rPr>
          <w:rFonts w:asciiTheme="majorHAnsi" w:hAnsiTheme="majorHAnsi" w:eastAsiaTheme="minorEastAsia" w:cstheme="majorBidi"/>
        </w:rPr>
        <w:t>before COVID-19 are not different, it is reasonable to assume that</w:t>
      </w:r>
      <w:r w:rsidR="009F3E32">
        <w:rPr>
          <w:rFonts w:asciiTheme="majorHAnsi" w:hAnsiTheme="majorHAnsi" w:eastAsiaTheme="minorEastAsia" w:cstheme="majorBidi"/>
        </w:rPr>
        <w:t xml:space="preserve"> $\Delta y_i^{2020-2019}$</w:t>
      </w:r>
      <w:r w:rsidRPr="1D3C440A" w:rsidR="00041354">
        <w:rPr>
          <w:rFonts w:asciiTheme="majorHAnsi" w:hAnsiTheme="majorHAnsi" w:eastAsiaTheme="minorEastAsia" w:cstheme="majorBidi"/>
        </w:rPr>
        <w:t xml:space="preserve"> would have continued to be the same in the absence of COVID-19. </w:t>
      </w:r>
      <w:r w:rsidR="00D4789E">
        <w:rPr>
          <w:rFonts w:asciiTheme="majorHAnsi" w:hAnsiTheme="majorHAnsi" w:eastAsiaTheme="minorEastAsia" w:cstheme="majorHAnsi"/>
        </w:rPr>
        <w:t xml:space="preserve"> </w:t>
      </w:r>
      <w:r w:rsidRPr="00693C70" w:rsidR="00693C70">
        <w:rPr>
          <w:rFonts w:asciiTheme="majorHAnsi" w:hAnsiTheme="majorHAnsi" w:eastAsiaTheme="minorEastAsia" w:cstheme="majorHAnsi"/>
        </w:rPr>
        <w:t>Similarly</w:t>
      </w:r>
      <w:r w:rsidR="00693C70">
        <w:rPr>
          <w:rFonts w:asciiTheme="majorHAnsi" w:hAnsiTheme="majorHAnsi" w:eastAsiaTheme="minorEastAsia" w:cstheme="majorHAnsi"/>
        </w:rPr>
        <w:t>, w</w:t>
      </w:r>
      <w:r w:rsidRPr="00980A31" w:rsidR="00D4789E">
        <w:rPr>
          <w:rFonts w:cs="Calibri" w:eastAsiaTheme="minorEastAsia"/>
        </w:rPr>
        <w:t xml:space="preserve">e </w:t>
      </w:r>
      <w:r w:rsidR="00D4789E">
        <w:rPr>
          <w:rFonts w:cs="Calibri" w:eastAsiaTheme="minorEastAsia"/>
        </w:rPr>
        <w:t>compare</w:t>
      </w:r>
      <w:r w:rsidRPr="00980A31" w:rsidR="00D4789E">
        <w:rPr>
          <w:rFonts w:cs="Calibri" w:eastAsiaTheme="minorEastAsia"/>
        </w:rPr>
        <w:t xml:space="preserve"> whether the </w:t>
      </w:r>
      <w:r w:rsidR="00D4789E">
        <w:rPr>
          <w:rFonts w:cs="Calibri" w:eastAsiaTheme="minorEastAsia"/>
        </w:rPr>
        <w:t>trends</w:t>
      </w:r>
      <w:r w:rsidRPr="00980A31" w:rsidR="00D4789E">
        <w:rPr>
          <w:rFonts w:cs="Calibri" w:eastAsiaTheme="minorEastAsia"/>
        </w:rPr>
        <w:t xml:space="preserve"> are equivalent with respect to the different </w:t>
      </w:r>
      <w:r w:rsidR="00D4789E">
        <w:rPr>
          <w:rFonts w:cs="Calibri" w:eastAsiaTheme="minorEastAsia"/>
        </w:rPr>
        <w:t>levels</w:t>
      </w:r>
      <w:r w:rsidRPr="00980A31" w:rsidR="00D4789E">
        <w:rPr>
          <w:rFonts w:cs="Calibri" w:eastAsiaTheme="minorEastAsia"/>
        </w:rPr>
        <w:t xml:space="preserve"> of </w:t>
      </w:r>
      <w:r w:rsidR="00D4789E">
        <w:rPr>
          <w:rFonts w:cs="Calibri" w:eastAsiaTheme="minorEastAsia"/>
        </w:rPr>
        <w:t xml:space="preserve">students’ SES (i.e., atipcu) </w:t>
      </w:r>
      <w:r w:rsidRPr="00980A31" w:rsidR="00D4789E">
        <w:rPr>
          <w:rFonts w:cs="Calibri" w:eastAsiaTheme="minorEastAsia"/>
        </w:rPr>
        <w:t xml:space="preserve">and </w:t>
      </w:r>
      <w:r w:rsidR="00D4789E">
        <w:rPr>
          <w:rFonts w:cs="Calibri" w:eastAsiaTheme="minorEastAsia"/>
        </w:rPr>
        <w:t>students’ pr</w:t>
      </w:r>
      <w:r w:rsidR="0019226F">
        <w:rPr>
          <w:rFonts w:cs="Calibri" w:eastAsiaTheme="minorEastAsia"/>
        </w:rPr>
        <w:t>evious</w:t>
      </w:r>
      <w:r w:rsidR="00D4789E">
        <w:rPr>
          <w:rFonts w:cs="Calibri" w:eastAsiaTheme="minorEastAsia"/>
        </w:rPr>
        <w:t xml:space="preserve"> achievement (e.g., stp_math)</w:t>
      </w:r>
      <w:r w:rsidRPr="00980A31" w:rsidR="00D4789E">
        <w:rPr>
          <w:rFonts w:cs="Calibri" w:eastAsiaTheme="minorEastAsia"/>
        </w:rPr>
        <w:t xml:space="preserve"> before COVID-19.</w:t>
      </w:r>
    </w:p>
    <w:p w:rsidRPr="00F73697" w:rsidR="00D31D35" w:rsidP="00041354" w:rsidRDefault="00D31D35" w14:paraId="3E964DA8" w14:textId="57BAE810">
      <w:pPr>
        <w:spacing w:before="120" w:after="120"/>
        <w:rPr>
          <w:rFonts w:asciiTheme="majorHAnsi" w:hAnsiTheme="majorHAnsi" w:cstheme="majorBidi"/>
        </w:rPr>
      </w:pPr>
      <w:r w:rsidRPr="142D662F">
        <w:rPr>
          <w:rFonts w:asciiTheme="majorHAnsi" w:hAnsiTheme="majorHAnsi" w:cstheme="majorBidi"/>
        </w:rPr>
        <w:t xml:space="preserve">To gain more insight into students' family situation and household, as well as the circumstances of learning at home, and thus identify significant factors for student achievement, we will explore additional individual-level and school-level variables (see Table 1) using this model </w:t>
      </w:r>
      <w:r w:rsidRPr="142D662F" w:rsidR="002A70D6">
        <w:rPr>
          <w:rFonts w:asciiTheme="majorHAnsi" w:hAnsiTheme="majorHAnsi" w:cstheme="majorBidi"/>
        </w:rPr>
        <w:t xml:space="preserve">(Formula 2) </w:t>
      </w:r>
      <w:r w:rsidRPr="142D662F">
        <w:rPr>
          <w:rFonts w:asciiTheme="majorHAnsi" w:hAnsiTheme="majorHAnsi" w:cstheme="majorBidi"/>
        </w:rPr>
        <w:t xml:space="preserve">as a starting point (see section </w:t>
      </w:r>
      <w:r w:rsidRPr="142D662F">
        <w:rPr>
          <w:rFonts w:asciiTheme="majorHAnsi" w:hAnsiTheme="majorHAnsi" w:cstheme="majorBidi"/>
          <w:i/>
        </w:rPr>
        <w:t>exploratory analyses</w:t>
      </w:r>
      <w:r w:rsidRPr="142D662F">
        <w:rPr>
          <w:rFonts w:asciiTheme="majorHAnsi" w:hAnsiTheme="majorHAnsi" w:cstheme="majorBidi"/>
        </w:rPr>
        <w:t>).</w:t>
      </w:r>
    </w:p>
    <w:p w:rsidRPr="0019410D" w:rsidR="00104D79" w:rsidP="00041354" w:rsidRDefault="00104D79" w14:paraId="7AE97456" w14:textId="02941ED9">
      <w:pPr>
        <w:spacing w:before="120" w:after="120"/>
        <w:rPr>
          <w:rFonts w:asciiTheme="majorHAnsi" w:hAnsiTheme="majorHAnsi" w:cstheme="majorBidi"/>
          <w:b/>
        </w:rPr>
      </w:pPr>
      <w:r w:rsidRPr="142D662F">
        <w:rPr>
          <w:rFonts w:asciiTheme="majorHAnsi" w:hAnsiTheme="majorHAnsi" w:cstheme="majorBidi"/>
        </w:rPr>
        <w:t xml:space="preserve">For all our analyses we plan to use R </w:t>
      </w:r>
      <w:r w:rsidRPr="142D662F" w:rsidR="009B0CA3">
        <w:rPr>
          <w:rFonts w:asciiTheme="majorHAnsi" w:hAnsiTheme="majorHAnsi" w:cstheme="majorBidi"/>
        </w:rPr>
        <w:fldChar w:fldCharType="begin"/>
      </w:r>
      <w:r w:rsidRPr="142D662F" w:rsidR="009B0CA3">
        <w:rPr>
          <w:rFonts w:asciiTheme="majorHAnsi" w:hAnsiTheme="majorHAnsi" w:cstheme="majorBidi"/>
        </w:rPr>
        <w:instrText xml:space="preserve"> ADDIN ZOTERO_ITEM CSL_CITATION {"citationID":"3pBzfMzs","properties":{"formattedCitation":"(R Core Team, 2021)","plainCitation":"(R Core Team, 2021)","noteIndex":0},"citationItems":[{"id":129961,"uris":["http://zotero.org/groups/4652725/items/4VPLEVQM"],"itemData":{"id":129961,"type":"software","event-place":"Vienna, Austria","publisher":"R Foundation for Statistical Computing","publisher-place":"Vienna, Austria","title":"R: A language and environment for statistical computing","URL":"http://www.R-project.org","author":[{"literal":"R Core Team"}],"issued":{"date-parts":[["2021"]]}},"label":"page"}],"schema":"https://github.com/citation-style-language/schema/raw/master/csl-citation.json"} </w:instrText>
      </w:r>
      <w:r w:rsidRPr="142D662F" w:rsidR="009B0CA3">
        <w:rPr>
          <w:rFonts w:asciiTheme="majorHAnsi" w:hAnsiTheme="majorHAnsi" w:cstheme="majorBidi"/>
        </w:rPr>
        <w:fldChar w:fldCharType="separate"/>
      </w:r>
      <w:r w:rsidRPr="00041354" w:rsidR="009B0CA3">
        <w:rPr>
          <w:rFonts w:asciiTheme="majorHAnsi" w:hAnsiTheme="majorHAnsi" w:cstheme="majorHAnsi"/>
        </w:rPr>
        <w:t>(R Core Team, 2021)</w:t>
      </w:r>
      <w:r w:rsidRPr="142D662F" w:rsidR="009B0CA3">
        <w:rPr>
          <w:rFonts w:asciiTheme="majorHAnsi" w:hAnsiTheme="majorHAnsi" w:cstheme="majorBidi"/>
        </w:rPr>
        <w:fldChar w:fldCharType="end"/>
      </w:r>
      <w:r w:rsidRPr="142D662F">
        <w:rPr>
          <w:rFonts w:asciiTheme="majorHAnsi" w:hAnsiTheme="majorHAnsi" w:cstheme="majorBidi"/>
        </w:rPr>
        <w:t xml:space="preserve">. If we reach the limits of R during the analyses (e.g., multi-level analyses), then we will also use the statistical program Mplus </w:t>
      </w:r>
      <w:r w:rsidRPr="142D662F" w:rsidR="005F43E4">
        <w:rPr>
          <w:rFonts w:asciiTheme="majorHAnsi" w:hAnsiTheme="majorHAnsi" w:cstheme="majorBidi"/>
        </w:rPr>
        <w:fldChar w:fldCharType="begin"/>
      </w:r>
      <w:r w:rsidRPr="142D662F" w:rsidR="005F43E4">
        <w:rPr>
          <w:rFonts w:asciiTheme="majorHAnsi" w:hAnsiTheme="majorHAnsi" w:cstheme="majorBidi"/>
        </w:rPr>
        <w:instrText xml:space="preserve"> ADDIN ZOTERO_ITEM CSL_CITATION {"citationID":"TuawvJys","properties":{"formattedCitation":"(Muth\\uc0\\u233{}n &amp; Muth\\uc0\\u233{}n, 1998-2017)","plainCitation":"(Muthén &amp; Muthén, 1998-2017)","noteIndex":0},"citationItems":[{"id":129914,"uris":["http://zotero.org/groups/4652725/items/I3QFFJ9F"],"itemData":{"id":129914,"type":"book","edition":"8","event-place":"Los Angeles, CA","language":"en","publisher":"Muthén &amp; Muthén","publisher-place":"Los Angeles, CA","title":"Mplus User’s Guide","author":[{"family":"Muthén","given":"Linda K."},{"family":"Muthén","given":"Bengt O."}],"issued":{"date-parts":[["1998"]],"season":"2017"}},"label":"page","suffix":"-2017"}],"schema":"https://github.com/citation-style-language/schema/raw/master/csl-citation.json"} </w:instrText>
      </w:r>
      <w:r w:rsidRPr="142D662F" w:rsidR="005F43E4">
        <w:rPr>
          <w:rFonts w:asciiTheme="majorHAnsi" w:hAnsiTheme="majorHAnsi" w:cstheme="majorBidi"/>
        </w:rPr>
        <w:fldChar w:fldCharType="separate"/>
      </w:r>
      <w:r w:rsidRPr="00041354" w:rsidR="005F43E4">
        <w:rPr>
          <w:rFonts w:asciiTheme="majorHAnsi" w:hAnsiTheme="majorHAnsi" w:cstheme="majorHAnsi"/>
        </w:rPr>
        <w:t>(Muthén &amp; Muthén, 1998-2017)</w:t>
      </w:r>
      <w:r w:rsidRPr="142D662F" w:rsidR="005F43E4">
        <w:rPr>
          <w:rFonts w:asciiTheme="majorHAnsi" w:hAnsiTheme="majorHAnsi" w:cstheme="majorBidi"/>
        </w:rPr>
        <w:fldChar w:fldCharType="end"/>
      </w:r>
      <w:r w:rsidRPr="142D662F">
        <w:rPr>
          <w:rFonts w:asciiTheme="majorHAnsi" w:hAnsiTheme="majorHAnsi" w:cstheme="majorBidi"/>
        </w:rPr>
        <w:t>.</w:t>
      </w:r>
    </w:p>
    <w:p w:rsidRPr="0019410D" w:rsidR="00E37FEF" w:rsidP="345EA30D" w:rsidRDefault="007B349C" w14:paraId="54E33AA6" w14:textId="03400911">
      <w:pPr>
        <w:pStyle w:val="Heading4"/>
        <w:rPr>
          <w:b/>
          <w:i/>
        </w:rPr>
      </w:pPr>
      <w:r>
        <w:t xml:space="preserve">Nesting of </w:t>
      </w:r>
      <w:r w:rsidR="00991008">
        <w:t>D</w:t>
      </w:r>
      <w:r>
        <w:t>ata</w:t>
      </w:r>
    </w:p>
    <w:p w:rsidR="00673144" w:rsidRDefault="345EA30D" w14:paraId="10E5DDF6" w14:textId="7F933F55">
      <w:pPr>
        <w:spacing w:before="200" w:after="200"/>
        <w:rPr>
          <w:rFonts w:asciiTheme="majorHAnsi" w:hAnsiTheme="majorHAnsi" w:cstheme="majorBidi"/>
        </w:rPr>
      </w:pPr>
      <w:r w:rsidRPr="345EA30D">
        <w:rPr>
          <w:rFonts w:asciiTheme="majorHAnsi" w:hAnsiTheme="majorHAnsi" w:cstheme="majorBidi"/>
        </w:rPr>
        <w:t>Study 2 presents</w:t>
      </w:r>
      <w:r w:rsidRPr="142D662F" w:rsidR="007B349C">
        <w:rPr>
          <w:rFonts w:asciiTheme="majorHAnsi" w:hAnsiTheme="majorHAnsi" w:cstheme="majorBidi"/>
        </w:rPr>
        <w:t xml:space="preserve"> data </w:t>
      </w:r>
      <w:r w:rsidRPr="345EA30D">
        <w:rPr>
          <w:rFonts w:asciiTheme="majorHAnsi" w:hAnsiTheme="majorHAnsi" w:cstheme="majorBidi"/>
        </w:rPr>
        <w:t>that are hierarchical in nature.</w:t>
      </w:r>
      <w:r w:rsidRPr="142D662F" w:rsidR="007B349C">
        <w:rPr>
          <w:rFonts w:asciiTheme="majorHAnsi" w:hAnsiTheme="majorHAnsi" w:cstheme="majorBidi"/>
        </w:rPr>
        <w:t xml:space="preserve"> </w:t>
      </w:r>
      <w:r w:rsidRPr="142D662F" w:rsidR="0017131D">
        <w:rPr>
          <w:rFonts w:asciiTheme="majorHAnsi" w:hAnsiTheme="majorHAnsi" w:cstheme="majorBidi"/>
        </w:rPr>
        <w:t xml:space="preserve">Different nesting structures </w:t>
      </w:r>
      <w:r w:rsidRPr="345EA30D">
        <w:rPr>
          <w:rFonts w:asciiTheme="majorHAnsi" w:hAnsiTheme="majorHAnsi" w:cstheme="majorBidi"/>
        </w:rPr>
        <w:t>can</w:t>
      </w:r>
      <w:r w:rsidRPr="142D662F" w:rsidR="0017131D">
        <w:rPr>
          <w:rFonts w:asciiTheme="majorHAnsi" w:hAnsiTheme="majorHAnsi" w:cstheme="majorBidi"/>
        </w:rPr>
        <w:t xml:space="preserve"> be considered </w:t>
      </w:r>
      <w:r w:rsidRPr="345EA30D">
        <w:rPr>
          <w:rFonts w:asciiTheme="majorHAnsi" w:hAnsiTheme="majorHAnsi" w:cstheme="majorBidi"/>
        </w:rPr>
        <w:t xml:space="preserve">for our </w:t>
      </w:r>
      <w:r w:rsidRPr="142D662F" w:rsidR="0017131D">
        <w:rPr>
          <w:rFonts w:asciiTheme="majorHAnsi" w:hAnsiTheme="majorHAnsi" w:cstheme="majorBidi"/>
        </w:rPr>
        <w:t xml:space="preserve">analyses (e.g., students </w:t>
      </w:r>
      <w:r w:rsidRPr="345EA30D">
        <w:rPr>
          <w:rFonts w:asciiTheme="majorHAnsi" w:hAnsiTheme="majorHAnsi" w:cstheme="majorBidi"/>
        </w:rPr>
        <w:t xml:space="preserve">are </w:t>
      </w:r>
      <w:r w:rsidRPr="142D662F" w:rsidR="0017131D">
        <w:rPr>
          <w:rFonts w:asciiTheme="majorHAnsi" w:hAnsiTheme="majorHAnsi" w:cstheme="majorBidi"/>
        </w:rPr>
        <w:t>nested in classes, in schools, or in families</w:t>
      </w:r>
      <w:r w:rsidRPr="345EA30D">
        <w:rPr>
          <w:rFonts w:asciiTheme="majorHAnsi" w:hAnsiTheme="majorHAnsi" w:cstheme="majorBidi"/>
        </w:rPr>
        <w:t>), depending on</w:t>
      </w:r>
      <w:r w:rsidRPr="142D662F" w:rsidR="0017131D">
        <w:rPr>
          <w:rFonts w:asciiTheme="majorHAnsi" w:hAnsiTheme="majorHAnsi" w:cstheme="majorBidi"/>
        </w:rPr>
        <w:t xml:space="preserve"> the research questions</w:t>
      </w:r>
      <w:r w:rsidRPr="142D662F" w:rsidR="00C60FE7">
        <w:rPr>
          <w:rFonts w:asciiTheme="majorHAnsi" w:hAnsiTheme="majorHAnsi" w:cstheme="majorBidi"/>
        </w:rPr>
        <w:t xml:space="preserve"> </w:t>
      </w:r>
      <w:r w:rsidRPr="345EA30D">
        <w:rPr>
          <w:rFonts w:asciiTheme="majorHAnsi" w:hAnsiTheme="majorHAnsi" w:cstheme="majorBidi"/>
        </w:rPr>
        <w:t>(“What</w:t>
      </w:r>
      <w:r w:rsidRPr="142D662F" w:rsidR="00E0077B">
        <w:rPr>
          <w:rFonts w:asciiTheme="majorHAnsi" w:hAnsiTheme="majorHAnsi" w:cstheme="majorBidi"/>
        </w:rPr>
        <w:t xml:space="preserve"> is of interest</w:t>
      </w:r>
      <w:r w:rsidRPr="345EA30D">
        <w:rPr>
          <w:rFonts w:asciiTheme="majorHAnsi" w:hAnsiTheme="majorHAnsi" w:cstheme="majorBidi"/>
        </w:rPr>
        <w:t>?”)</w:t>
      </w:r>
      <w:r w:rsidRPr="142D662F" w:rsidR="0017131D">
        <w:rPr>
          <w:rFonts w:asciiTheme="majorHAnsi" w:hAnsiTheme="majorHAnsi" w:cstheme="majorBidi"/>
        </w:rPr>
        <w:t xml:space="preserve"> and </w:t>
      </w:r>
      <w:r w:rsidRPr="345EA30D">
        <w:rPr>
          <w:rFonts w:asciiTheme="majorHAnsi" w:hAnsiTheme="majorHAnsi" w:cstheme="majorBidi"/>
        </w:rPr>
        <w:t>on the level at which key independent variables</w:t>
      </w:r>
      <w:r w:rsidRPr="345EA30D">
        <w:rPr>
          <w:rFonts w:cs="Calibri"/>
        </w:rPr>
        <w:t xml:space="preserve"> reside </w:t>
      </w:r>
      <w:r w:rsidR="004F35CA">
        <w:rPr>
          <w:rFonts w:cs="Calibri"/>
        </w:rPr>
        <w:fldChar w:fldCharType="begin"/>
      </w:r>
      <w:r w:rsidR="004F35CA">
        <w:rPr>
          <w:rFonts w:cs="Calibri"/>
        </w:rPr>
        <w:instrText xml:space="preserve"> ADDIN ZOTERO_ITEM CSL_CITATION {"citationID":"dWM1x0tR","properties":{"formattedCitation":"(Simonoff et al., 2013)","plainCitation":"(Simonoff et al., 2013)","noteIndex":0},"citationItems":[{"id":130169,"uris":["http://zotero.org/groups/4652725/items/SYHLBEK6"],"itemData":{"id":130169,"type":"book","abstract":"This handbook establishes the connections in multilevel modelling, bringing together leading experts from around the world to provide a roadmap for applied researchers linking theory and practice, as well as an arsenal of state-of-the-art tools. In so doing, it forges vital connections in best-practice in the field that cross traditional disciplinary divides. --","call-number":"QA276 .S24 2013","event-place":"Los Angeles, CA","ISBN":"978-0-85702-564-7","language":"en","number-of-pages":"657","publisher":"SAGE","publisher-place":"Los Angeles, CA","source":"Library of Congress ISBN","title":"The SAGE handbook of multilevel modeling","editor":[{"family":"Simonoff","given":"Jeffrey S."},{"family":"Scott","given":"Marc A."},{"family":"Marx","given":"Brian D."}],"issued":{"date-parts":[["2013"]]}}}],"schema":"https://github.com/citation-style-language/schema/raw/master/csl-citation.json"} </w:instrText>
      </w:r>
      <w:r w:rsidR="004F35CA">
        <w:rPr>
          <w:rFonts w:cs="Calibri"/>
        </w:rPr>
        <w:fldChar w:fldCharType="separate"/>
      </w:r>
      <w:r w:rsidRPr="004F35CA" w:rsidR="004F35CA">
        <w:rPr>
          <w:rFonts w:cs="Calibri"/>
        </w:rPr>
        <w:t>(Simonoff et al., 2013)</w:t>
      </w:r>
      <w:r w:rsidR="004F35CA">
        <w:rPr>
          <w:rFonts w:cs="Calibri"/>
        </w:rPr>
        <w:fldChar w:fldCharType="end"/>
      </w:r>
      <w:r w:rsidRPr="004F35CA" w:rsidR="0017131D">
        <w:rPr>
          <w:rFonts w:cs="Calibri"/>
        </w:rPr>
        <w:t>.</w:t>
      </w:r>
      <w:r w:rsidRPr="004F35CA" w:rsidR="006D43C7">
        <w:rPr>
          <w:rFonts w:cs="Calibri"/>
        </w:rPr>
        <w:t xml:space="preserve"> </w:t>
      </w:r>
      <w:r w:rsidRPr="142D662F" w:rsidR="0004630A">
        <w:rPr>
          <w:rFonts w:cs="Calibri"/>
        </w:rPr>
        <w:t>In our</w:t>
      </w:r>
      <w:r w:rsidRPr="142D662F" w:rsidR="0004630A">
        <w:rPr>
          <w:rFonts w:asciiTheme="majorHAnsi" w:hAnsiTheme="majorHAnsi" w:cstheme="majorBidi"/>
        </w:rPr>
        <w:t xml:space="preserve"> study, </w:t>
      </w:r>
      <w:r w:rsidRPr="345EA30D">
        <w:rPr>
          <w:rFonts w:asciiTheme="majorHAnsi" w:hAnsiTheme="majorHAnsi" w:cstheme="majorBidi"/>
        </w:rPr>
        <w:t xml:space="preserve">school closure </w:t>
      </w:r>
      <w:r w:rsidRPr="142D662F" w:rsidR="0004630A">
        <w:rPr>
          <w:rFonts w:asciiTheme="majorHAnsi" w:hAnsiTheme="majorHAnsi" w:cstheme="majorBidi"/>
        </w:rPr>
        <w:t>duration is the key independent variable</w:t>
      </w:r>
      <w:r w:rsidRPr="345EA30D">
        <w:rPr>
          <w:rFonts w:asciiTheme="majorHAnsi" w:hAnsiTheme="majorHAnsi" w:cstheme="majorBidi"/>
        </w:rPr>
        <w:t>, therefore suggesting two possible</w:t>
      </w:r>
      <w:r w:rsidRPr="142D662F" w:rsidR="0004630A">
        <w:rPr>
          <w:rFonts w:asciiTheme="majorHAnsi" w:hAnsiTheme="majorHAnsi" w:cstheme="majorBidi"/>
        </w:rPr>
        <w:t xml:space="preserve"> nesting structures </w:t>
      </w:r>
      <w:r w:rsidRPr="345EA30D">
        <w:rPr>
          <w:rFonts w:asciiTheme="majorHAnsi" w:hAnsiTheme="majorHAnsi" w:cstheme="majorBidi"/>
        </w:rPr>
        <w:t>(a)</w:t>
      </w:r>
      <w:r w:rsidRPr="142D662F" w:rsidR="0004630A">
        <w:rPr>
          <w:rFonts w:asciiTheme="majorHAnsi" w:hAnsiTheme="majorHAnsi" w:cstheme="majorBidi"/>
        </w:rPr>
        <w:t xml:space="preserve"> students nested in municipalities, </w:t>
      </w:r>
      <w:r w:rsidRPr="345EA30D">
        <w:rPr>
          <w:rFonts w:asciiTheme="majorHAnsi" w:hAnsiTheme="majorHAnsi" w:cstheme="majorBidi"/>
        </w:rPr>
        <w:t>or (b)</w:t>
      </w:r>
      <w:r w:rsidRPr="142D662F" w:rsidR="0004630A">
        <w:rPr>
          <w:rFonts w:asciiTheme="majorHAnsi" w:hAnsiTheme="majorHAnsi" w:cstheme="majorBidi"/>
        </w:rPr>
        <w:t xml:space="preserve"> students nested in schools.</w:t>
      </w:r>
      <w:r w:rsidRPr="142D662F" w:rsidR="00EC30BF">
        <w:rPr>
          <w:rFonts w:asciiTheme="majorHAnsi" w:hAnsiTheme="majorHAnsi" w:cstheme="majorBidi"/>
        </w:rPr>
        <w:t xml:space="preserve"> </w:t>
      </w:r>
      <w:r w:rsidRPr="345EA30D">
        <w:rPr>
          <w:rFonts w:asciiTheme="majorHAnsi" w:hAnsiTheme="majorHAnsi" w:cstheme="majorBidi"/>
        </w:rPr>
        <w:t>Option (a)</w:t>
      </w:r>
      <w:r w:rsidRPr="142D662F" w:rsidR="00EC30BF">
        <w:rPr>
          <w:rFonts w:asciiTheme="majorHAnsi" w:hAnsiTheme="majorHAnsi" w:cstheme="majorBidi"/>
        </w:rPr>
        <w:t xml:space="preserve"> makes sense as municipalities in Norway are responsible for </w:t>
      </w:r>
      <w:r w:rsidRPr="345EA30D">
        <w:rPr>
          <w:rFonts w:asciiTheme="majorHAnsi" w:hAnsiTheme="majorHAnsi" w:cstheme="majorBidi"/>
        </w:rPr>
        <w:t xml:space="preserve">making policies related to </w:t>
      </w:r>
      <w:r w:rsidRPr="142D662F" w:rsidR="00EC30BF">
        <w:rPr>
          <w:rFonts w:asciiTheme="majorHAnsi" w:hAnsiTheme="majorHAnsi" w:cstheme="majorBidi"/>
        </w:rPr>
        <w:t>lower secondary schools (Norwegian Ministry of Local Government and Modernisation</w:t>
      </w:r>
      <w:r w:rsidRPr="345EA30D">
        <w:rPr>
          <w:rFonts w:asciiTheme="majorHAnsi" w:hAnsiTheme="majorHAnsi" w:cstheme="majorBidi"/>
        </w:rPr>
        <w:t>, n.d.) including</w:t>
      </w:r>
      <w:r w:rsidRPr="142D662F" w:rsidR="00EC30BF">
        <w:rPr>
          <w:rFonts w:asciiTheme="majorHAnsi" w:hAnsiTheme="majorHAnsi" w:cstheme="majorBidi"/>
        </w:rPr>
        <w:t xml:space="preserve"> COVID</w:t>
      </w:r>
      <w:r w:rsidRPr="345EA30D">
        <w:rPr>
          <w:rFonts w:asciiTheme="majorHAnsi" w:hAnsiTheme="majorHAnsi" w:cstheme="majorBidi"/>
        </w:rPr>
        <w:t xml:space="preserve"> directories. As scientific knowledge about COVID accumulates,</w:t>
      </w:r>
      <w:r w:rsidRPr="345EA30D">
        <w:rPr>
          <w:rFonts w:cs="Calibri"/>
          <w:color w:val="000000" w:themeColor="text1"/>
        </w:rPr>
        <w:t xml:space="preserve"> large municipalities such as the capital Oslo initiated differentiated school closure requirements depending on a colored alert level. By the later stage of the pandemic, it makes better sense to use schools as the Level 2 unit since variation started to emerge within the same municipality.</w:t>
      </w:r>
      <w:r w:rsidRPr="345EA30D">
        <w:rPr>
          <w:rFonts w:asciiTheme="majorHAnsi" w:hAnsiTheme="majorHAnsi" w:cstheme="majorBidi"/>
        </w:rPr>
        <w:t xml:space="preserve"> We therefore decide to adopt students nesting in schools for our analyses. We will assess the significance of the </w:t>
      </w:r>
      <w:r w:rsidRPr="142D662F" w:rsidR="00AC4E53">
        <w:rPr>
          <w:rFonts w:asciiTheme="majorHAnsi" w:hAnsiTheme="majorHAnsi" w:cstheme="majorBidi"/>
        </w:rPr>
        <w:t xml:space="preserve">nesting structure </w:t>
      </w:r>
      <w:r w:rsidRPr="345EA30D">
        <w:rPr>
          <w:rFonts w:asciiTheme="majorHAnsi" w:hAnsiTheme="majorHAnsi" w:cstheme="majorBidi"/>
        </w:rPr>
        <w:t>using</w:t>
      </w:r>
      <w:r w:rsidRPr="142D662F" w:rsidR="009F706E">
        <w:rPr>
          <w:rFonts w:asciiTheme="majorHAnsi" w:hAnsiTheme="majorHAnsi" w:cstheme="majorBidi"/>
        </w:rPr>
        <w:t xml:space="preserve"> intraclass </w:t>
      </w:r>
      <w:r w:rsidRPr="345EA30D">
        <w:rPr>
          <w:rFonts w:asciiTheme="majorHAnsi" w:hAnsiTheme="majorHAnsi" w:cstheme="majorBidi"/>
        </w:rPr>
        <w:t>correlations</w:t>
      </w:r>
      <w:r w:rsidRPr="142D662F" w:rsidR="009F706E">
        <w:rPr>
          <w:rFonts w:asciiTheme="majorHAnsi" w:hAnsiTheme="majorHAnsi" w:cstheme="majorBidi"/>
        </w:rPr>
        <w:t xml:space="preserve"> </w:t>
      </w:r>
      <w:r w:rsidRPr="142D662F" w:rsidR="002F0835">
        <w:rPr>
          <w:rFonts w:asciiTheme="majorHAnsi" w:hAnsiTheme="majorHAnsi" w:cstheme="majorBidi"/>
        </w:rPr>
        <w:fldChar w:fldCharType="begin"/>
      </w:r>
      <w:r w:rsidRPr="142D662F" w:rsidR="002F0835">
        <w:rPr>
          <w:rFonts w:asciiTheme="majorHAnsi" w:hAnsiTheme="majorHAnsi" w:cstheme="majorBidi"/>
        </w:rPr>
        <w:instrText xml:space="preserve"> ADDIN ZOTERO_ITEM CSL_CITATION {"citationID":"26erlhtA","properties":{"formattedCitation":"(ICC[1]; L\\uc0\\u252{}dtke et al., 2009)","plainCitation":"(ICC[1]; Lüdtke et al., 2009)","noteIndex":0},"citationItems":[{"id":129915,"uris":["http://zotero.org/groups/4652725/items/5F8EK2AY"],"itemData":{"id":129915,"type":"article-journal","container-title":"Contemporary Educational Psychology","DOI":"10/bjc3vf","ISSN":"0361476X","issue":"2","language":"en","note":"255 citations (Crossref) [2022-07-17]","page":"120-131","source":"Crossref","title":"Assessing the impact of learning environments: How to use student ratings of classroom or school characteristics in multilevel modeling","title-short":"Assessing the impact of learning environments","volume":"34","author":[{"family":"Lüdtke","given":"Oliver"},{"family":"Robitzsch","given":"Alexander"},{"family":"Trautwein","given":"Ulrich"},{"family":"Kunter","given":"Mareike"}],"issued":{"date-parts":[["2009",4]]}},"label":"page","prefix":"ICC[1];"}],"schema":"https://github.com/citation-style-language/schema/raw/master/csl-citation.json"} </w:instrText>
      </w:r>
      <w:r w:rsidRPr="142D662F" w:rsidR="002F0835">
        <w:rPr>
          <w:rFonts w:asciiTheme="majorHAnsi" w:hAnsiTheme="majorHAnsi" w:cstheme="majorBidi"/>
        </w:rPr>
        <w:fldChar w:fldCharType="separate"/>
      </w:r>
      <w:r w:rsidRPr="142D662F" w:rsidR="002F0835">
        <w:rPr>
          <w:rFonts w:cs="Calibri"/>
        </w:rPr>
        <w:t>(ICC[1]; Lüdtke et al., 2009)</w:t>
      </w:r>
      <w:r w:rsidRPr="142D662F" w:rsidR="002F0835">
        <w:rPr>
          <w:rFonts w:asciiTheme="majorHAnsi" w:hAnsiTheme="majorHAnsi" w:cstheme="majorBidi"/>
        </w:rPr>
        <w:fldChar w:fldCharType="end"/>
      </w:r>
      <w:r w:rsidRPr="142D662F" w:rsidR="00074687">
        <w:rPr>
          <w:rFonts w:asciiTheme="majorHAnsi" w:hAnsiTheme="majorHAnsi" w:cstheme="majorBidi"/>
        </w:rPr>
        <w:t>.</w:t>
      </w:r>
    </w:p>
    <w:p w:rsidRPr="0019410D" w:rsidR="00E37FEF" w:rsidP="791EEF12" w:rsidRDefault="007B349C" w14:paraId="63C730CF" w14:textId="4CBC66D5">
      <w:pPr>
        <w:pStyle w:val="Heading2"/>
      </w:pPr>
      <w:r>
        <w:t xml:space="preserve">Effect </w:t>
      </w:r>
      <w:r w:rsidR="00991008">
        <w:t>S</w:t>
      </w:r>
      <w:r>
        <w:t>ize</w:t>
      </w:r>
    </w:p>
    <w:p w:rsidR="003A7760" w:rsidP="00171086" w:rsidRDefault="3B064543" w14:paraId="68D8325A" w14:textId="566959C8">
      <w:pPr>
        <w:spacing w:before="200" w:after="200"/>
        <w:rPr>
          <w:rFonts w:cs="Calibri"/>
        </w:rPr>
      </w:pPr>
      <w:r w:rsidRPr="3B064543">
        <w:rPr>
          <w:rFonts w:cs="Calibri"/>
        </w:rPr>
        <w:t xml:space="preserve">In Study 2, learning growth is operationalized as the difference in national test results between Year 8 and Year 9. We then express effect sizes in percentiles using the SD-based metrics Cohen’s $d$ </w:t>
      </w:r>
      <w:r w:rsidRPr="3B064543" w:rsidR="338D4098">
        <w:rPr>
          <w:rFonts w:cs="Calibri"/>
        </w:rPr>
        <w:fldChar w:fldCharType="begin"/>
      </w:r>
      <w:r w:rsidRPr="3B064543" w:rsidR="338D4098">
        <w:rPr>
          <w:rFonts w:cs="Calibri"/>
        </w:rPr>
        <w:instrText xml:space="preserve"> ADDIN ZOTERO_ITEM CSL_CITATION {"citationID":"7QRwDvH0","properties":{"formattedCitation":"(Cohen, 1988)","plainCitation":"(Cohen, 1988)","noteIndex":0},"citationItems":[{"id":130174,"uris":["http://zotero.org/groups/4652725/items/A7XQ7U9C"],"itemData":{"id":130174,"type":"book","edition":"2","event-place":"Hillsdale, NJ","ISBN":"0-8058-0283-5","language":"en","number-of-pages":"xxi+567","publisher":"Erlbaum","publisher-place":"Hillsdale, NJ","title":"Statistical power analysis for the behavioral sciences","author":[{"family":"Cohen","given":"Jacob"}],"issued":{"date-parts":[["1988"]]}}}],"schema":"https://github.com/citation-style-language/schema/raw/master/csl-citation.json"} </w:instrText>
      </w:r>
      <w:r w:rsidRPr="3B064543" w:rsidR="338D4098">
        <w:rPr>
          <w:rFonts w:cs="Calibri"/>
        </w:rPr>
        <w:fldChar w:fldCharType="separate"/>
      </w:r>
      <w:r w:rsidRPr="3B064543">
        <w:rPr>
          <w:rFonts w:cs="Calibri"/>
        </w:rPr>
        <w:t>(Cohen, 1988)</w:t>
      </w:r>
      <w:r w:rsidRPr="3B064543" w:rsidR="338D4098">
        <w:rPr>
          <w:rFonts w:cs="Calibri"/>
        </w:rPr>
        <w:fldChar w:fldCharType="end"/>
      </w:r>
      <w:r w:rsidRPr="3B064543">
        <w:rPr>
          <w:rFonts w:cs="Calibri"/>
        </w:rPr>
        <w:t xml:space="preserve">, with all effect sizes being considered informative (see explanations in </w:t>
      </w:r>
      <w:r w:rsidRPr="3B064543">
        <w:rPr>
          <w:rFonts w:cs="Calibri"/>
          <w:i/>
          <w:iCs/>
        </w:rPr>
        <w:t>hypotheses</w:t>
      </w:r>
      <w:r w:rsidRPr="3B064543">
        <w:rPr>
          <w:rFonts w:cs="Calibri"/>
        </w:rPr>
        <w:t>). We expect negative effects of school closures on student achievement. Prior studies signaled a learning loss of approximately $d=-0.10\ SD$ in Period 1</w:t>
      </w:r>
      <w:r w:rsidRPr="3B064543">
        <w:rPr>
          <w:rFonts w:asciiTheme="majorHAnsi" w:hAnsiTheme="majorHAnsi" w:cstheme="majorBidi"/>
        </w:rPr>
        <w:t xml:space="preserve"> for reading and mathematics </w:t>
      </w:r>
      <w:r w:rsidRPr="3B064543" w:rsidR="338D4098">
        <w:rPr>
          <w:rFonts w:asciiTheme="majorHAnsi" w:hAnsiTheme="majorHAnsi" w:cstheme="majorBidi"/>
        </w:rPr>
        <w:fldChar w:fldCharType="begin"/>
      </w:r>
      <w:r w:rsidRPr="3B064543" w:rsidR="338D4098">
        <w:rPr>
          <w:rFonts w:asciiTheme="majorHAnsi" w:hAnsiTheme="majorHAnsi" w:cstheme="majorBidi"/>
        </w:rPr>
        <w:instrText xml:space="preserve"> ADDIN ZOTERO_ITEM CSL_CITATION {"citationID":"F3Ml2j2c","properties":{"formattedCitation":"(Hammerstein et al., 2021)","plainCitation":"(Hammerstein et al., 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Pr="3B064543" w:rsidR="338D4098">
        <w:rPr>
          <w:rFonts w:asciiTheme="majorHAnsi" w:hAnsiTheme="majorHAnsi" w:cstheme="majorBidi"/>
        </w:rPr>
        <w:fldChar w:fldCharType="separate"/>
      </w:r>
      <w:r w:rsidRPr="3B064543">
        <w:rPr>
          <w:rFonts w:cs="Calibri"/>
        </w:rPr>
        <w:t>(Hammerstein et al., 2021)</w:t>
      </w:r>
      <w:r w:rsidRPr="3B064543" w:rsidR="338D4098">
        <w:rPr>
          <w:rFonts w:asciiTheme="majorHAnsi" w:hAnsiTheme="majorHAnsi" w:cstheme="majorBidi"/>
        </w:rPr>
        <w:fldChar w:fldCharType="end"/>
      </w:r>
      <w:r w:rsidRPr="3B064543">
        <w:rPr>
          <w:rFonts w:asciiTheme="majorHAnsi" w:hAnsiTheme="majorHAnsi" w:cstheme="majorBidi"/>
        </w:rPr>
        <w:t>. We further expect the effect sizes to be small since</w:t>
      </w:r>
      <w:r>
        <w:t xml:space="preserve"> Norway’s national tests measure youth’s basic competencies such as numeracy and literacy—skills that should have stabilized by Year 9 and not immediately sensitive to school closures. We will</w:t>
      </w:r>
      <w:r w:rsidRPr="3B064543">
        <w:rPr>
          <w:rFonts w:cs="Calibri"/>
        </w:rPr>
        <w:t xml:space="preserve"> use earlier findings as benchmarks when judging the importance of effect sizes. Betthäuser et al. </w:t>
      </w:r>
      <w:r w:rsidRPr="3B064543" w:rsidR="338D4098">
        <w:rPr>
          <w:rFonts w:cs="Calibri"/>
        </w:rPr>
        <w:fldChar w:fldCharType="begin"/>
      </w:r>
      <w:r w:rsidRPr="3B064543" w:rsidR="338D4098">
        <w:rPr>
          <w:rFonts w:cs="Calibri"/>
        </w:rPr>
        <w:instrText xml:space="preserve"> ADDIN ZOTERO_ITEM CSL_CITATION {"citationID":"NeSv1NwH","properties":{"formattedCitation":"(2022)","plainCitation":"(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label":"page","suppress-author":true}],"schema":"https://github.com/citation-style-language/schema/raw/master/csl-citation.json"} </w:instrText>
      </w:r>
      <w:r w:rsidRPr="3B064543" w:rsidR="338D4098">
        <w:rPr>
          <w:rFonts w:cs="Calibri"/>
        </w:rPr>
        <w:fldChar w:fldCharType="separate"/>
      </w:r>
      <w:r w:rsidRPr="3B064543">
        <w:rPr>
          <w:rFonts w:cs="Calibri"/>
        </w:rPr>
        <w:t>(2022)</w:t>
      </w:r>
      <w:r w:rsidRPr="3B064543" w:rsidR="338D4098">
        <w:rPr>
          <w:rFonts w:cs="Calibri"/>
        </w:rPr>
        <w:fldChar w:fldCharType="end"/>
      </w:r>
      <w:r w:rsidRPr="3B064543">
        <w:rPr>
          <w:rFonts w:cs="Calibri"/>
        </w:rPr>
        <w:t xml:space="preserve"> found a learning loss of $d=-0.17$, 95% CI $[-0.22,\ -0.13]$ early in the pandemic, equivalent to 42 percent of average learning during a school year in the absence school closures </w:t>
      </w:r>
      <w:r w:rsidRPr="3B064543" w:rsidR="338D4098">
        <w:rPr>
          <w:rFonts w:cs="Calibri"/>
        </w:rPr>
        <w:fldChar w:fldCharType="begin"/>
      </w:r>
      <w:r w:rsidRPr="3B064543" w:rsidR="338D4098">
        <w:rPr>
          <w:rFonts w:cs="Calibri"/>
        </w:rPr>
        <w:instrText xml:space="preserve"> ADDIN ZOTERO_ITEM CSL_CITATION {"citationID":"dOd9cqe3","properties":{"formattedCitation":"(teachers typically can attain between $d=0.20$ and $d=0.40$ per year; Hattie, 2009)","plainCitation":"(teachers typically can attain between $d=0.20$ and $d=0.40$ per year; Hattie, 2009)","noteIndex":0},"citationItems":[{"id":129930,"uris":["http://zotero.org/groups/4652725/items/799BCI2C"],"itemData":{"id":129930,"type":"book","call-number":"LB1060 .H388 2009","event-place":"London","ISBN":"978-0-415-47618-8","note":"OCLC: ocn229019531","number-of-pages":"378","publisher":"Routledge","publisher-place":"London","source":"Library of Congress ISBN","title":"Visible learning: a synthesis of over 800 meta-analyses relating to achievement","title-short":"Visible learning","author":[{"family":"Hattie","given":"John"}],"issued":{"date-parts":[["2009"]]}},"label":"page","prefix":"teachers typically can attain between $d=0.20$ and $d=0.40$ per year;"}],"schema":"https://github.com/citation-style-language/schema/raw/master/csl-citation.json"} </w:instrText>
      </w:r>
      <w:r w:rsidRPr="3B064543" w:rsidR="338D4098">
        <w:rPr>
          <w:rFonts w:cs="Calibri"/>
        </w:rPr>
        <w:fldChar w:fldCharType="separate"/>
      </w:r>
      <w:r w:rsidRPr="3B064543">
        <w:rPr>
          <w:rFonts w:cs="Calibri"/>
        </w:rPr>
        <w:t>(teachers typically can attain between $d=0.20$ and $d=0.40$ per year; Hattie, 2009)</w:t>
      </w:r>
      <w:r w:rsidRPr="3B064543" w:rsidR="338D4098">
        <w:rPr>
          <w:rFonts w:cs="Calibri"/>
        </w:rPr>
        <w:fldChar w:fldCharType="end"/>
      </w:r>
      <w:r w:rsidRPr="3B064543">
        <w:rPr>
          <w:rFonts w:cs="Calibri"/>
        </w:rPr>
        <w:t xml:space="preserve">. Hammerstein et al. </w:t>
      </w:r>
      <w:r w:rsidRPr="3B064543" w:rsidR="338D4098">
        <w:rPr>
          <w:rFonts w:cs="Calibri"/>
        </w:rPr>
        <w:fldChar w:fldCharType="begin"/>
      </w:r>
      <w:r w:rsidRPr="3B064543" w:rsidR="338D4098">
        <w:rPr>
          <w:rFonts w:cs="Calibri"/>
        </w:rPr>
        <w:instrText xml:space="preserve"> ADDIN ZOTERO_ITEM CSL_CITATION {"citationID":"yCSn14mQ","properties":{"formattedCitation":"(2021)","plainCitation":"(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label":"page","suppress-author":true}],"schema":"https://github.com/citation-style-language/schema/raw/master/csl-citation.json"} </w:instrText>
      </w:r>
      <w:r w:rsidRPr="3B064543" w:rsidR="338D4098">
        <w:rPr>
          <w:rFonts w:cs="Calibri"/>
        </w:rPr>
        <w:fldChar w:fldCharType="separate"/>
      </w:r>
      <w:r w:rsidRPr="3B064543">
        <w:rPr>
          <w:rFonts w:cs="Calibri"/>
        </w:rPr>
        <w:t>(2021)</w:t>
      </w:r>
      <w:r w:rsidRPr="3B064543" w:rsidR="338D4098">
        <w:rPr>
          <w:rFonts w:cs="Calibri"/>
        </w:rPr>
        <w:fldChar w:fldCharType="end"/>
      </w:r>
      <w:r w:rsidRPr="3B064543">
        <w:rPr>
          <w:rFonts w:cs="Calibri"/>
        </w:rPr>
        <w:t xml:space="preserve"> found a learning loss of $d=-0.005\ SD$ to $-0.05\ SD$ per week, which can be interpreted as an average summer learning loss. Based on these findings and the fact that Norway’s national tests are general competency-based in contrast to curriculum-based (e.g., in the Netherlands), </w:t>
      </w:r>
      <w:r>
        <w:t>w</w:t>
      </w:r>
      <w:r w:rsidRPr="3B064543">
        <w:rPr>
          <w:rFonts w:cs="Calibri"/>
        </w:rPr>
        <w:t>e expect a small effect size of approximately $d=-\frac{0.2}{52}=-0.0038\ SD$ per week or smaller for Period 1.</w:t>
      </w:r>
    </w:p>
    <w:p w:rsidRPr="0019410D" w:rsidR="00E37FEF" w:rsidP="791EEF12" w:rsidRDefault="007B349C" w14:paraId="76E224E0" w14:textId="2E14D24B">
      <w:pPr>
        <w:pStyle w:val="Heading2"/>
      </w:pPr>
      <w:r>
        <w:t xml:space="preserve">Statistical </w:t>
      </w:r>
      <w:r w:rsidR="00991008">
        <w:t>P</w:t>
      </w:r>
      <w:r>
        <w:t>ower</w:t>
      </w:r>
    </w:p>
    <w:p w:rsidRPr="0019410D" w:rsidR="00E37FEF" w:rsidRDefault="117A26E0" w14:paraId="5CAD9FE2" w14:textId="44EE6F93">
      <w:pPr>
        <w:spacing w:after="200"/>
        <w:rPr>
          <w:rFonts w:asciiTheme="majorHAnsi" w:hAnsiTheme="majorHAnsi" w:cstheme="majorBidi"/>
          <w:highlight w:val="green"/>
        </w:rPr>
      </w:pPr>
      <w:r w:rsidRPr="117A26E0">
        <w:rPr>
          <w:rFonts w:asciiTheme="majorHAnsi" w:hAnsiTheme="majorHAnsi" w:cstheme="majorBidi"/>
        </w:rPr>
        <w:t xml:space="preserve">Since </w:t>
      </w:r>
      <w:r w:rsidRPr="00B00D0E" w:rsidR="00B00D0E">
        <w:rPr>
          <w:rFonts w:asciiTheme="majorHAnsi" w:hAnsiTheme="majorHAnsi" w:cstheme="majorBidi"/>
        </w:rPr>
        <w:t>Norway's national</w:t>
      </w:r>
      <w:r w:rsidRPr="629BD4B6" w:rsidR="629BD4B6">
        <w:rPr>
          <w:rFonts w:asciiTheme="majorHAnsi" w:hAnsiTheme="majorHAnsi" w:cstheme="majorBidi"/>
        </w:rPr>
        <w:t xml:space="preserve"> register</w:t>
      </w:r>
      <w:r w:rsidRPr="142D662F" w:rsidR="007B349C">
        <w:rPr>
          <w:rFonts w:asciiTheme="majorHAnsi" w:hAnsiTheme="majorHAnsi" w:cstheme="majorBidi"/>
        </w:rPr>
        <w:t xml:space="preserve"> </w:t>
      </w:r>
      <w:r w:rsidRPr="69CFE272" w:rsidR="69CFE272">
        <w:rPr>
          <w:rFonts w:asciiTheme="majorHAnsi" w:hAnsiTheme="majorHAnsi" w:cstheme="majorBidi"/>
        </w:rPr>
        <w:t>data</w:t>
      </w:r>
      <w:r w:rsidRPr="142D662F" w:rsidR="007B349C">
        <w:rPr>
          <w:rFonts w:asciiTheme="majorHAnsi" w:hAnsiTheme="majorHAnsi" w:cstheme="majorBidi"/>
        </w:rPr>
        <w:t xml:space="preserve"> </w:t>
      </w:r>
      <w:r w:rsidRPr="037521E7" w:rsidR="037521E7">
        <w:rPr>
          <w:rFonts w:asciiTheme="majorHAnsi" w:hAnsiTheme="majorHAnsi" w:cstheme="majorBidi"/>
        </w:rPr>
        <w:t>preserve</w:t>
      </w:r>
      <w:r w:rsidRPr="142D662F" w:rsidR="007B349C">
        <w:rPr>
          <w:rFonts w:asciiTheme="majorHAnsi" w:hAnsiTheme="majorHAnsi" w:cstheme="majorBidi"/>
        </w:rPr>
        <w:t xml:space="preserve"> the entire population</w:t>
      </w:r>
      <w:r w:rsidRPr="7A0A4CEA" w:rsidR="7A0A4CEA">
        <w:rPr>
          <w:rFonts w:asciiTheme="majorHAnsi" w:hAnsiTheme="majorHAnsi" w:cstheme="majorBidi"/>
        </w:rPr>
        <w:t xml:space="preserve"> with </w:t>
      </w:r>
      <w:r w:rsidRPr="324DE565" w:rsidR="324DE565">
        <w:rPr>
          <w:rFonts w:asciiTheme="majorHAnsi" w:hAnsiTheme="majorHAnsi" w:cstheme="majorBidi"/>
        </w:rPr>
        <w:t>minimal</w:t>
      </w:r>
      <w:r w:rsidRPr="142D662F" w:rsidR="007B349C">
        <w:rPr>
          <w:rFonts w:asciiTheme="majorHAnsi" w:hAnsiTheme="majorHAnsi" w:cstheme="majorBidi"/>
        </w:rPr>
        <w:t xml:space="preserve"> missing values</w:t>
      </w:r>
      <w:r w:rsidRPr="14DFF414" w:rsidR="14DFF414">
        <w:rPr>
          <w:rFonts w:asciiTheme="majorHAnsi" w:hAnsiTheme="majorHAnsi" w:cstheme="majorBidi"/>
        </w:rPr>
        <w:t xml:space="preserve">, </w:t>
      </w:r>
      <w:r w:rsidRPr="59C9CA8F" w:rsidR="59C9CA8F">
        <w:rPr>
          <w:rFonts w:asciiTheme="majorHAnsi" w:hAnsiTheme="majorHAnsi" w:cstheme="majorBidi"/>
        </w:rPr>
        <w:t>we expect our</w:t>
      </w:r>
      <w:r w:rsidRPr="55B4CCB0" w:rsidR="55B4CCB0">
        <w:rPr>
          <w:rFonts w:asciiTheme="majorHAnsi" w:hAnsiTheme="majorHAnsi" w:cstheme="majorBidi"/>
        </w:rPr>
        <w:t xml:space="preserve"> </w:t>
      </w:r>
      <w:r w:rsidRPr="578EA394" w:rsidR="578EA394">
        <w:rPr>
          <w:rFonts w:asciiTheme="majorHAnsi" w:hAnsiTheme="majorHAnsi" w:cstheme="majorBidi"/>
        </w:rPr>
        <w:t xml:space="preserve">study </w:t>
      </w:r>
      <w:r w:rsidRPr="2B09334F" w:rsidR="2B09334F">
        <w:rPr>
          <w:rFonts w:asciiTheme="majorHAnsi" w:hAnsiTheme="majorHAnsi" w:cstheme="majorBidi"/>
        </w:rPr>
        <w:t>to</w:t>
      </w:r>
      <w:r w:rsidRPr="1E32CFA3" w:rsidR="1E32CFA3">
        <w:rPr>
          <w:rFonts w:asciiTheme="majorHAnsi" w:hAnsiTheme="majorHAnsi" w:cstheme="majorBidi"/>
        </w:rPr>
        <w:t xml:space="preserve"> have sufficiently </w:t>
      </w:r>
      <w:r w:rsidRPr="139792F2" w:rsidR="139792F2">
        <w:rPr>
          <w:rFonts w:asciiTheme="majorHAnsi" w:hAnsiTheme="majorHAnsi" w:cstheme="majorBidi"/>
        </w:rPr>
        <w:t xml:space="preserve">high </w:t>
      </w:r>
      <w:r w:rsidRPr="142D662F" w:rsidR="007B349C">
        <w:rPr>
          <w:rFonts w:asciiTheme="majorHAnsi" w:hAnsiTheme="majorHAnsi" w:cstheme="majorBidi"/>
        </w:rPr>
        <w:t>statistical power</w:t>
      </w:r>
      <w:r w:rsidRPr="5BA3A173" w:rsidR="5BA3A173">
        <w:rPr>
          <w:rFonts w:asciiTheme="majorHAnsi" w:hAnsiTheme="majorHAnsi" w:cstheme="majorBidi"/>
        </w:rPr>
        <w:t xml:space="preserve"> </w:t>
      </w:r>
      <w:r w:rsidRPr="2CE30A33" w:rsidR="2CE30A33">
        <w:rPr>
          <w:rFonts w:asciiTheme="majorHAnsi" w:hAnsiTheme="majorHAnsi" w:cstheme="majorBidi"/>
        </w:rPr>
        <w:t>with</w:t>
      </w:r>
      <w:r w:rsidRPr="11C0E437" w:rsidR="11C0E437">
        <w:rPr>
          <w:rFonts w:asciiTheme="majorHAnsi" w:hAnsiTheme="majorHAnsi" w:cstheme="majorBidi"/>
        </w:rPr>
        <w:t xml:space="preserve"> </w:t>
      </w:r>
      <w:r w:rsidRPr="117BED48" w:rsidR="117BED48">
        <w:rPr>
          <w:rFonts w:asciiTheme="majorHAnsi" w:hAnsiTheme="majorHAnsi" w:cstheme="majorBidi"/>
        </w:rPr>
        <w:t xml:space="preserve">significance output for all </w:t>
      </w:r>
      <w:r w:rsidRPr="0A17B9E1" w:rsidR="0A17B9E1">
        <w:rPr>
          <w:rFonts w:asciiTheme="majorHAnsi" w:hAnsiTheme="majorHAnsi" w:cstheme="majorBidi"/>
        </w:rPr>
        <w:t xml:space="preserve">inferential </w:t>
      </w:r>
      <w:r w:rsidRPr="62496196" w:rsidR="62496196">
        <w:rPr>
          <w:rFonts w:asciiTheme="majorHAnsi" w:hAnsiTheme="majorHAnsi" w:cstheme="majorBidi"/>
        </w:rPr>
        <w:t>parameters.</w:t>
      </w:r>
      <w:r w:rsidRPr="142D662F" w:rsidR="007B349C">
        <w:rPr>
          <w:rFonts w:asciiTheme="majorHAnsi" w:hAnsiTheme="majorHAnsi" w:cstheme="majorBidi"/>
        </w:rPr>
        <w:t xml:space="preserve"> </w:t>
      </w:r>
      <w:r w:rsidRPr="518A97EB" w:rsidR="518A97EB">
        <w:rPr>
          <w:rFonts w:asciiTheme="majorHAnsi" w:hAnsiTheme="majorHAnsi" w:cstheme="majorBidi"/>
        </w:rPr>
        <w:t>The challenge</w:t>
      </w:r>
      <w:r w:rsidRPr="142D662F" w:rsidR="007B349C">
        <w:rPr>
          <w:rFonts w:asciiTheme="majorHAnsi" w:hAnsiTheme="majorHAnsi" w:cstheme="majorBidi"/>
        </w:rPr>
        <w:t xml:space="preserve"> following the analyses is to interpret which magnitudes of effect sizes are of practical relevance and </w:t>
      </w:r>
      <w:r w:rsidRPr="53646ECF" w:rsidR="53646ECF">
        <w:rPr>
          <w:rFonts w:asciiTheme="majorHAnsi" w:hAnsiTheme="majorHAnsi" w:cstheme="majorBidi"/>
        </w:rPr>
        <w:t xml:space="preserve">are </w:t>
      </w:r>
      <w:r w:rsidRPr="142D662F" w:rsidR="007B349C">
        <w:rPr>
          <w:rFonts w:asciiTheme="majorHAnsi" w:hAnsiTheme="majorHAnsi" w:cstheme="majorBidi"/>
        </w:rPr>
        <w:t>important</w:t>
      </w:r>
      <w:r w:rsidRPr="142D662F" w:rsidR="00506856">
        <w:rPr>
          <w:rFonts w:asciiTheme="majorHAnsi" w:hAnsiTheme="majorHAnsi" w:cstheme="majorBidi"/>
        </w:rPr>
        <w:t xml:space="preserve"> (see section </w:t>
      </w:r>
      <w:r w:rsidRPr="142D662F" w:rsidR="00506856">
        <w:rPr>
          <w:rFonts w:asciiTheme="majorHAnsi" w:hAnsiTheme="majorHAnsi" w:cstheme="majorBidi"/>
          <w:i/>
        </w:rPr>
        <w:t>effect sizes</w:t>
      </w:r>
      <w:r w:rsidRPr="142D662F" w:rsidR="00506856">
        <w:rPr>
          <w:rFonts w:asciiTheme="majorHAnsi" w:hAnsiTheme="majorHAnsi" w:cstheme="majorBidi"/>
        </w:rPr>
        <w:t>).</w:t>
      </w:r>
    </w:p>
    <w:p w:rsidRPr="0019410D" w:rsidR="00E37FEF" w:rsidP="791EEF12" w:rsidRDefault="007B349C" w14:paraId="0BDB7A58" w14:textId="12666B4E">
      <w:pPr>
        <w:pStyle w:val="Heading2"/>
      </w:pPr>
      <w:r>
        <w:t xml:space="preserve">Inference </w:t>
      </w:r>
      <w:r w:rsidR="791EEF12">
        <w:t>Criteria</w:t>
      </w:r>
    </w:p>
    <w:p w:rsidRPr="0019410D" w:rsidR="00E37FEF" w:rsidRDefault="631F68A5" w14:paraId="7DF14241" w14:textId="4851FE5A">
      <w:pPr>
        <w:spacing w:after="200"/>
        <w:rPr>
          <w:rFonts w:asciiTheme="majorHAnsi" w:hAnsiTheme="majorHAnsi" w:cstheme="majorBidi"/>
          <w:b/>
        </w:rPr>
      </w:pPr>
      <w:r w:rsidRPr="631F68A5">
        <w:rPr>
          <w:rFonts w:asciiTheme="majorHAnsi" w:hAnsiTheme="majorHAnsi" w:cstheme="majorBidi"/>
        </w:rPr>
        <w:t>Classical</w:t>
      </w:r>
      <w:r w:rsidRPr="142D662F" w:rsidR="007B349C">
        <w:rPr>
          <w:rFonts w:asciiTheme="majorHAnsi" w:hAnsiTheme="majorHAnsi" w:cstheme="majorBidi"/>
        </w:rPr>
        <w:t xml:space="preserve"> statistical tests </w:t>
      </w:r>
      <w:r w:rsidRPr="3F204D02" w:rsidR="3F204D02">
        <w:rPr>
          <w:rFonts w:asciiTheme="majorHAnsi" w:hAnsiTheme="majorHAnsi" w:cstheme="majorBidi"/>
        </w:rPr>
        <w:t>operate</w:t>
      </w:r>
      <w:r w:rsidRPr="3D017F2F" w:rsidR="3D017F2F">
        <w:rPr>
          <w:rFonts w:asciiTheme="majorHAnsi" w:hAnsiTheme="majorHAnsi" w:cstheme="majorBidi"/>
        </w:rPr>
        <w:t xml:space="preserve"> based </w:t>
      </w:r>
      <w:r w:rsidRPr="3F204D02" w:rsidR="3F204D02">
        <w:rPr>
          <w:rFonts w:asciiTheme="majorHAnsi" w:hAnsiTheme="majorHAnsi" w:cstheme="majorBidi"/>
        </w:rPr>
        <w:t>on</w:t>
      </w:r>
      <w:r w:rsidRPr="3750E3C0" w:rsidR="3750E3C0">
        <w:rPr>
          <w:rFonts w:asciiTheme="majorHAnsi" w:hAnsiTheme="majorHAnsi" w:cstheme="majorBidi"/>
        </w:rPr>
        <w:t xml:space="preserve"> </w:t>
      </w:r>
      <w:r w:rsidRPr="2BE26287" w:rsidR="2BE26287">
        <w:rPr>
          <w:rFonts w:asciiTheme="majorHAnsi" w:hAnsiTheme="majorHAnsi" w:cstheme="majorBidi"/>
        </w:rPr>
        <w:t xml:space="preserve">sampling </w:t>
      </w:r>
      <w:r w:rsidRPr="237AC4ED" w:rsidR="237AC4ED">
        <w:rPr>
          <w:rFonts w:asciiTheme="majorHAnsi" w:hAnsiTheme="majorHAnsi" w:cstheme="majorBidi"/>
        </w:rPr>
        <w:t>distributions</w:t>
      </w:r>
      <w:r w:rsidRPr="13E6D44C" w:rsidR="13E6D44C">
        <w:rPr>
          <w:rFonts w:asciiTheme="majorHAnsi" w:hAnsiTheme="majorHAnsi" w:cstheme="majorBidi"/>
        </w:rPr>
        <w:t xml:space="preserve"> </w:t>
      </w:r>
      <w:r w:rsidRPr="7F10736E" w:rsidR="7F10736E">
        <w:rPr>
          <w:rFonts w:asciiTheme="majorHAnsi" w:hAnsiTheme="majorHAnsi" w:cstheme="majorBidi"/>
        </w:rPr>
        <w:t xml:space="preserve">and are </w:t>
      </w:r>
      <w:r w:rsidRPr="747536BD" w:rsidR="747536BD">
        <w:rPr>
          <w:rFonts w:asciiTheme="majorHAnsi" w:hAnsiTheme="majorHAnsi" w:cstheme="majorBidi"/>
        </w:rPr>
        <w:t xml:space="preserve">not </w:t>
      </w:r>
      <w:r w:rsidRPr="6278EECE" w:rsidR="6278EECE">
        <w:rPr>
          <w:rFonts w:asciiTheme="majorHAnsi" w:hAnsiTheme="majorHAnsi" w:cstheme="majorBidi"/>
        </w:rPr>
        <w:t xml:space="preserve">directly </w:t>
      </w:r>
      <w:r w:rsidRPr="5EB06FC2" w:rsidR="5EB06FC2">
        <w:rPr>
          <w:rFonts w:asciiTheme="majorHAnsi" w:hAnsiTheme="majorHAnsi" w:cstheme="majorBidi"/>
        </w:rPr>
        <w:t xml:space="preserve">applicable to </w:t>
      </w:r>
      <w:r w:rsidRPr="3E0B7527" w:rsidR="3E0B7527">
        <w:rPr>
          <w:rFonts w:asciiTheme="majorHAnsi" w:hAnsiTheme="majorHAnsi" w:cstheme="majorBidi"/>
        </w:rPr>
        <w:t>our studies</w:t>
      </w:r>
      <w:r w:rsidRPr="1151B24D" w:rsidR="1151B24D">
        <w:rPr>
          <w:rFonts w:asciiTheme="majorHAnsi" w:hAnsiTheme="majorHAnsi" w:cstheme="majorBidi"/>
        </w:rPr>
        <w:t xml:space="preserve"> </w:t>
      </w:r>
      <w:r w:rsidRPr="45C970C1" w:rsidR="45C970C1">
        <w:rPr>
          <w:rFonts w:asciiTheme="majorHAnsi" w:hAnsiTheme="majorHAnsi" w:cstheme="majorBidi"/>
        </w:rPr>
        <w:t>involving</w:t>
      </w:r>
      <w:r w:rsidRPr="383C21B5" w:rsidR="383C21B5">
        <w:rPr>
          <w:rFonts w:asciiTheme="majorHAnsi" w:hAnsiTheme="majorHAnsi" w:cstheme="majorBidi"/>
        </w:rPr>
        <w:t xml:space="preserve"> </w:t>
      </w:r>
      <w:r w:rsidRPr="5648D228" w:rsidR="5648D228">
        <w:rPr>
          <w:rFonts w:asciiTheme="majorHAnsi" w:hAnsiTheme="majorHAnsi" w:cstheme="majorBidi"/>
        </w:rPr>
        <w:t xml:space="preserve">the </w:t>
      </w:r>
      <w:r w:rsidRPr="79411FFC" w:rsidR="79411FFC">
        <w:rPr>
          <w:rFonts w:asciiTheme="majorHAnsi" w:hAnsiTheme="majorHAnsi" w:cstheme="majorBidi"/>
        </w:rPr>
        <w:t>entire</w:t>
      </w:r>
      <w:r w:rsidRPr="1151B24D" w:rsidR="1151B24D">
        <w:rPr>
          <w:rFonts w:asciiTheme="majorHAnsi" w:hAnsiTheme="majorHAnsi" w:cstheme="majorBidi"/>
        </w:rPr>
        <w:t xml:space="preserve"> </w:t>
      </w:r>
      <w:r w:rsidRPr="5648D228" w:rsidR="5648D228">
        <w:rPr>
          <w:rFonts w:asciiTheme="majorHAnsi" w:hAnsiTheme="majorHAnsi" w:cstheme="majorBidi"/>
        </w:rPr>
        <w:t>population</w:t>
      </w:r>
      <w:r w:rsidRPr="7371CC8A" w:rsidR="7371CC8A">
        <w:rPr>
          <w:rFonts w:asciiTheme="majorHAnsi" w:hAnsiTheme="majorHAnsi" w:cstheme="majorBidi"/>
        </w:rPr>
        <w:t>.</w:t>
      </w:r>
      <w:r w:rsidRPr="142D662F" w:rsidR="007B349C">
        <w:rPr>
          <w:rFonts w:asciiTheme="majorHAnsi" w:hAnsiTheme="majorHAnsi" w:cstheme="majorBidi"/>
        </w:rPr>
        <w:t xml:space="preserve"> </w:t>
      </w:r>
      <w:r w:rsidRPr="5472236D" w:rsidR="5472236D">
        <w:rPr>
          <w:rFonts w:asciiTheme="majorHAnsi" w:hAnsiTheme="majorHAnsi" w:cstheme="majorBidi"/>
        </w:rPr>
        <w:t xml:space="preserve">We are nevertheless </w:t>
      </w:r>
      <w:r w:rsidRPr="5EC8692F" w:rsidR="5EC8692F">
        <w:rPr>
          <w:rFonts w:asciiTheme="majorHAnsi" w:hAnsiTheme="majorHAnsi" w:cstheme="majorBidi"/>
        </w:rPr>
        <w:t xml:space="preserve">able to </w:t>
      </w:r>
      <w:r w:rsidRPr="33CD28D2" w:rsidR="33CD28D2">
        <w:rPr>
          <w:rFonts w:asciiTheme="majorHAnsi" w:hAnsiTheme="majorHAnsi" w:cstheme="majorBidi"/>
        </w:rPr>
        <w:t xml:space="preserve">employ </w:t>
      </w:r>
      <w:r w:rsidRPr="2B50B9F4" w:rsidR="2B50B9F4">
        <w:rPr>
          <w:rFonts w:asciiTheme="majorHAnsi" w:hAnsiTheme="majorHAnsi" w:cstheme="majorBidi"/>
        </w:rPr>
        <w:t xml:space="preserve">the </w:t>
      </w:r>
      <w:r w:rsidRPr="2DE27857" w:rsidR="2DE27857">
        <w:rPr>
          <w:rFonts w:asciiTheme="majorHAnsi" w:hAnsiTheme="majorHAnsi" w:cstheme="majorBidi"/>
        </w:rPr>
        <w:t>conventional</w:t>
      </w:r>
      <w:r w:rsidRPr="2B50B9F4" w:rsidR="2B50B9F4">
        <w:rPr>
          <w:rFonts w:asciiTheme="majorHAnsi" w:hAnsiTheme="majorHAnsi" w:cstheme="majorBidi"/>
        </w:rPr>
        <w:t xml:space="preserve"> </w:t>
      </w:r>
      <w:r w:rsidRPr="0AABBF59" w:rsidR="0AABBF59">
        <w:rPr>
          <w:rFonts w:asciiTheme="majorHAnsi" w:hAnsiTheme="majorHAnsi" w:cstheme="majorBidi"/>
        </w:rPr>
        <w:t xml:space="preserve">Type I error </w:t>
      </w:r>
      <w:r w:rsidRPr="6F114BF7" w:rsidR="6F114BF7">
        <w:rPr>
          <w:rFonts w:asciiTheme="majorHAnsi" w:hAnsiTheme="majorHAnsi" w:cstheme="majorBidi"/>
        </w:rPr>
        <w:t>criterion</w:t>
      </w:r>
      <w:r w:rsidRPr="7F3D3E1F" w:rsidR="7F3D3E1F">
        <w:rPr>
          <w:rFonts w:asciiTheme="majorHAnsi" w:hAnsiTheme="majorHAnsi" w:cstheme="majorBidi"/>
        </w:rPr>
        <w:t xml:space="preserve"> </w:t>
      </w:r>
      <w:r w:rsidRPr="38A78A61" w:rsidR="38A78A61">
        <w:rPr>
          <w:rFonts w:asciiTheme="majorHAnsi" w:hAnsiTheme="majorHAnsi" w:cstheme="majorBidi"/>
        </w:rPr>
        <w:t xml:space="preserve">of </w:t>
      </w:r>
      <w:r w:rsidRPr="47BB4112" w:rsidR="47BB4112">
        <w:rPr>
          <w:rFonts w:asciiTheme="majorHAnsi" w:hAnsiTheme="majorHAnsi" w:cstheme="majorBidi"/>
        </w:rPr>
        <w:t xml:space="preserve">$\alpha = </w:t>
      </w:r>
      <w:r w:rsidRPr="0409275F" w:rsidR="0409275F">
        <w:rPr>
          <w:rFonts w:asciiTheme="majorHAnsi" w:hAnsiTheme="majorHAnsi" w:cstheme="majorBidi"/>
        </w:rPr>
        <w:t xml:space="preserve">.05$ </w:t>
      </w:r>
      <w:r w:rsidRPr="1B71469F" w:rsidR="1B71469F">
        <w:rPr>
          <w:rFonts w:asciiTheme="majorHAnsi" w:hAnsiTheme="majorHAnsi" w:cstheme="majorBidi"/>
        </w:rPr>
        <w:t>and the</w:t>
      </w:r>
      <w:r w:rsidRPr="142D662F" w:rsidR="007B349C">
        <w:rPr>
          <w:rFonts w:asciiTheme="majorHAnsi" w:hAnsiTheme="majorHAnsi" w:cstheme="majorBidi"/>
        </w:rPr>
        <w:t xml:space="preserve"> Benjamini-Hochberg </w:t>
      </w:r>
      <w:r w:rsidRPr="142D662F" w:rsidR="004717B3">
        <w:rPr>
          <w:rFonts w:asciiTheme="majorHAnsi" w:hAnsiTheme="majorHAnsi" w:cstheme="majorBidi"/>
        </w:rPr>
        <w:fldChar w:fldCharType="begin"/>
      </w:r>
      <w:r w:rsidRPr="142D662F" w:rsidR="004717B3">
        <w:rPr>
          <w:rFonts w:asciiTheme="majorHAnsi" w:hAnsiTheme="majorHAnsi" w:cstheme="majorBidi"/>
        </w:rPr>
        <w:instrText xml:space="preserve"> ADDIN ZOTERO_ITEM CSL_CITATION {"citationID":"VdPpqIfY","properties":{"formattedCitation":"(1995)","plainCitation":"(1995)","noteIndex":0},"citationItems":[{"id":126457,"uris":["http://zotero.org/groups/4652725/items/T4Y6FU47"],"itemData":{"id":126457,"type":"article-journal","container-title":"Journal of the Royal Statistical Society","DOI":"https://doi.org/10.2307/2346101","issue":"1","language":"en","page":"289-300","title":"Controlling the false discovery rate: A practical and powerful approach to multiple testing","volume":"57","author":[{"family":"Benjamini","given":"Yoav"},{"family":"Hochberg","given":"Yosef"}],"issued":{"date-parts":[["1995"]]}},"label":"page","suppress-author":true}],"schema":"https://github.com/citation-style-language/schema/raw/master/csl-citation.json"} </w:instrText>
      </w:r>
      <w:r w:rsidRPr="142D662F" w:rsidR="004717B3">
        <w:rPr>
          <w:rFonts w:asciiTheme="majorHAnsi" w:hAnsiTheme="majorHAnsi" w:cstheme="majorBidi"/>
        </w:rPr>
        <w:fldChar w:fldCharType="separate"/>
      </w:r>
      <w:r w:rsidRPr="004717B3" w:rsidR="004717B3">
        <w:rPr>
          <w:rFonts w:cs="Calibri"/>
        </w:rPr>
        <w:t>(1995)</w:t>
      </w:r>
      <w:r w:rsidRPr="142D662F" w:rsidR="004717B3">
        <w:rPr>
          <w:rFonts w:asciiTheme="majorHAnsi" w:hAnsiTheme="majorHAnsi" w:cstheme="majorBidi"/>
        </w:rPr>
        <w:fldChar w:fldCharType="end"/>
      </w:r>
      <w:r w:rsidRPr="142D662F" w:rsidR="007B349C">
        <w:rPr>
          <w:rFonts w:asciiTheme="majorHAnsi" w:hAnsiTheme="majorHAnsi" w:cstheme="majorBidi"/>
        </w:rPr>
        <w:t xml:space="preserve"> correction procedure </w:t>
      </w:r>
      <w:r w:rsidRPr="368BE4B7" w:rsidR="368BE4B7">
        <w:rPr>
          <w:rFonts w:asciiTheme="majorHAnsi" w:hAnsiTheme="majorHAnsi" w:cstheme="majorBidi"/>
        </w:rPr>
        <w:t>to adjust</w:t>
      </w:r>
      <w:r w:rsidRPr="142D662F" w:rsidR="007B349C">
        <w:rPr>
          <w:rFonts w:asciiTheme="majorHAnsi" w:hAnsiTheme="majorHAnsi" w:cstheme="majorBidi"/>
        </w:rPr>
        <w:t xml:space="preserve"> for multiple comparisons.</w:t>
      </w:r>
    </w:p>
    <w:p w:rsidRPr="0019410D" w:rsidR="00E37FEF" w:rsidP="059402A8" w:rsidRDefault="007B349C" w14:paraId="2B87B1F9" w14:textId="2D42C7F2">
      <w:pPr>
        <w:pStyle w:val="Heading2"/>
      </w:pPr>
      <w:r>
        <w:t>Assumption Violation/ Model Non-</w:t>
      </w:r>
      <w:r w:rsidR="059402A8">
        <w:t>convergence</w:t>
      </w:r>
    </w:p>
    <w:p w:rsidRPr="0019410D" w:rsidR="00E37FEF" w:rsidRDefault="692EECAE" w14:paraId="0FC368C3" w14:textId="2F5A8D98">
      <w:pPr>
        <w:spacing w:before="200" w:after="200"/>
        <w:rPr>
          <w:rFonts w:asciiTheme="majorHAnsi" w:hAnsiTheme="majorHAnsi" w:cstheme="majorBidi"/>
        </w:rPr>
      </w:pPr>
      <w:r w:rsidRPr="692EECAE">
        <w:rPr>
          <w:rFonts w:asciiTheme="majorHAnsi" w:hAnsiTheme="majorHAnsi" w:cstheme="majorBidi"/>
        </w:rPr>
        <w:t>Variables</w:t>
      </w:r>
      <w:r w:rsidRPr="7C716AB0" w:rsidR="7C716AB0">
        <w:rPr>
          <w:rFonts w:asciiTheme="majorHAnsi" w:hAnsiTheme="majorHAnsi" w:cstheme="majorBidi"/>
        </w:rPr>
        <w:t xml:space="preserve"> </w:t>
      </w:r>
      <w:r w:rsidRPr="71AB5B8C" w:rsidR="71AB5B8C">
        <w:rPr>
          <w:rFonts w:asciiTheme="majorHAnsi" w:hAnsiTheme="majorHAnsi" w:cstheme="majorBidi"/>
        </w:rPr>
        <w:t>with</w:t>
      </w:r>
      <w:r w:rsidRPr="7C716AB0" w:rsidR="7C716AB0">
        <w:rPr>
          <w:rFonts w:asciiTheme="majorHAnsi" w:hAnsiTheme="majorHAnsi" w:cstheme="majorBidi"/>
        </w:rPr>
        <w:t xml:space="preserve"> </w:t>
      </w:r>
      <w:r w:rsidRPr="70BDF288" w:rsidR="70BDF288">
        <w:rPr>
          <w:rFonts w:asciiTheme="majorHAnsi" w:hAnsiTheme="majorHAnsi" w:cstheme="majorBidi"/>
        </w:rPr>
        <w:t>severely non-normal</w:t>
      </w:r>
      <w:r w:rsidRPr="71AB5B8C" w:rsidR="71AB5B8C">
        <w:rPr>
          <w:rFonts w:asciiTheme="majorHAnsi" w:hAnsiTheme="majorHAnsi" w:cstheme="majorBidi"/>
        </w:rPr>
        <w:t xml:space="preserve"> </w:t>
      </w:r>
      <w:r w:rsidRPr="7FBC7158" w:rsidR="7FBC7158">
        <w:rPr>
          <w:rFonts w:asciiTheme="majorHAnsi" w:hAnsiTheme="majorHAnsi" w:cstheme="majorBidi"/>
        </w:rPr>
        <w:t>distributions</w:t>
      </w:r>
      <w:r w:rsidRPr="5D9175B5" w:rsidR="5D9175B5">
        <w:rPr>
          <w:rFonts w:asciiTheme="majorHAnsi" w:hAnsiTheme="majorHAnsi" w:cstheme="majorBidi"/>
        </w:rPr>
        <w:t xml:space="preserve"> </w:t>
      </w:r>
      <w:r w:rsidRPr="08A18757" w:rsidR="08A18757">
        <w:rPr>
          <w:rFonts w:asciiTheme="majorHAnsi" w:hAnsiTheme="majorHAnsi" w:cstheme="majorBidi"/>
        </w:rPr>
        <w:t xml:space="preserve">such as income </w:t>
      </w:r>
      <w:r w:rsidRPr="1DBED761" w:rsidR="1DBED761">
        <w:rPr>
          <w:rFonts w:asciiTheme="majorHAnsi" w:hAnsiTheme="majorHAnsi" w:cstheme="majorBidi"/>
        </w:rPr>
        <w:t xml:space="preserve">will be subject to log </w:t>
      </w:r>
      <w:r w:rsidRPr="6CF76BBA" w:rsidR="6CF76BBA">
        <w:rPr>
          <w:rFonts w:asciiTheme="majorHAnsi" w:hAnsiTheme="majorHAnsi" w:cstheme="majorBidi"/>
        </w:rPr>
        <w:t>transformations</w:t>
      </w:r>
      <w:r w:rsidRPr="5E892924" w:rsidR="5E892924">
        <w:rPr>
          <w:rFonts w:asciiTheme="majorHAnsi" w:hAnsiTheme="majorHAnsi" w:cstheme="majorBidi"/>
        </w:rPr>
        <w:t xml:space="preserve"> in order to </w:t>
      </w:r>
      <w:r w:rsidRPr="252D5533" w:rsidR="252D5533">
        <w:rPr>
          <w:rFonts w:asciiTheme="majorHAnsi" w:hAnsiTheme="majorHAnsi" w:cstheme="majorBidi"/>
        </w:rPr>
        <w:t>enhance normality.</w:t>
      </w:r>
      <w:r w:rsidRPr="4EFB2CD0" w:rsidR="4EFB2CD0">
        <w:rPr>
          <w:rFonts w:asciiTheme="majorHAnsi" w:hAnsiTheme="majorHAnsi" w:cstheme="majorBidi"/>
        </w:rPr>
        <w:t xml:space="preserve"> </w:t>
      </w:r>
      <w:r w:rsidRPr="1FA2F8B0" w:rsidR="1FA2F8B0">
        <w:rPr>
          <w:rFonts w:asciiTheme="majorHAnsi" w:hAnsiTheme="majorHAnsi" w:cstheme="majorBidi"/>
        </w:rPr>
        <w:t>Since no</w:t>
      </w:r>
      <w:r w:rsidRPr="4EFB2CD0" w:rsidR="4EFB2CD0">
        <w:rPr>
          <w:rFonts w:asciiTheme="majorHAnsi" w:hAnsiTheme="majorHAnsi" w:cstheme="majorBidi"/>
        </w:rPr>
        <w:t xml:space="preserve"> </w:t>
      </w:r>
      <w:r w:rsidRPr="72084BE8" w:rsidR="72084BE8">
        <w:rPr>
          <w:rFonts w:asciiTheme="majorHAnsi" w:hAnsiTheme="majorHAnsi" w:cstheme="majorBidi"/>
        </w:rPr>
        <w:t xml:space="preserve">latent </w:t>
      </w:r>
      <w:r w:rsidRPr="1FA2F8B0" w:rsidR="1FA2F8B0">
        <w:rPr>
          <w:rFonts w:asciiTheme="majorHAnsi" w:hAnsiTheme="majorHAnsi" w:cstheme="majorBidi"/>
        </w:rPr>
        <w:t xml:space="preserve">construct is </w:t>
      </w:r>
      <w:r w:rsidRPr="2CCD95E4" w:rsidR="2CCD95E4">
        <w:rPr>
          <w:rFonts w:asciiTheme="majorHAnsi" w:hAnsiTheme="majorHAnsi" w:cstheme="majorBidi"/>
        </w:rPr>
        <w:t>involved in current studies</w:t>
      </w:r>
      <w:r w:rsidRPr="6ACE170E" w:rsidR="6ACE170E">
        <w:rPr>
          <w:rFonts w:asciiTheme="majorHAnsi" w:hAnsiTheme="majorHAnsi" w:cstheme="majorBidi"/>
        </w:rPr>
        <w:t xml:space="preserve"> and our </w:t>
      </w:r>
      <w:r w:rsidRPr="1E9F8E7D" w:rsidR="1E9F8E7D">
        <w:rPr>
          <w:rFonts w:asciiTheme="majorHAnsi" w:hAnsiTheme="majorHAnsi" w:cstheme="majorBidi"/>
        </w:rPr>
        <w:t xml:space="preserve">data size is </w:t>
      </w:r>
      <w:r w:rsidRPr="5AA87DDA" w:rsidR="5AA87DDA">
        <w:rPr>
          <w:rFonts w:asciiTheme="majorHAnsi" w:hAnsiTheme="majorHAnsi" w:cstheme="majorBidi"/>
        </w:rPr>
        <w:t>sufficiently large</w:t>
      </w:r>
      <w:r w:rsidRPr="2CCD95E4" w:rsidR="2CCD95E4">
        <w:rPr>
          <w:rFonts w:asciiTheme="majorHAnsi" w:hAnsiTheme="majorHAnsi" w:cstheme="majorBidi"/>
        </w:rPr>
        <w:t xml:space="preserve">, we </w:t>
      </w:r>
      <w:r w:rsidRPr="2B297356" w:rsidR="2B297356">
        <w:rPr>
          <w:rFonts w:asciiTheme="majorHAnsi" w:hAnsiTheme="majorHAnsi" w:cstheme="majorBidi"/>
        </w:rPr>
        <w:t xml:space="preserve">do not </w:t>
      </w:r>
      <w:r w:rsidRPr="2CCD95E4" w:rsidR="2CCD95E4">
        <w:rPr>
          <w:rFonts w:asciiTheme="majorHAnsi" w:hAnsiTheme="majorHAnsi" w:cstheme="majorBidi"/>
        </w:rPr>
        <w:t xml:space="preserve">expect model </w:t>
      </w:r>
      <w:r w:rsidRPr="1FBAF21D" w:rsidR="1FBAF21D">
        <w:rPr>
          <w:rFonts w:asciiTheme="majorHAnsi" w:hAnsiTheme="majorHAnsi" w:cstheme="majorBidi"/>
        </w:rPr>
        <w:t xml:space="preserve">identification </w:t>
      </w:r>
      <w:r w:rsidRPr="7F15F781" w:rsidR="7F15F781">
        <w:rPr>
          <w:rFonts w:asciiTheme="majorHAnsi" w:hAnsiTheme="majorHAnsi" w:cstheme="majorBidi"/>
        </w:rPr>
        <w:t>problems or</w:t>
      </w:r>
      <w:r w:rsidRPr="2B297356" w:rsidR="2B297356">
        <w:rPr>
          <w:rFonts w:asciiTheme="majorHAnsi" w:hAnsiTheme="majorHAnsi" w:cstheme="majorBidi"/>
        </w:rPr>
        <w:t xml:space="preserve"> </w:t>
      </w:r>
      <w:r w:rsidRPr="0AB49E66" w:rsidR="0AB49E66">
        <w:rPr>
          <w:rFonts w:asciiTheme="majorHAnsi" w:hAnsiTheme="majorHAnsi" w:cstheme="majorBidi"/>
        </w:rPr>
        <w:t>non-</w:t>
      </w:r>
      <w:r w:rsidRPr="6ACE170E" w:rsidR="6ACE170E">
        <w:rPr>
          <w:rFonts w:asciiTheme="majorHAnsi" w:hAnsiTheme="majorHAnsi" w:cstheme="majorBidi"/>
        </w:rPr>
        <w:t>convergence</w:t>
      </w:r>
      <w:r w:rsidRPr="7F15F781" w:rsidR="7F15F781">
        <w:rPr>
          <w:rFonts w:asciiTheme="majorHAnsi" w:hAnsiTheme="majorHAnsi" w:cstheme="majorBidi"/>
        </w:rPr>
        <w:t xml:space="preserve"> risks.</w:t>
      </w:r>
    </w:p>
    <w:p w:rsidRPr="0019410D" w:rsidR="00E37FEF" w:rsidP="059402A8" w:rsidRDefault="007B349C" w14:paraId="5696C95F" w14:textId="77777777">
      <w:pPr>
        <w:pStyle w:val="Heading2"/>
      </w:pPr>
      <w:r>
        <w:t>Reliability and Robustness testing</w:t>
      </w:r>
    </w:p>
    <w:p w:rsidR="004C10A2" w:rsidP="006B48AC" w:rsidRDefault="004C10A2" w14:paraId="5210A39F" w14:textId="09C6FF24">
      <w:pPr>
        <w:rPr>
          <w:rFonts w:asciiTheme="majorHAnsi" w:hAnsiTheme="majorHAnsi" w:cstheme="majorBidi"/>
        </w:rPr>
      </w:pPr>
      <w:r w:rsidRPr="142D662F">
        <w:rPr>
          <w:rFonts w:asciiTheme="majorHAnsi" w:hAnsiTheme="majorHAnsi" w:cstheme="majorBidi"/>
        </w:rPr>
        <w:t>W</w:t>
      </w:r>
      <w:r w:rsidRPr="142D662F" w:rsidR="007B349C">
        <w:rPr>
          <w:rFonts w:asciiTheme="majorHAnsi" w:hAnsiTheme="majorHAnsi" w:cstheme="majorBidi"/>
        </w:rPr>
        <w:t xml:space="preserve">e will take several measures to </w:t>
      </w:r>
      <w:r w:rsidRPr="19EB9EAB" w:rsidR="19EB9EAB">
        <w:rPr>
          <w:rFonts w:asciiTheme="majorHAnsi" w:hAnsiTheme="majorHAnsi" w:cstheme="majorBidi"/>
        </w:rPr>
        <w:t>verify</w:t>
      </w:r>
      <w:r w:rsidRPr="142D662F" w:rsidR="007B349C">
        <w:rPr>
          <w:rFonts w:asciiTheme="majorHAnsi" w:hAnsiTheme="majorHAnsi" w:cstheme="majorBidi"/>
        </w:rPr>
        <w:t xml:space="preserve"> the robustness of our results.</w:t>
      </w:r>
    </w:p>
    <w:p w:rsidRPr="00673144" w:rsidR="00524AF6" w:rsidP="345EA30D" w:rsidRDefault="345EA30D" w14:paraId="32FA5C73" w14:textId="0ADC899A">
      <w:pPr>
        <w:pStyle w:val="Heading3"/>
        <w:rPr>
          <w:u w:val="single"/>
        </w:rPr>
      </w:pPr>
      <w:r>
        <w:t>Study 1</w:t>
      </w:r>
    </w:p>
    <w:p w:rsidR="00D87D87" w:rsidP="006B48AC" w:rsidRDefault="00524AF6" w14:paraId="2EAA1ECD" w14:textId="38BD73C1">
      <w:pPr>
        <w:rPr>
          <w:rFonts w:asciiTheme="majorHAnsi" w:hAnsiTheme="majorHAnsi" w:cstheme="majorBidi"/>
        </w:rPr>
      </w:pPr>
      <w:r w:rsidRPr="142D662F">
        <w:rPr>
          <w:rFonts w:asciiTheme="majorHAnsi" w:hAnsiTheme="majorHAnsi" w:cstheme="majorBidi"/>
        </w:rPr>
        <w:t xml:space="preserve">We </w:t>
      </w:r>
      <w:r w:rsidRPr="4FF0B530" w:rsidR="4FF0B530">
        <w:rPr>
          <w:rFonts w:asciiTheme="majorHAnsi" w:hAnsiTheme="majorHAnsi" w:cstheme="majorBidi"/>
        </w:rPr>
        <w:t>propose</w:t>
      </w:r>
      <w:r w:rsidRPr="142D662F">
        <w:rPr>
          <w:rFonts w:asciiTheme="majorHAnsi" w:hAnsiTheme="majorHAnsi" w:cstheme="majorBidi"/>
        </w:rPr>
        <w:t xml:space="preserve"> two different methods </w:t>
      </w:r>
      <w:r w:rsidRPr="39E6F746" w:rsidR="39E6F746">
        <w:rPr>
          <w:rFonts w:asciiTheme="majorHAnsi" w:hAnsiTheme="majorHAnsi" w:cstheme="majorBidi"/>
        </w:rPr>
        <w:t>for</w:t>
      </w:r>
      <w:r w:rsidRPr="142D662F">
        <w:rPr>
          <w:rFonts w:asciiTheme="majorHAnsi" w:hAnsiTheme="majorHAnsi" w:cstheme="majorBidi"/>
        </w:rPr>
        <w:t xml:space="preserve"> </w:t>
      </w:r>
      <w:r w:rsidRPr="23DD395C" w:rsidR="23DD395C">
        <w:rPr>
          <w:rFonts w:asciiTheme="majorHAnsi" w:hAnsiTheme="majorHAnsi" w:cstheme="majorBidi"/>
        </w:rPr>
        <w:t>handling</w:t>
      </w:r>
      <w:r w:rsidRPr="142D662F">
        <w:rPr>
          <w:rFonts w:asciiTheme="majorHAnsi" w:hAnsiTheme="majorHAnsi" w:cstheme="majorBidi"/>
        </w:rPr>
        <w:t xml:space="preserve"> missing values</w:t>
      </w:r>
      <w:r w:rsidRPr="6CE52A2C" w:rsidR="6CE52A2C">
        <w:rPr>
          <w:rFonts w:asciiTheme="majorHAnsi" w:hAnsiTheme="majorHAnsi" w:cstheme="majorBidi"/>
        </w:rPr>
        <w:t>.</w:t>
      </w:r>
      <w:r w:rsidRPr="142D662F">
        <w:rPr>
          <w:rFonts w:asciiTheme="majorHAnsi" w:hAnsiTheme="majorHAnsi" w:cstheme="majorBidi"/>
        </w:rPr>
        <w:t xml:space="preserve"> The first</w:t>
      </w:r>
      <w:r w:rsidRPr="05570C94" w:rsidR="05570C94">
        <w:rPr>
          <w:rFonts w:asciiTheme="majorHAnsi" w:hAnsiTheme="majorHAnsi" w:cstheme="majorBidi"/>
        </w:rPr>
        <w:t xml:space="preserve"> and primary</w:t>
      </w:r>
      <w:r w:rsidRPr="142D662F">
        <w:rPr>
          <w:rFonts w:asciiTheme="majorHAnsi" w:hAnsiTheme="majorHAnsi" w:cstheme="majorBidi"/>
        </w:rPr>
        <w:t xml:space="preserve"> approach is multiple imputation (see </w:t>
      </w:r>
      <w:r w:rsidRPr="22068AA1" w:rsidR="22068AA1">
        <w:rPr>
          <w:rFonts w:asciiTheme="majorHAnsi" w:hAnsiTheme="majorHAnsi" w:cstheme="majorBidi"/>
        </w:rPr>
        <w:t xml:space="preserve">the </w:t>
      </w:r>
      <w:r w:rsidRPr="142D662F">
        <w:rPr>
          <w:rFonts w:asciiTheme="majorHAnsi" w:hAnsiTheme="majorHAnsi" w:cstheme="majorBidi"/>
          <w:i/>
        </w:rPr>
        <w:t>missing data</w:t>
      </w:r>
      <w:r w:rsidRPr="437EC9C4" w:rsidR="437EC9C4">
        <w:rPr>
          <w:rFonts w:asciiTheme="majorHAnsi" w:hAnsiTheme="majorHAnsi" w:cstheme="majorBidi"/>
          <w:i/>
          <w:iCs/>
        </w:rPr>
        <w:t xml:space="preserve"> </w:t>
      </w:r>
      <w:r w:rsidRPr="22068AA1" w:rsidR="22068AA1">
        <w:rPr>
          <w:rFonts w:asciiTheme="majorHAnsi" w:hAnsiTheme="majorHAnsi" w:cstheme="majorBidi"/>
        </w:rPr>
        <w:t>section).</w:t>
      </w:r>
      <w:r w:rsidRPr="142D662F">
        <w:rPr>
          <w:rFonts w:asciiTheme="majorHAnsi" w:hAnsiTheme="majorHAnsi" w:cstheme="majorBidi"/>
        </w:rPr>
        <w:t xml:space="preserve"> </w:t>
      </w:r>
      <w:r w:rsidRPr="2DD6842A" w:rsidR="2DD6842A">
        <w:rPr>
          <w:rFonts w:asciiTheme="majorHAnsi" w:hAnsiTheme="majorHAnsi" w:cstheme="majorBidi"/>
        </w:rPr>
        <w:t>We</w:t>
      </w:r>
      <w:r w:rsidRPr="448FFF9F" w:rsidR="448FFF9F">
        <w:rPr>
          <w:rFonts w:asciiTheme="majorHAnsi" w:hAnsiTheme="majorHAnsi" w:cstheme="majorBidi"/>
        </w:rPr>
        <w:t xml:space="preserve"> then</w:t>
      </w:r>
      <w:r w:rsidRPr="2DD6842A" w:rsidR="2DD6842A">
        <w:rPr>
          <w:rFonts w:asciiTheme="majorHAnsi" w:hAnsiTheme="majorHAnsi" w:cstheme="majorBidi"/>
        </w:rPr>
        <w:t xml:space="preserve"> wish to corroborate</w:t>
      </w:r>
      <w:r w:rsidRPr="226802F1" w:rsidR="226802F1">
        <w:rPr>
          <w:rFonts w:asciiTheme="majorHAnsi" w:hAnsiTheme="majorHAnsi" w:cstheme="majorBidi"/>
        </w:rPr>
        <w:t xml:space="preserve"> MI with</w:t>
      </w:r>
      <w:r w:rsidRPr="142D662F">
        <w:rPr>
          <w:rFonts w:asciiTheme="majorHAnsi" w:hAnsiTheme="majorHAnsi" w:cstheme="majorBidi"/>
        </w:rPr>
        <w:t xml:space="preserve"> </w:t>
      </w:r>
      <w:r w:rsidRPr="7BBF2F7D" w:rsidR="7BBF2F7D">
        <w:rPr>
          <w:rFonts w:asciiTheme="majorHAnsi" w:hAnsiTheme="majorHAnsi" w:cstheme="majorBidi"/>
        </w:rPr>
        <w:t xml:space="preserve">the </w:t>
      </w:r>
      <w:r w:rsidRPr="22068AA1" w:rsidR="22068AA1">
        <w:rPr>
          <w:rFonts w:asciiTheme="majorHAnsi" w:hAnsiTheme="majorHAnsi" w:cstheme="majorBidi"/>
        </w:rPr>
        <w:t>full information maximum likelihood</w:t>
      </w:r>
      <w:r w:rsidRPr="142D662F">
        <w:rPr>
          <w:rFonts w:asciiTheme="majorHAnsi" w:hAnsiTheme="majorHAnsi" w:cstheme="majorBidi"/>
        </w:rPr>
        <w:t xml:space="preserve"> (FIML) </w:t>
      </w:r>
      <w:r w:rsidRPr="7BBF2F7D" w:rsidR="7BBF2F7D">
        <w:rPr>
          <w:rFonts w:asciiTheme="majorHAnsi" w:hAnsiTheme="majorHAnsi" w:cstheme="majorBidi"/>
        </w:rPr>
        <w:t xml:space="preserve">approach </w:t>
      </w:r>
      <w:r w:rsidRPr="142D662F">
        <w:rPr>
          <w:rFonts w:asciiTheme="majorHAnsi" w:hAnsiTheme="majorHAnsi" w:cstheme="majorBidi"/>
        </w:rPr>
        <w:fldChar w:fldCharType="begin"/>
      </w:r>
      <w:r w:rsidRPr="142D662F">
        <w:rPr>
          <w:rFonts w:asciiTheme="majorHAnsi" w:hAnsiTheme="majorHAnsi" w:cstheme="majorBidi"/>
        </w:rPr>
        <w:instrText xml:space="preserve"> ADDIN ZOTERO_ITEM CSL_CITATION {"citationID":"xArQyaRO","properties":{"formattedCitation":"(Graham, 2012; van Buuren, 2018)","plainCitation":"(Graham, 2012; van Buuren, 2018)","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26190,"uris":["http://zotero.org/groups/4652725/items/YM98IAMC"],"itemData":{"id":126190,"type":"book","call-number":"QA278.B88 2019","collection-title":"Chapman and Hall/CRC interdisciplinary statistics series","edition":"2","event-place":"Boca Raton","ISBN":"978-0-429-96034-5","number-of-pages":"1","publisher":"CRC Press","publisher-place":"Boca Raton","source":"Library of Congress","title":"Flexible imputation of missing data","author":[{"family":"Buuren","given":"Stef","non-dropping-particle":"van"}],"issued":{"date-parts":[["2018"]]}}}],"schema":"https://github.com/citation-style-language/schema/raw/master/csl-citation.json"} </w:instrText>
      </w:r>
      <w:r w:rsidRPr="142D662F">
        <w:rPr>
          <w:rFonts w:asciiTheme="majorHAnsi" w:hAnsiTheme="majorHAnsi" w:cstheme="majorBidi"/>
        </w:rPr>
        <w:fldChar w:fldCharType="separate"/>
      </w:r>
      <w:r w:rsidRPr="142D662F">
        <w:rPr>
          <w:rFonts w:asciiTheme="majorHAnsi" w:hAnsiTheme="majorHAnsi" w:cstheme="majorBidi"/>
        </w:rPr>
        <w:t>(Graham, 2012; van Buuren, 2018)</w:t>
      </w:r>
      <w:r w:rsidRPr="142D662F">
        <w:rPr>
          <w:rFonts w:asciiTheme="majorHAnsi" w:hAnsiTheme="majorHAnsi" w:cstheme="majorBidi"/>
        </w:rPr>
        <w:fldChar w:fldCharType="end"/>
      </w:r>
      <w:r w:rsidRPr="7BBF2F7D" w:rsidR="7BBF2F7D">
        <w:rPr>
          <w:rFonts w:cs="Calibri"/>
          <w:color w:val="000000" w:themeColor="text1"/>
        </w:rPr>
        <w:t xml:space="preserve"> thanks to its ability to produce</w:t>
      </w:r>
      <w:r w:rsidRPr="142D662F">
        <w:rPr>
          <w:rFonts w:cs="Calibri"/>
          <w:color w:val="000000" w:themeColor="text1"/>
        </w:rPr>
        <w:t xml:space="preserve"> unbiased estimates </w:t>
      </w:r>
      <w:r w:rsidRPr="7BBF2F7D" w:rsidR="7BBF2F7D">
        <w:rPr>
          <w:rFonts w:cs="Calibri"/>
          <w:color w:val="000000" w:themeColor="text1"/>
        </w:rPr>
        <w:t>once</w:t>
      </w:r>
      <w:r w:rsidRPr="142D662F">
        <w:rPr>
          <w:rFonts w:cs="Calibri"/>
          <w:color w:val="000000" w:themeColor="text1"/>
        </w:rPr>
        <w:t xml:space="preserve"> all variables associated with missingness are included in the estimation </w:t>
      </w:r>
      <w:r w:rsidRPr="142D662F" w:rsidR="00917DB4">
        <w:rPr>
          <w:rFonts w:cs="Calibri"/>
          <w:color w:val="000000" w:themeColor="text1"/>
        </w:rPr>
        <w:fldChar w:fldCharType="begin"/>
      </w:r>
      <w:r w:rsidRPr="142D662F" w:rsidR="00917DB4">
        <w:rPr>
          <w:rFonts w:cs="Calibri"/>
          <w:color w:val="000000" w:themeColor="text1"/>
        </w:rPr>
        <w:instrText xml:space="preserve"> ADDIN ZOTERO_ITEM CSL_CITATION {"citationID":"UDomwDgq","properties":{"formattedCitation":"(Graham, 2012; Schafer &amp; Graham, 2002)","plainCitation":"(Graham, 2012; Schafer &amp; Graham, 2002)","noteIndex":0},"citationItems":[{"id":129940,"uris":["http://zotero.org/groups/4652725/items/4PLQ6YSJ"],"itemData":{"id":129940,"type":"book","abstract":"Missing data have long plagued those conducting applied research in the social, behavioral, and health sciences.  Good missing data analysis solutions are...","event-place":"New York, NY","ISBN":"978-1-4614-4017-8","language":"en","note":"https://doi.org/10.1007/978-1-4614-4018-5","publisher":"Springer","publisher-place":"New York, NY","source":"DOI.org (Crossref)","title":"Missing data. Analysis and design","URL":"https://doi.org/10.1007/978-1-4614-4018-5","author":[{"family":"Graham","given":"John W."}],"accessed":{"date-parts":[["2020",2,11]]},"issued":{"date-parts":[["2012"]]}}},{"id":130172,"uris":["http://zotero.org/groups/4652725/items/VHM4Z8ZI"],"itemData":{"id":130172,"type":"article-journal","container-title":"Psychological Methods","DOI":"10/bhx874","issue":"2","language":"en","note":"6390 citations (Crossref) [2022-08-02]","page":"147-177","title":"Missing data: Our view of the state of the art","volume":"7","author":[{"family":"Schafer","given":"Joseph L."},{"family":"Graham","given":"John W."}],"issued":{"date-parts":[["2002"]]}}}],"schema":"https://github.com/citation-style-language/schema/raw/master/csl-citation.json"} </w:instrText>
      </w:r>
      <w:r w:rsidRPr="142D662F" w:rsidR="00917DB4">
        <w:rPr>
          <w:rFonts w:cs="Calibri"/>
          <w:color w:val="000000" w:themeColor="text1"/>
        </w:rPr>
        <w:fldChar w:fldCharType="separate"/>
      </w:r>
      <w:r w:rsidRPr="00917DB4" w:rsidR="00917DB4">
        <w:rPr>
          <w:rFonts w:cs="Calibri"/>
        </w:rPr>
        <w:t>(Graham, 2012; Schafer &amp; Graham, 2002)</w:t>
      </w:r>
      <w:r w:rsidRPr="142D662F" w:rsidR="00917DB4">
        <w:rPr>
          <w:rFonts w:cs="Calibri"/>
          <w:color w:val="000000" w:themeColor="text1"/>
        </w:rPr>
        <w:fldChar w:fldCharType="end"/>
      </w:r>
      <w:r w:rsidRPr="142D662F">
        <w:rPr>
          <w:rFonts w:cs="Calibri"/>
          <w:color w:val="000000" w:themeColor="text1"/>
        </w:rPr>
        <w:t xml:space="preserve">. </w:t>
      </w:r>
      <w:r w:rsidRPr="4B059A17" w:rsidR="4B059A17">
        <w:rPr>
          <w:rFonts w:cs="Calibri"/>
          <w:color w:val="000000" w:themeColor="text1"/>
        </w:rPr>
        <w:t>In executing FIML for independent and dependent variables, we will include demographic and SES variables</w:t>
      </w:r>
      <w:r w:rsidRPr="43D8E16E" w:rsidR="43D8E16E">
        <w:rPr>
          <w:rFonts w:cs="Calibri"/>
          <w:color w:val="000000" w:themeColor="text1"/>
        </w:rPr>
        <w:t xml:space="preserve"> in addition to those that are already included</w:t>
      </w:r>
      <w:r w:rsidRPr="43D8E16E">
        <w:rPr>
          <w:rFonts w:cs="Calibri"/>
          <w:color w:val="000000" w:themeColor="text1"/>
        </w:rPr>
        <w:t xml:space="preserve"> in the </w:t>
      </w:r>
      <w:r w:rsidRPr="43D8E16E" w:rsidR="43D8E16E">
        <w:rPr>
          <w:rFonts w:cs="Calibri"/>
          <w:color w:val="000000" w:themeColor="text1"/>
        </w:rPr>
        <w:t>substantive model</w:t>
      </w:r>
      <w:r w:rsidRPr="008A5623">
        <w:rPr>
          <w:rFonts w:cs="Calibri"/>
        </w:rPr>
        <w:t xml:space="preserve"> </w:t>
      </w:r>
      <w:r w:rsidR="00776A76">
        <w:rPr>
          <w:rFonts w:cs="Calibri"/>
        </w:rPr>
        <w:fldChar w:fldCharType="begin"/>
      </w:r>
      <w:r w:rsidR="009357FF">
        <w:rPr>
          <w:rFonts w:cs="Calibri"/>
        </w:rPr>
        <w:instrText xml:space="preserve"> ADDIN ZOTERO_ITEM CSL_CITATION {"citationID":"3MyHdYLv","properties":{"formattedCitation":"(saturated correlates models: Graham, 2003)","plainCitation":"(saturated correlates models: Graham, 2003)","noteIndex":0},"citationItems":[{"id":130173,"uris":["http://zotero.org/groups/4652725/items/V95DT4KI"],"itemData":{"id":130173,"type":"article-journal","container-title":"Structural Equation Modeling: A Multidisciplinary Journal","DOI":"10/c2zf2d","ISSN":"1070-5511, 1532-8007","issue":"1","journalAbbreviation":"Structural Equation Modeling: A Multidisciplinary Journal","language":"en","note":"339 citations (Crossref) [2022-08-02]","page":"80-100","source":"DOI.org (Crossref)","title":"Adding missing-data-relevant variables to FIML-based structural equation models","volume":"10","author":[{"family":"Graham","given":"John W."}],"issued":{"date-parts":[["2003",1]]}},"label":"page","prefix":"saturated correlates models:"}],"schema":"https://github.com/citation-style-language/schema/raw/master/csl-citation.json"} </w:instrText>
      </w:r>
      <w:r w:rsidR="00776A76">
        <w:rPr>
          <w:rFonts w:cs="Calibri"/>
        </w:rPr>
        <w:fldChar w:fldCharType="separate"/>
      </w:r>
      <w:r w:rsidRPr="009357FF" w:rsidR="009357FF">
        <w:rPr>
          <w:rFonts w:cs="Calibri"/>
        </w:rPr>
        <w:t>(saturated correlates models: Graham, 2003)</w:t>
      </w:r>
      <w:r w:rsidR="00776A76">
        <w:rPr>
          <w:rFonts w:cs="Calibri"/>
        </w:rPr>
        <w:fldChar w:fldCharType="end"/>
      </w:r>
      <w:r w:rsidRPr="43D8E16E" w:rsidR="43D8E16E">
        <w:rPr>
          <w:rFonts w:cs="Calibri"/>
        </w:rPr>
        <w:t>.</w:t>
      </w:r>
    </w:p>
    <w:p w:rsidRPr="00673144" w:rsidR="004C10A2" w:rsidP="345EA30D" w:rsidRDefault="345EA30D" w14:paraId="3E9FAD34" w14:textId="484EC0D9">
      <w:pPr>
        <w:pStyle w:val="Heading3"/>
        <w:rPr>
          <w:u w:val="single"/>
        </w:rPr>
      </w:pPr>
      <w:r>
        <w:t>Study 2</w:t>
      </w:r>
    </w:p>
    <w:p w:rsidRPr="000E3D00" w:rsidR="223A20DE" w:rsidP="223A20DE" w:rsidRDefault="223A20DE" w14:paraId="48629CFB" w14:textId="50C4E432">
      <w:pPr>
        <w:rPr>
          <w:rFonts w:cs="Calibri"/>
        </w:rPr>
      </w:pPr>
      <w:r w:rsidRPr="223A20DE">
        <w:rPr>
          <w:rFonts w:cs="Calibri"/>
        </w:rPr>
        <w:t>We would like to first of all implement robustness checks at the variable level.</w:t>
      </w:r>
      <w:r w:rsidRPr="6D6FEE4E" w:rsidR="6D6FEE4E">
        <w:rPr>
          <w:rFonts w:cs="Calibri"/>
        </w:rPr>
        <w:t xml:space="preserve"> In order to gain deeper insight into different facets of SES</w:t>
      </w:r>
      <w:r w:rsidRPr="6C6C841B" w:rsidR="6C6C841B">
        <w:rPr>
          <w:rFonts w:cs="Calibri"/>
        </w:rPr>
        <w:t xml:space="preserve"> </w:t>
      </w:r>
      <w:r w:rsidRPr="6C6C841B">
        <w:rPr>
          <w:rFonts w:cs="Calibri"/>
        </w:rPr>
        <w:fldChar w:fldCharType="begin"/>
      </w:r>
      <w:r w:rsidRPr="6C6C841B">
        <w:rPr>
          <w:rFonts w:cs="Calibri"/>
        </w:rPr>
        <w:instrText xml:space="preserve"> ADDIN ZOTERO_ITEM CSL_CITATION {"citationID":"KsCYSD6I","properties":{"formattedCitation":"(APA, 2007; Avvisati, 2020; O\\uc0\\u8217{}Connell, 2019)","plainCitation":"(APA, 2007; Avvisati, 2020; O’Connell, 2019)","noteIndex":0},"citationItems":[{"id":129898,"uris":["http://zotero.org/groups/4652725/items/N5P6BJIR"],"itemData":{"id":129898,"type":"report","event-place":"Washington, DC","language":"en","publisher":"American Psychological Association","publisher-place":"Washington, DC","title":"Report of the APA Task Force on socioeconomic status","author":[{"literal":"APA"}],"collection-editor":[{"literal":"American Psychological Association, Task Force on Socioeconomic Status"}],"issued":{"date-parts":[["2007"]]}}},{"id":129890,"uris":["http://zotero.org/groups/4652725/items/S4DEALLL"],"itemData":{"id":129890,"type":"article-journal","abstract":"This article reviews the history of the measure of socio-economic status in PISA and identifies theoretical underpinnings of the index of economic, social and cultural status (ESCS). It then highlights multiple changes in the instruments and scaling methods used by PISA over time, and suggests ways of resolving the tensions behind some of these changes and thereby stabilise the measure of ESCS. A stable definition and operational procedure to derive the ESCS index appears essential to compare the ESCS-achievement relationship over time. Some of the suggestions included in this article were already implemented in the 2018 cycle.","container-title":"Large-scale Assessments in Education","DOI":"10/gpqhgb","ISSN":"2196-0739","issue":"1","journalAbbreviation":"Large-scale Assess Educ","language":"en","note":"30 citations (Crossref) [2022-07-17]","page":"8","source":"DOI.org (Crossref)","title":"The measure of socio-economic status in PISA: a review and some suggested improvements","title-short":"The measure of socio-economic status in PISA","volume":"8","author":[{"family":"Avvisati","given":"Francesco"}],"issued":{"date-parts":[["2020",12]]}}},{"id":129886,"uris":["http://zotero.org/groups/4652725/items/VH3T34GT"],"itemData":{"id":129886,"type":"article-journal","container-title":"Intelligence","DOI":"10/gmhw9s","ISSN":"01602896","journalAbbreviation":"Intelligence","language":"en","note":"13 citations (Crossref) [2022-07-17]","page":"41-47","source":"DOI.org (Crossref)","title":"Is the impact of SES on educational performance overestimated? Evidence from the PISA survey","title-short":"Is the impact of SES on educational performance overestimated?","volume":"75","author":[{"family":"O'Connell","given":"Michael"}],"issued":{"date-parts":[["2019",7]]}}}],"schema":"https://github.com/citation-style-language/schema/raw/master/csl-citation.json"} </w:instrText>
      </w:r>
      <w:r w:rsidRPr="6C6C841B">
        <w:rPr>
          <w:rFonts w:cs="Calibri"/>
        </w:rPr>
        <w:fldChar w:fldCharType="separate"/>
      </w:r>
      <w:r w:rsidRPr="6C6C841B" w:rsidR="6C6C841B">
        <w:rPr>
          <w:rFonts w:cs="Calibri"/>
        </w:rPr>
        <w:t>(APA, 2007; Avvisati, 2020; O’Connell, 2019)</w:t>
      </w:r>
      <w:r w:rsidRPr="6C6C841B">
        <w:rPr>
          <w:rFonts w:cs="Calibri"/>
        </w:rPr>
        <w:fldChar w:fldCharType="end"/>
      </w:r>
      <w:r w:rsidRPr="6C6C841B" w:rsidR="6C6C841B">
        <w:rPr>
          <w:rFonts w:cs="Calibri"/>
        </w:rPr>
        <w:t>,</w:t>
      </w:r>
      <w:r w:rsidRPr="4DB959D1" w:rsidR="6C6C841B">
        <w:rPr>
          <w:rFonts w:asciiTheme="majorHAnsi" w:hAnsiTheme="majorHAnsi" w:cstheme="majorBidi"/>
        </w:rPr>
        <w:t xml:space="preserve"> </w:t>
      </w:r>
      <w:r w:rsidRPr="7744FD06" w:rsidR="7744FD06">
        <w:rPr>
          <w:rFonts w:asciiTheme="majorHAnsi" w:hAnsiTheme="majorHAnsi" w:cstheme="majorBidi"/>
        </w:rPr>
        <w:t xml:space="preserve">students’ social capital can be </w:t>
      </w:r>
      <w:r w:rsidRPr="7C9AD423" w:rsidR="7C9AD423">
        <w:rPr>
          <w:rFonts w:asciiTheme="majorHAnsi" w:hAnsiTheme="majorHAnsi" w:cstheme="majorBidi"/>
        </w:rPr>
        <w:t xml:space="preserve">operationalized using </w:t>
      </w:r>
      <w:r w:rsidRPr="3FC2FFF9" w:rsidR="3FC2FFF9">
        <w:rPr>
          <w:rFonts w:asciiTheme="majorHAnsi" w:hAnsiTheme="majorHAnsi" w:cstheme="majorBidi"/>
        </w:rPr>
        <w:t xml:space="preserve">alternative measures such as </w:t>
      </w:r>
      <w:r w:rsidRPr="4E23938D" w:rsidR="4E23938D">
        <w:rPr>
          <w:rFonts w:asciiTheme="majorHAnsi" w:hAnsiTheme="majorHAnsi" w:cstheme="majorBidi"/>
        </w:rPr>
        <w:t xml:space="preserve">parents’ </w:t>
      </w:r>
      <w:r w:rsidRPr="5879D94F" w:rsidR="5879D94F">
        <w:rPr>
          <w:rFonts w:asciiTheme="majorHAnsi" w:hAnsiTheme="majorHAnsi" w:cstheme="majorBidi"/>
        </w:rPr>
        <w:t>education</w:t>
      </w:r>
      <w:r w:rsidRPr="2C665D7B" w:rsidR="2C665D7B">
        <w:rPr>
          <w:rFonts w:asciiTheme="majorHAnsi" w:hAnsiTheme="majorHAnsi" w:cstheme="majorBidi"/>
        </w:rPr>
        <w:t xml:space="preserve"> </w:t>
      </w:r>
      <w:r w:rsidRPr="6BEB4D11" w:rsidR="6BEB4D11">
        <w:rPr>
          <w:rFonts w:asciiTheme="majorHAnsi" w:hAnsiTheme="majorHAnsi" w:cstheme="majorBidi"/>
        </w:rPr>
        <w:t xml:space="preserve">or using </w:t>
      </w:r>
      <w:r w:rsidRPr="3CE5BEE2" w:rsidR="3CE5BEE2">
        <w:rPr>
          <w:rFonts w:asciiTheme="majorHAnsi" w:hAnsiTheme="majorHAnsi" w:cstheme="majorBidi"/>
        </w:rPr>
        <w:t xml:space="preserve">an index approach similar to </w:t>
      </w:r>
      <w:r w:rsidRPr="115C30EC" w:rsidR="115C30EC">
        <w:rPr>
          <w:rFonts w:asciiTheme="majorHAnsi" w:hAnsiTheme="majorHAnsi" w:cstheme="majorBidi"/>
        </w:rPr>
        <w:t>that</w:t>
      </w:r>
      <w:r w:rsidRPr="1B6D7FBF" w:rsidR="00E414A5">
        <w:rPr>
          <w:rFonts w:asciiTheme="majorHAnsi" w:hAnsiTheme="majorHAnsi" w:cstheme="majorBidi"/>
        </w:rPr>
        <w:t xml:space="preserve"> in PISA studies</w:t>
      </w:r>
      <w:r w:rsidRPr="001B5F72" w:rsidR="00E414A5">
        <w:rPr>
          <w:rFonts w:cs="Calibri"/>
        </w:rPr>
        <w:t xml:space="preserve"> </w:t>
      </w:r>
      <w:r w:rsidRPr="001B5F72" w:rsidR="00E414A5">
        <w:rPr>
          <w:rFonts w:cs="Calibri"/>
        </w:rPr>
        <w:fldChar w:fldCharType="begin"/>
      </w:r>
      <w:r w:rsidRPr="001B5F72" w:rsidR="00E414A5">
        <w:rPr>
          <w:rFonts w:cs="Calibri"/>
        </w:rPr>
        <w:instrText xml:space="preserve"> ADDIN ZOTERO_ITEM CSL_CITATION {"citationID":"UBZL6jeN","properties":{"formattedCitation":"(OECD, 2019)","plainCitation":"(OECD, 2019)","noteIndex":0},"citationItems":[{"id":129893,"uris":["http://zotero.org/groups/4652725/items/XFXTLH6B"],"itemData":{"id":129893,"type":"book","collection-title":"PISA","ISBN":"978-92-64-89352-8","language":"en","note":"DOI: 10.1787/b5fd1b8f-en","publisher":"OECD","source":"DOI.org (Crossref)","title":"PISA 2018 results (Volume II): Where all students can succeed","title-short":"PISA 2018 Results (Volume II)","URL":"https://www.oecd-ilibrary.org/education/pisa-2018-results-volume-ii_b5fd1b8f-en","author":[{"literal":"OECD"}],"accessed":{"date-parts":[["2022",7,17]]},"issued":{"date-parts":[["2019",12,3]]}}}],"schema":"https://github.com/citation-style-language/schema/raw/master/csl-citation.json"} </w:instrText>
      </w:r>
      <w:r w:rsidRPr="001B5F72" w:rsidR="00E414A5">
        <w:rPr>
          <w:rFonts w:cs="Calibri"/>
        </w:rPr>
        <w:fldChar w:fldCharType="separate"/>
      </w:r>
      <w:r w:rsidRPr="001B5F72" w:rsidR="00E414A5">
        <w:rPr>
          <w:rFonts w:cs="Calibri"/>
        </w:rPr>
        <w:t>(OECD, 2019)</w:t>
      </w:r>
      <w:r w:rsidRPr="001B5F72" w:rsidR="00E414A5">
        <w:rPr>
          <w:rFonts w:cs="Calibri"/>
        </w:rPr>
        <w:fldChar w:fldCharType="end"/>
      </w:r>
      <w:r w:rsidRPr="001B5F72" w:rsidR="00E414A5">
        <w:rPr>
          <w:rFonts w:cs="Calibri"/>
        </w:rPr>
        <w:t xml:space="preserve">. </w:t>
      </w:r>
      <w:r w:rsidRPr="232B7B59" w:rsidR="232B7B59">
        <w:rPr>
          <w:rFonts w:cs="Calibri"/>
        </w:rPr>
        <w:t>Similarly,</w:t>
      </w:r>
      <w:r w:rsidRPr="001B5F72" w:rsidR="00E414A5">
        <w:rPr>
          <w:rFonts w:cs="Calibri"/>
        </w:rPr>
        <w:t xml:space="preserve"> </w:t>
      </w:r>
      <w:r w:rsidRPr="59AA0E33" w:rsidR="59AA0E33">
        <w:rPr>
          <w:rFonts w:cs="Calibri"/>
        </w:rPr>
        <w:t>students’</w:t>
      </w:r>
      <w:r w:rsidRPr="001B5F72" w:rsidR="00E414A5">
        <w:rPr>
          <w:rFonts w:cs="Calibri"/>
        </w:rPr>
        <w:t xml:space="preserve"> </w:t>
      </w:r>
      <w:r w:rsidRPr="66B0FC31" w:rsidR="66B0FC31">
        <w:rPr>
          <w:rFonts w:cs="Calibri"/>
        </w:rPr>
        <w:t>previous</w:t>
      </w:r>
      <w:r w:rsidRPr="3E090F0D" w:rsidR="3E090F0D">
        <w:rPr>
          <w:rFonts w:cs="Calibri"/>
        </w:rPr>
        <w:t xml:space="preserve"> achievement</w:t>
      </w:r>
      <w:r w:rsidRPr="5891D2BC" w:rsidR="5891D2BC">
        <w:rPr>
          <w:rFonts w:cs="Calibri"/>
        </w:rPr>
        <w:t xml:space="preserve"> </w:t>
      </w:r>
      <w:r w:rsidRPr="0A447C58" w:rsidR="0A447C58">
        <w:rPr>
          <w:rFonts w:cs="Calibri"/>
        </w:rPr>
        <w:t>in</w:t>
      </w:r>
      <w:r w:rsidRPr="3A509CE3" w:rsidR="3A509CE3">
        <w:rPr>
          <w:rFonts w:cs="Calibri"/>
        </w:rPr>
        <w:t xml:space="preserve"> Norwegian</w:t>
      </w:r>
      <w:r w:rsidRPr="02BE92F4" w:rsidR="02BE92F4">
        <w:rPr>
          <w:rFonts w:cs="Calibri"/>
        </w:rPr>
        <w:t xml:space="preserve"> (stp</w:t>
      </w:r>
      <w:r w:rsidRPr="6CF9CBF8" w:rsidR="6CF9CBF8">
        <w:rPr>
          <w:rFonts w:cs="Calibri"/>
        </w:rPr>
        <w:t>_</w:t>
      </w:r>
      <w:r w:rsidRPr="7B5A5F8C" w:rsidR="7B5A5F8C">
        <w:rPr>
          <w:rFonts w:cs="Calibri"/>
        </w:rPr>
        <w:t>norw</w:t>
      </w:r>
      <w:r w:rsidRPr="02BE92F4" w:rsidR="02BE92F4">
        <w:rPr>
          <w:rFonts w:cs="Calibri"/>
        </w:rPr>
        <w:t>)</w:t>
      </w:r>
      <w:r w:rsidRPr="3A509CE3" w:rsidR="3A509CE3">
        <w:rPr>
          <w:rFonts w:cs="Calibri"/>
        </w:rPr>
        <w:t xml:space="preserve"> and mathematics</w:t>
      </w:r>
      <w:r w:rsidRPr="7B5A5F8C" w:rsidR="7B5A5F8C">
        <w:rPr>
          <w:rFonts w:cs="Calibri"/>
        </w:rPr>
        <w:t xml:space="preserve"> </w:t>
      </w:r>
      <w:r w:rsidRPr="1006EB11" w:rsidR="1006EB11">
        <w:rPr>
          <w:rFonts w:cs="Calibri"/>
        </w:rPr>
        <w:t>(stp_math)</w:t>
      </w:r>
      <w:r w:rsidRPr="3A509CE3" w:rsidR="3A509CE3">
        <w:rPr>
          <w:rFonts w:cs="Calibri"/>
        </w:rPr>
        <w:t xml:space="preserve"> can be corroborated using</w:t>
      </w:r>
      <w:r w:rsidRPr="5891D2BC" w:rsidR="5891D2BC">
        <w:rPr>
          <w:rFonts w:cs="Calibri"/>
        </w:rPr>
        <w:t xml:space="preserve"> </w:t>
      </w:r>
      <w:r w:rsidRPr="16B98FED" w:rsidR="16B98FED">
        <w:rPr>
          <w:rFonts w:cs="Calibri"/>
        </w:rPr>
        <w:t>their</w:t>
      </w:r>
      <w:r w:rsidRPr="19ABA248" w:rsidR="19ABA248">
        <w:rPr>
          <w:rFonts w:cs="Calibri"/>
        </w:rPr>
        <w:t xml:space="preserve"> attainment record in</w:t>
      </w:r>
      <w:r w:rsidRPr="16B98FED" w:rsidR="16B98FED">
        <w:rPr>
          <w:rFonts w:cs="Calibri"/>
        </w:rPr>
        <w:t xml:space="preserve"> </w:t>
      </w:r>
      <w:r w:rsidRPr="359984E8" w:rsidR="359984E8">
        <w:rPr>
          <w:rFonts w:cs="Calibri"/>
        </w:rPr>
        <w:t xml:space="preserve">social </w:t>
      </w:r>
      <w:r w:rsidRPr="4CB0F770" w:rsidR="4CB0F770">
        <w:rPr>
          <w:rFonts w:cs="Calibri"/>
        </w:rPr>
        <w:t>(stp</w:t>
      </w:r>
      <w:r w:rsidRPr="36EC3075" w:rsidR="36EC3075">
        <w:rPr>
          <w:rFonts w:cs="Calibri"/>
        </w:rPr>
        <w:t>_socs)</w:t>
      </w:r>
      <w:r w:rsidRPr="4CB0F770" w:rsidR="4CB0F770">
        <w:rPr>
          <w:rFonts w:cs="Calibri"/>
        </w:rPr>
        <w:t xml:space="preserve"> </w:t>
      </w:r>
      <w:r w:rsidRPr="359984E8" w:rsidR="359984E8">
        <w:rPr>
          <w:rFonts w:cs="Calibri"/>
        </w:rPr>
        <w:t xml:space="preserve">and natural </w:t>
      </w:r>
      <w:r w:rsidRPr="4A46106C" w:rsidR="4A46106C">
        <w:rPr>
          <w:rFonts w:cs="Calibri"/>
        </w:rPr>
        <w:t>sciences</w:t>
      </w:r>
      <w:r w:rsidRPr="64948C3E" w:rsidR="64948C3E">
        <w:rPr>
          <w:rFonts w:cs="Calibri"/>
        </w:rPr>
        <w:t xml:space="preserve"> (stp</w:t>
      </w:r>
      <w:r w:rsidRPr="390AFE48" w:rsidR="390AFE48">
        <w:rPr>
          <w:rFonts w:cs="Calibri"/>
        </w:rPr>
        <w:t>_nats</w:t>
      </w:r>
      <w:r w:rsidRPr="64948C3E" w:rsidR="64948C3E">
        <w:rPr>
          <w:rFonts w:cs="Calibri"/>
        </w:rPr>
        <w:t>),</w:t>
      </w:r>
      <w:r w:rsidRPr="359984E8" w:rsidR="359984E8">
        <w:rPr>
          <w:rFonts w:cs="Calibri"/>
        </w:rPr>
        <w:t xml:space="preserve"> respectively</w:t>
      </w:r>
      <w:r w:rsidRPr="4A46106C" w:rsidR="4A46106C">
        <w:rPr>
          <w:rFonts w:cs="Calibri"/>
        </w:rPr>
        <w:t>.</w:t>
      </w:r>
      <w:r w:rsidRPr="001B5F72" w:rsidR="00E414A5">
        <w:rPr>
          <w:rFonts w:cs="Calibri"/>
        </w:rPr>
        <w:t xml:space="preserve"> </w:t>
      </w:r>
      <w:r w:rsidRPr="1C934717" w:rsidR="1C934717">
        <w:rPr>
          <w:rFonts w:cs="Calibri"/>
        </w:rPr>
        <w:t xml:space="preserve">In addition, we will use different methods for missing data treatment. </w:t>
      </w:r>
      <w:r w:rsidRPr="53B07FC6" w:rsidR="53B07FC6">
        <w:rPr>
          <w:rFonts w:cs="Calibri"/>
        </w:rPr>
        <w:t xml:space="preserve">Missing data treatment described in Study </w:t>
      </w:r>
      <w:r w:rsidRPr="6B941494" w:rsidR="6B941494">
        <w:rPr>
          <w:rFonts w:cs="Calibri"/>
        </w:rPr>
        <w:t>1 can also be applied to Study 2.</w:t>
      </w:r>
    </w:p>
    <w:p w:rsidRPr="000E3D00" w:rsidR="00C7161A" w:rsidP="00471BBE" w:rsidRDefault="223A20DE" w14:paraId="758812A7" w14:textId="6A3C1922">
      <w:pPr>
        <w:rPr>
          <w:rFonts w:asciiTheme="majorHAnsi" w:hAnsiTheme="majorHAnsi" w:cstheme="majorBidi"/>
        </w:rPr>
      </w:pPr>
      <w:r w:rsidRPr="223A20DE">
        <w:rPr>
          <w:rFonts w:asciiTheme="majorHAnsi" w:hAnsiTheme="majorHAnsi" w:cstheme="majorBidi"/>
        </w:rPr>
        <w:t xml:space="preserve">Next, our robust checks focus on the modelling level. Our central approach (see </w:t>
      </w:r>
      <w:r w:rsidRPr="223A20DE">
        <w:rPr>
          <w:rFonts w:asciiTheme="majorHAnsi" w:hAnsiTheme="majorHAnsi" w:cstheme="majorBidi"/>
          <w:i/>
          <w:iCs/>
        </w:rPr>
        <w:t>analyses</w:t>
      </w:r>
      <w:r w:rsidRPr="223A20DE">
        <w:rPr>
          <w:rFonts w:asciiTheme="majorHAnsi" w:hAnsiTheme="majorHAnsi" w:cstheme="majorBidi"/>
        </w:rPr>
        <w:t xml:space="preserve">) is highly influenced by the Engzell et al., </w:t>
      </w:r>
      <w:r w:rsidRPr="223A20DE" w:rsidR="00EE77DD">
        <w:rPr>
          <w:rFonts w:asciiTheme="majorHAnsi" w:hAnsiTheme="majorHAnsi" w:cstheme="majorBidi"/>
        </w:rPr>
        <w:fldChar w:fldCharType="begin"/>
      </w:r>
      <w:r w:rsidRPr="223A20DE" w:rsidR="00EE77DD">
        <w:rPr>
          <w:rFonts w:asciiTheme="majorHAnsi" w:hAnsiTheme="majorHAnsi" w:cstheme="majorBidi"/>
        </w:rPr>
        <w:instrText xml:space="preserve"> ADDIN ZOTERO_ITEM CSL_CITATION {"citationID":"BOYYqZFE","properties":{"formattedCitation":"(2021)","plainCitation":"(2021)","noteIndex":0},"citationItems":[{"id":93512,"uris":["http://zotero.org/groups/4652725/items/EWM2Y7L9"],"itemData":{"id":93512,"type":"article-journal","abstract":"Significance\n            School closures have been a common tool in the battle against COVID-19. Yet, their costs and benefits remain insufficiently known. We use a natural experiment that occurred as national examinations in The Netherlands took place before and after lockdown to evaluate the impact of school closures on students’ learning. The Netherlands is interesting as a “best-case” scenario, with a short lockdown, equitable school funding, and world-leading rates of broadband access. Despite favorable conditions, we find that students made little or no progress while learning from home. Learning loss was most pronounced among students from disadvantaged homes.\n          , \n            \n              Suspension of face-to-face instruction in schools during the COVID-19 pandemic has led to concerns about consequences for students’ learning. So far, data to study this question have been limited. Here we evaluate the effect of school closures on primary school performance using exceptionally rich data from The Netherlands (\n              n\n              \n                \n                  ≈\n                \n              \n              350,000). We use the fact that national examinations took place before and after lockdown and compare progress during this period to the same period in the 3 previous years. The Netherlands underwent only a relatively short lockdown (8 wk) and features an equitable system of school funding and the world’s highest rate of broadband access. Still, our results reveal a learning loss of about 3 percentile points or 0.08 standard deviations. The effect is equivalent to one-fifth of a school year, the same period that schools remained closed. Losses are up to 60% larger among students from less-educated homes, confirming worries about the uneven toll of the pandemic on children and families. Investigating mechanisms, we find that most of the effect reflects the cumulative impact of knowledge learned rather than transitory influences on the day of testing. Results remain robust when balancing on the estimated propensity of treatment and using maximum-entropy weights or with fixed-effects specifications that compare students within the same school and family. The findings imply that students made little or no progress while learning from home and suggest losses even larger in countries with weaker infrastructure or longer school closures.","container-title":"Proceedings of the National Academy of Sciences","DOI":"https://doi.org/10.1073/pnas.2022376118","ISSN":"0027-8424, 1091-6490","issue":"17","journalAbbreviation":"Proc. Natl. Acad. Sci. U.S.A.","language":"en","page":"e2022376118","source":"DOI.org (Crossref)","title":"Learning loss due to school closures during the COVID-19 pandemic","volume":"118","author":[{"family":"Engzell","given":"Per"},{"family":"Frey","given":"Arun"},{"family":"Verhagen","given":"Mark D."}],"issued":{"date-parts":[["2021",4,27]]}},"label":"page","suppress-author":true}],"schema":"https://github.com/citation-style-language/schema/raw/master/csl-citation.json"} </w:instrText>
      </w:r>
      <w:r w:rsidRPr="223A20DE" w:rsidR="00EE77DD">
        <w:rPr>
          <w:rFonts w:asciiTheme="majorHAnsi" w:hAnsiTheme="majorHAnsi" w:cstheme="majorBidi"/>
        </w:rPr>
        <w:fldChar w:fldCharType="separate"/>
      </w:r>
      <w:r w:rsidRPr="223A20DE">
        <w:rPr>
          <w:rFonts w:cs="Calibri"/>
        </w:rPr>
        <w:t>(2021)</w:t>
      </w:r>
      <w:r w:rsidRPr="223A20DE" w:rsidR="00EE77DD">
        <w:rPr>
          <w:rFonts w:asciiTheme="majorHAnsi" w:hAnsiTheme="majorHAnsi" w:cstheme="majorBidi"/>
        </w:rPr>
        <w:fldChar w:fldCharType="end"/>
      </w:r>
      <w:r w:rsidRPr="223A20DE">
        <w:rPr>
          <w:rFonts w:asciiTheme="majorHAnsi" w:hAnsiTheme="majorHAnsi" w:cstheme="majorBidi"/>
        </w:rPr>
        <w:t xml:space="preserve"> paper. An alternative regression design can be found in Angrist and Pischke </w:t>
      </w:r>
      <w:r w:rsidRPr="223A20DE" w:rsidR="00EE77DD">
        <w:rPr>
          <w:rFonts w:asciiTheme="majorHAnsi" w:hAnsiTheme="majorHAnsi" w:cstheme="majorBidi"/>
        </w:rPr>
        <w:fldChar w:fldCharType="begin"/>
      </w:r>
      <w:r w:rsidRPr="223A20DE" w:rsidR="00EE77DD">
        <w:rPr>
          <w:rFonts w:asciiTheme="majorHAnsi" w:hAnsiTheme="majorHAnsi" w:cstheme="majorBidi"/>
        </w:rPr>
        <w:instrText xml:space="preserve"> ADDIN ZOTERO_ITEM CSL_CITATION {"citationID":"UwVRVN4M","properties":{"formattedCitation":"(2009)","plainCitation":"(2009)","noteIndex":0},"citationItems":[{"id":130008,"uris":["http://zotero.org/groups/4652725/items/Z87D74WQ"],"itemData":{"id":130008,"type":"book","call-number":"HB139 .A54 2009","event-place":"Princeton, NJ","ISBN":"978-0-691-12034-8","language":"en","note":"OCLC: ocn231586808","number-of-pages":"373","publisher":"Princeton University Press","publisher-place":"Princeton, NJ","source":"Library of Congress ISBN","title":"Mostly harmless econometrics. An empiricist's companion","title-short":"Mostly harmless econometrics","author":[{"family":"Angrist","given":"Joshua David"},{"family":"Pischke","given":"Jörn-Steffen"}],"issued":{"date-parts":[["2009"]]}},"label":"page","suppress-author":true}],"schema":"https://github.com/citation-style-language/schema/raw/master/csl-citation.json"} </w:instrText>
      </w:r>
      <w:r w:rsidRPr="223A20DE" w:rsidR="00EE77DD">
        <w:rPr>
          <w:rFonts w:asciiTheme="majorHAnsi" w:hAnsiTheme="majorHAnsi" w:cstheme="majorBidi"/>
        </w:rPr>
        <w:fldChar w:fldCharType="separate"/>
      </w:r>
      <w:r w:rsidRPr="223A20DE">
        <w:rPr>
          <w:rFonts w:cs="Calibri"/>
        </w:rPr>
        <w:t>(2009)</w:t>
      </w:r>
      <w:r w:rsidRPr="223A20DE" w:rsidR="00EE77DD">
        <w:rPr>
          <w:rFonts w:asciiTheme="majorHAnsi" w:hAnsiTheme="majorHAnsi" w:cstheme="majorBidi"/>
        </w:rPr>
        <w:fldChar w:fldCharType="end"/>
      </w:r>
      <w:r w:rsidRPr="223A20DE">
        <w:rPr>
          <w:rFonts w:asciiTheme="majorHAnsi" w:hAnsiTheme="majorHAnsi" w:cstheme="majorBidi"/>
        </w:rPr>
        <w:t xml:space="preserve"> for validating effect estimations </w:t>
      </w:r>
      <w:r w:rsidRPr="223A20DE" w:rsidR="00EE77DD">
        <w:rPr>
          <w:rFonts w:asciiTheme="majorHAnsi" w:hAnsiTheme="majorHAnsi" w:cstheme="majorBidi"/>
        </w:rPr>
        <w:fldChar w:fldCharType="begin"/>
      </w:r>
      <w:r w:rsidRPr="223A20DE" w:rsidR="00EE77DD">
        <w:rPr>
          <w:rFonts w:asciiTheme="majorHAnsi" w:hAnsiTheme="majorHAnsi" w:cstheme="majorBidi"/>
        </w:rPr>
        <w:instrText xml:space="preserve"> ADDIN ZOTERO_ITEM CSL_CITATION {"citationID":"jjH8RV7P","properties":{"formattedCitation":"(see also Brumback, 2021)","plainCitation":"(see also Brumback, 2021)","noteIndex":0},"citationItems":[{"id":130009,"uris":["http://zotero.org/groups/4652725/items/X6LRQQSX"],"itemData":{"id":130009,"type":"book","edition":"1","event-place":"Boca Raton","ISBN":"978-1-00-314667-4","language":"en","note":"DOI: 10.1201/9781003146674","publisher":"Chapman and Hall/CRC","publisher-place":"Boca Raton","source":"DOI.org (Crossref)","title":"Fundamentals of causal inference with R","URL":"https://www.taylorfrancis.com/books/9781003146674","author":[{"family":"Brumback","given":"Babette A."}],"accessed":{"date-parts":[["2022",7,19]]},"issued":{"date-parts":[["2021",9,21]]}},"label":"page","prefix":"see also"}],"schema":"https://github.com/citation-style-language/schema/raw/master/csl-citation.json"} </w:instrText>
      </w:r>
      <w:r w:rsidRPr="223A20DE" w:rsidR="00EE77DD">
        <w:rPr>
          <w:rFonts w:asciiTheme="majorHAnsi" w:hAnsiTheme="majorHAnsi" w:cstheme="majorBidi"/>
        </w:rPr>
        <w:fldChar w:fldCharType="separate"/>
      </w:r>
      <w:r w:rsidRPr="223A20DE">
        <w:rPr>
          <w:rFonts w:cs="Calibri"/>
        </w:rPr>
        <w:t>(see also Brumback, 2021)</w:t>
      </w:r>
      <w:r w:rsidRPr="223A20DE" w:rsidR="00EE77DD">
        <w:rPr>
          <w:rFonts w:asciiTheme="majorHAnsi" w:hAnsiTheme="majorHAnsi" w:cstheme="majorBidi"/>
        </w:rPr>
        <w:fldChar w:fldCharType="end"/>
      </w:r>
      <w:r w:rsidRPr="223A20DE">
        <w:rPr>
          <w:rFonts w:asciiTheme="majorHAnsi" w:hAnsiTheme="majorHAnsi" w:cstheme="majorBidi"/>
        </w:rPr>
        <w:t xml:space="preserve">. Angrist and Pischke’s DiD regression models may include time-varying covariates and are implemented using long data format (see, in particular, pp. 236—239). Furthermore, hierarchical data structure can be re-constructed as students nested in 428 Norwegian municipalities as an alternative to schools. Should the data suggest variations at another level that we are not currently aware of, </w:t>
      </w:r>
      <w:r w:rsidRPr="223A20DE">
        <w:rPr>
          <w:rFonts w:eastAsia="Arial Unicode MS" w:asciiTheme="majorHAnsi" w:hAnsiTheme="majorHAnsi" w:cstheme="majorBidi"/>
        </w:rPr>
        <w:t xml:space="preserve">ICC[1] ≥ .05 </w:t>
      </w:r>
      <w:r w:rsidRPr="223A20DE" w:rsidR="00EE77DD">
        <w:rPr>
          <w:rFonts w:eastAsia="Arial Unicode MS" w:asciiTheme="majorHAnsi" w:hAnsiTheme="majorHAnsi" w:cstheme="majorBidi"/>
        </w:rPr>
        <w:fldChar w:fldCharType="begin"/>
      </w:r>
      <w:r w:rsidRPr="223A20DE" w:rsidR="00EE77DD">
        <w:rPr>
          <w:rFonts w:eastAsia="Arial Unicode MS" w:asciiTheme="majorHAnsi" w:hAnsiTheme="majorHAnsi" w:cstheme="majorBidi"/>
        </w:rPr>
        <w:instrText xml:space="preserve"> ADDIN ZOTERO_ITEM CSL_CITATION {"citationID":"rhdIQOak","properties":{"formattedCitation":"(LeBreton &amp; Senter, 2008)","plainCitation":"(LeBreton &amp; Senter, 2008)","noteIndex":0},"citationItems":[{"id":129920,"uris":["http://zotero.org/groups/4652725/items/QJF4YL3P"],"itemData":{"id":129920,"type":"article-journal","abstract":"The use of interrater reliability (IRR) and interrater agreement (IRA) indices has increased dramatically during the past 20 years. This popularity is, at least in part, because of the increased role of multilevel modeling techniques (e.g., hierarchical linear modeling and multilevel structural equation modeling) in organizational research. IRR and IRA indices are often used to justify aggregating lower-level data used in composition models. The purpose of the current article is to expose researchers to the various issues surrounding the use of IRR and IRA indices often used in conjunction with multilevel models. To achieve this goal, the authors adopt a question-and-answer format and provide a tutorial in the appendices illustrating how these indices may be computed using the SPSS software.","container-title":"Organizational Research Methods","DOI":"10/frx8kx","ISSN":"1094-4281, 1552-7425","issue":"4","journalAbbreviation":"Organizational Research Methods","language":"en","note":"1829 citations (Crossref) [2022-07-17]","page":"815-852","source":"DOI.org (Crossref)","title":"Answers to 20 questions about interrater reliability and interrater agreement","volume":"11","author":[{"family":"LeBreton","given":"James M."},{"family":"Senter","given":"Jenell L."}],"issued":{"date-parts":[["2008",10]]}}}],"schema":"https://github.com/citation-style-language/schema/raw/master/csl-citation.json"} </w:instrText>
      </w:r>
      <w:r w:rsidRPr="223A20DE" w:rsidR="00EE77DD">
        <w:rPr>
          <w:rFonts w:eastAsia="Arial Unicode MS" w:asciiTheme="majorHAnsi" w:hAnsiTheme="majorHAnsi" w:cstheme="majorBidi"/>
        </w:rPr>
        <w:fldChar w:fldCharType="separate"/>
      </w:r>
      <w:r w:rsidRPr="223A20DE">
        <w:rPr>
          <w:rFonts w:cs="Calibri"/>
        </w:rPr>
        <w:t>(LeBreton &amp; Senter, 2008)</w:t>
      </w:r>
      <w:r w:rsidRPr="223A20DE" w:rsidR="00EE77DD">
        <w:rPr>
          <w:rFonts w:eastAsia="Arial Unicode MS" w:asciiTheme="majorHAnsi" w:hAnsiTheme="majorHAnsi" w:cstheme="majorBidi"/>
        </w:rPr>
        <w:fldChar w:fldCharType="end"/>
      </w:r>
      <w:r w:rsidRPr="223A20DE">
        <w:rPr>
          <w:rFonts w:asciiTheme="majorHAnsi" w:hAnsiTheme="majorHAnsi" w:cstheme="majorBidi"/>
        </w:rPr>
        <w:t>, we will include this level in our analyses as another robustness check.</w:t>
      </w:r>
    </w:p>
    <w:p w:rsidR="00C7161A" w:rsidP="00471BBE" w:rsidRDefault="00F741BB" w14:paraId="4249CB8D" w14:textId="1547260C">
      <w:pPr>
        <w:rPr>
          <w:rFonts w:asciiTheme="majorHAnsi" w:hAnsiTheme="majorHAnsi" w:cstheme="majorBidi"/>
        </w:rPr>
      </w:pPr>
      <w:r>
        <w:rPr>
          <w:rFonts w:asciiTheme="majorHAnsi" w:hAnsiTheme="majorHAnsi" w:cstheme="majorBidi"/>
        </w:rPr>
        <w:t>I</w:t>
      </w:r>
      <w:r w:rsidRPr="142D662F" w:rsidR="00011D44">
        <w:rPr>
          <w:rFonts w:asciiTheme="majorHAnsi" w:hAnsiTheme="majorHAnsi" w:cstheme="majorBidi"/>
        </w:rPr>
        <w:t>f further opportunities to check the robustness of our results arise in the process of the analyses (e.g., suggested by reviewers), we will carry out these checks if they are reasonable (e.g., the costs do not exceed the benefits of the analyses).</w:t>
      </w:r>
    </w:p>
    <w:p w:rsidRPr="0019410D" w:rsidR="00E37FEF" w:rsidP="727C5718" w:rsidRDefault="007B349C" w14:paraId="4D85124F" w14:textId="614F42ED">
      <w:pPr>
        <w:pStyle w:val="Heading2"/>
      </w:pPr>
      <w:r>
        <w:t xml:space="preserve">Exploratory </w:t>
      </w:r>
      <w:r w:rsidR="727C5718">
        <w:t>Analysis</w:t>
      </w:r>
    </w:p>
    <w:p w:rsidRPr="00652370" w:rsidR="007F2320" w:rsidRDefault="007B349C" w14:paraId="6A96E175" w14:textId="3234E9AF">
      <w:pPr>
        <w:rPr>
          <w:rFonts w:cs="Calibri"/>
        </w:rPr>
      </w:pPr>
      <w:r w:rsidRPr="142D662F">
        <w:rPr>
          <w:rFonts w:asciiTheme="majorHAnsi" w:hAnsiTheme="majorHAnsi" w:cstheme="majorBidi"/>
        </w:rPr>
        <w:t xml:space="preserve">In principle, we will conduct further exploratory analyses if we can theoretically derive them in a </w:t>
      </w:r>
      <w:r w:rsidRPr="00652370">
        <w:rPr>
          <w:rFonts w:cs="Calibri"/>
        </w:rPr>
        <w:t>plausible way.</w:t>
      </w:r>
    </w:p>
    <w:p w:rsidRPr="00232BAC" w:rsidR="2CDEE052" w:rsidP="2CDEE052" w:rsidRDefault="001220B5" w14:paraId="76D6A93A" w14:textId="71BEFCE3">
      <w:pPr>
        <w:rPr>
          <w:rFonts w:cs="Calibri"/>
        </w:rPr>
      </w:pPr>
      <w:r w:rsidRPr="00652370">
        <w:rPr>
          <w:rFonts w:cs="Calibri"/>
        </w:rPr>
        <w:t xml:space="preserve">First, </w:t>
      </w:r>
      <w:r w:rsidRPr="00652370" w:rsidR="009237E3">
        <w:rPr>
          <w:rFonts w:cs="Calibri"/>
        </w:rPr>
        <w:t xml:space="preserve">we plan to also analyze </w:t>
      </w:r>
      <w:r w:rsidRPr="00652370" w:rsidR="004319AC">
        <w:rPr>
          <w:rFonts w:cs="Calibri"/>
        </w:rPr>
        <w:t>Period 2</w:t>
      </w:r>
      <w:r w:rsidRPr="00652370" w:rsidR="00D92C14">
        <w:rPr>
          <w:rFonts w:cs="Calibri"/>
        </w:rPr>
        <w:t>.</w:t>
      </w:r>
      <w:r w:rsidRPr="00652370" w:rsidR="00BD7ABB">
        <w:rPr>
          <w:rFonts w:cs="Calibri"/>
        </w:rPr>
        <w:t xml:space="preserve"> Analogous to </w:t>
      </w:r>
      <w:r w:rsidRPr="00652370" w:rsidR="004319AC">
        <w:rPr>
          <w:rFonts w:cs="Calibri"/>
        </w:rPr>
        <w:t>Period 1</w:t>
      </w:r>
      <w:r w:rsidRPr="00652370" w:rsidR="00BD7ABB">
        <w:rPr>
          <w:rFonts w:cs="Calibri"/>
        </w:rPr>
        <w:t xml:space="preserve">, we will calculate the difference in Year 8 and Year 9 student </w:t>
      </w:r>
      <w:r w:rsidRPr="00652370" w:rsidR="006970A5">
        <w:rPr>
          <w:rFonts w:cs="Calibri"/>
        </w:rPr>
        <w:t>achievement in</w:t>
      </w:r>
      <w:r w:rsidRPr="00652370" w:rsidR="00BD7ABB">
        <w:rPr>
          <w:rFonts w:cs="Calibri"/>
        </w:rPr>
        <w:t xml:space="preserve"> the national </w:t>
      </w:r>
      <w:r w:rsidRPr="00652370" w:rsidR="003931D2">
        <w:rPr>
          <w:rFonts w:cs="Calibri"/>
        </w:rPr>
        <w:t>test</w:t>
      </w:r>
      <w:r w:rsidRPr="00652370" w:rsidR="00BD7ABB">
        <w:rPr>
          <w:rFonts w:cs="Calibri"/>
        </w:rPr>
        <w:t>s</w:t>
      </w:r>
      <w:r w:rsidR="0039388B">
        <w:rPr>
          <w:rFonts w:cs="Calibri"/>
        </w:rPr>
        <w:t xml:space="preserve"> $</w:t>
      </w:r>
      <w:r w:rsidR="0085200B">
        <w:rPr>
          <w:rFonts w:cs="Calibri"/>
        </w:rPr>
        <w:t>\</w:t>
      </w:r>
      <w:r w:rsidR="00D16C7B">
        <w:rPr>
          <w:rFonts w:cs="Calibri"/>
        </w:rPr>
        <w:t>Delta</w:t>
      </w:r>
      <w:r w:rsidR="0075259F">
        <w:rPr>
          <w:rFonts w:cs="Calibri"/>
        </w:rPr>
        <w:t xml:space="preserve"> </w:t>
      </w:r>
      <w:r w:rsidR="00D22859">
        <w:rPr>
          <w:rFonts w:cs="Calibri"/>
        </w:rPr>
        <w:t>y</w:t>
      </w:r>
      <w:r w:rsidR="00D03E0C">
        <w:rPr>
          <w:rFonts w:cs="Calibri"/>
        </w:rPr>
        <w:t>_</w:t>
      </w:r>
      <w:r w:rsidR="00871128">
        <w:rPr>
          <w:rFonts w:cs="Calibri"/>
        </w:rPr>
        <w:t>i</w:t>
      </w:r>
      <w:r w:rsidR="007E3CED">
        <w:rPr>
          <w:rFonts w:cs="Calibri"/>
        </w:rPr>
        <w:t>^</w:t>
      </w:r>
      <w:r w:rsidR="00953145">
        <w:rPr>
          <w:rFonts w:cs="Calibri"/>
        </w:rPr>
        <w:t>{</w:t>
      </w:r>
      <w:r w:rsidR="007E3CED">
        <w:rPr>
          <w:rFonts w:cs="Calibri"/>
        </w:rPr>
        <w:t>2021-2020</w:t>
      </w:r>
      <w:r w:rsidR="00953145">
        <w:rPr>
          <w:rFonts w:cs="Calibri"/>
        </w:rPr>
        <w:t>}</w:t>
      </w:r>
      <w:r w:rsidR="0039388B">
        <w:rPr>
          <w:rFonts w:cs="Calibri"/>
        </w:rPr>
        <w:t>$</w:t>
      </w:r>
      <w:r w:rsidRPr="00652370" w:rsidR="00971D10">
        <w:rPr>
          <w:rFonts w:cs="Calibri" w:eastAsiaTheme="minorEastAsia"/>
        </w:rPr>
        <w:t>.</w:t>
      </w:r>
      <w:r w:rsidRPr="00652370" w:rsidR="00274056">
        <w:rPr>
          <w:rFonts w:cs="Calibri" w:eastAsiaTheme="minorEastAsia"/>
        </w:rPr>
        <w:t xml:space="preserve"> We will explore how </w:t>
      </w:r>
      <w:r w:rsidRPr="00652370" w:rsidR="004319AC">
        <w:rPr>
          <w:rFonts w:cs="Calibri" w:eastAsiaTheme="minorEastAsia"/>
        </w:rPr>
        <w:t>Period 2</w:t>
      </w:r>
      <w:r w:rsidRPr="00652370" w:rsidR="00274056">
        <w:rPr>
          <w:rFonts w:cs="Calibri" w:eastAsiaTheme="minorEastAsia"/>
        </w:rPr>
        <w:t xml:space="preserve"> relates to the other periods prior to COVID-19 school closures and to </w:t>
      </w:r>
      <w:r w:rsidRPr="00652370" w:rsidR="004319AC">
        <w:rPr>
          <w:rFonts w:cs="Calibri" w:eastAsiaTheme="minorEastAsia"/>
        </w:rPr>
        <w:t>Period 1</w:t>
      </w:r>
      <w:r w:rsidRPr="00652370" w:rsidR="00274056">
        <w:rPr>
          <w:rFonts w:cs="Calibri" w:eastAsiaTheme="minorEastAsia"/>
        </w:rPr>
        <w:t>. To do so, we will use the same methodological approaches (i.e., DiD).</w:t>
      </w:r>
      <w:r w:rsidRPr="00652370" w:rsidR="006D294A">
        <w:rPr>
          <w:rFonts w:cs="Calibri" w:eastAsiaTheme="minorEastAsia"/>
        </w:rPr>
        <w:t xml:space="preserve"> </w:t>
      </w:r>
      <w:r w:rsidRPr="00652370" w:rsidR="00011D44">
        <w:rPr>
          <w:rFonts w:cs="Calibri"/>
        </w:rPr>
        <w:t xml:space="preserve">On the one hand, a cumulative nature of learning can be assumed </w:t>
      </w:r>
      <w:r w:rsidRPr="00652370" w:rsidR="00011D44">
        <w:rPr>
          <w:rFonts w:cs="Calibri"/>
        </w:rPr>
        <w:fldChar w:fldCharType="begin"/>
      </w:r>
      <w:r w:rsidRPr="00652370" w:rsidR="00011D44">
        <w:rPr>
          <w:rFonts w:cs="Calibri"/>
        </w:rPr>
        <w:instrText xml:space="preserve"> ADDIN ZOTERO_ITEM CSL_CITATION {"citationID":"65al3T7m","properties":{"formattedCitation":"(Hammerstein et al., 2021; see also Shuell, 1986)","plainCitation":"(Hammerstein et al., 2021; see also Shuell, 1986)","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id":129954,"uris":["http://zotero.org/groups/4652725/items/XF83CXWJ"],"itemData":{"id":129954,"type":"article-journal","abstract":"Although cognitive psychology currently represents the mainstream of psychological and educational thinking, it is only recently that much concern has been shown for learning as such — that is, concern for the factors and/or variables that influence changes in human performance, knowledge structures, and/or conceptions. This article examines current thinking about learning within the framework of cognitive psychology and how a new, cognitive conception of learning can guide future research on both learning and instruction. Similarities and, differences between behavioral and cognitive conceptions of learning are discussed, along with issues such as the active (rather than passive) nature of learning, the concern for understanding (i.e., comprehension), the role of prior knowledge, the cumulative nature of most forms of human learning, and the role played by cognitive analyses of performance. Several cognitive theories of learning are presented as examples of how cognitive psychology has influenced research on learning.","container-title":"Review of Educational Research","DOI":"10/bz957v","ISSN":"0034-6543, 1935-1046","issue":"4","journalAbbreviation":"Review of Educational Research","language":"en","note":"438 citations (Crossref) [2022-07-18]","page":"411-436","source":"DOI.org (Crossref)","title":"Cognitive conceptions of learning","volume":"56","author":[{"family":"Shuell","given":"Thomas J."}],"issued":{"date-parts":[["1986",12]]}},"label":"page","prefix":"see also"}],"schema":"https://github.com/citation-style-language/schema/raw/master/csl-citation.json"} </w:instrText>
      </w:r>
      <w:r w:rsidRPr="00652370" w:rsidR="00011D44">
        <w:rPr>
          <w:rFonts w:cs="Calibri"/>
        </w:rPr>
        <w:fldChar w:fldCharType="separate"/>
      </w:r>
      <w:r w:rsidRPr="00652370" w:rsidR="00011D44">
        <w:rPr>
          <w:rFonts w:cs="Calibri"/>
        </w:rPr>
        <w:t>(Hammerstein et al., 2021; see also Shuell, 1986)</w:t>
      </w:r>
      <w:r w:rsidRPr="00652370" w:rsidR="00011D44">
        <w:rPr>
          <w:rFonts w:cs="Calibri"/>
        </w:rPr>
        <w:fldChar w:fldCharType="end"/>
      </w:r>
      <w:r w:rsidRPr="00652370" w:rsidR="00011D44">
        <w:rPr>
          <w:rFonts w:cs="Calibri"/>
        </w:rPr>
        <w:t xml:space="preserve">, which is why potential learning losses could become greater in the long run. </w:t>
      </w:r>
      <w:r w:rsidRPr="00652370" w:rsidR="00ED793F">
        <w:rPr>
          <w:rFonts w:cs="Calibri"/>
        </w:rPr>
        <w:t xml:space="preserve">In addition, recent research indicate that at least learning deficit early in the pandemic persist over time </w:t>
      </w:r>
      <w:r w:rsidRPr="00652370" w:rsidR="00ED793F">
        <w:rPr>
          <w:rFonts w:cs="Calibri"/>
        </w:rPr>
        <w:fldChar w:fldCharType="begin"/>
      </w:r>
      <w:r w:rsidRPr="00652370" w:rsidR="00ED793F">
        <w:rPr>
          <w:rFonts w:cs="Calibri"/>
        </w:rPr>
        <w:instrText xml:space="preserve"> ADDIN ZOTERO_ITEM CSL_CITATION {"citationID":"i6YXscey","properties":{"formattedCitation":"(Betth\\uc0\\u228{}user et al., 2022)","plainCitation":"(Betthäuser et al., 2022)","noteIndex":0},"citationItems":[{"id":129924,"uris":["http://zotero.org/groups/4652725/items/XWCL23UY"],"itemData":{"id":129924,"type":"report","abstract":"How has the COVID-19 pandemic affected learning progress among school-age children? Two years after the onset of the pandemic, a growing number of studies have addressed this question, but findings vary depending on context. We conduct a pre-registered systematic review, quality appraisal and meta-analysis of 34 studies across 12 countries to assess the magnitude of the effect of the pandemic on learning and the role of different factors in moderating this effect. We find a significant overall learning deficit early in the pandemic (Cohen’s d = -0.17, 95 c.i. [-0.22, -0.13]), which persists over time. Forgone learning was particularly large among children from low socio-economic backgrounds and in contexts with high excess mortality, longer school closures, and less-developed digital learning infrastructures. Future research should assess the effects of the COVID-19 pandemic in low- and middle-income countries, as existing studies mainly focus on high-income countries.","genre":"preprint","language":"en","note":"DOI: 10.31235/osf.io/g2wuy","publisher":"SocArXiv","source":"DOI.org (Crossref)","title":"A systematic review and meta-analysis of the impact of the COVID-19 pandemic on learning","URL":"https://osf.io/g2wuy","author":[{"family":"Betthäuser","given":"Bastian Andreas"},{"family":"Bach-Mortensen","given":"Anders"},{"family":"Engzell","given":"Per"}],"accessed":{"date-parts":[["2022",5,30]]},"issued":{"date-parts":[["2022",4,20]]}}}],"schema":"https://github.com/citation-style-language/schema/raw/master/csl-citation.json"} </w:instrText>
      </w:r>
      <w:r w:rsidRPr="00652370" w:rsidR="00ED793F">
        <w:rPr>
          <w:rFonts w:cs="Calibri"/>
        </w:rPr>
        <w:fldChar w:fldCharType="separate"/>
      </w:r>
      <w:r w:rsidRPr="00652370" w:rsidR="00ED793F">
        <w:rPr>
          <w:rFonts w:cs="Calibri"/>
        </w:rPr>
        <w:t>(Betthäuser et al., 2022)</w:t>
      </w:r>
      <w:r w:rsidRPr="00652370" w:rsidR="00ED793F">
        <w:rPr>
          <w:rFonts w:cs="Calibri"/>
        </w:rPr>
        <w:fldChar w:fldCharType="end"/>
      </w:r>
      <w:r w:rsidRPr="00652370" w:rsidR="00ED793F">
        <w:rPr>
          <w:rFonts w:cs="Calibri"/>
        </w:rPr>
        <w:t xml:space="preserve">. </w:t>
      </w:r>
      <w:r w:rsidRPr="00652370" w:rsidR="00011D44">
        <w:rPr>
          <w:rFonts w:cs="Calibri"/>
        </w:rPr>
        <w:t>On the other hand, it can be assumed that measures (e.g</w:t>
      </w:r>
      <w:r w:rsidRPr="00331E4B" w:rsidR="00011D44">
        <w:rPr>
          <w:rFonts w:cs="Calibri"/>
        </w:rPr>
        <w:t>., government-initiated training programs</w:t>
      </w:r>
      <w:r w:rsidRPr="00331E4B" w:rsidR="00C41549">
        <w:rPr>
          <w:rFonts w:cs="Calibri"/>
        </w:rPr>
        <w:t xml:space="preserve">, </w:t>
      </w:r>
      <w:r w:rsidRPr="00331E4B" w:rsidR="00BF0FB8">
        <w:rPr>
          <w:rFonts w:cs="Calibri"/>
        </w:rPr>
        <w:t xml:space="preserve">providing free </w:t>
      </w:r>
      <w:r w:rsidRPr="00331E4B" w:rsidR="001902CD">
        <w:rPr>
          <w:rFonts w:cs="Calibri"/>
        </w:rPr>
        <w:t>digital devices</w:t>
      </w:r>
      <w:r w:rsidRPr="00331E4B" w:rsidR="00011D44">
        <w:rPr>
          <w:rFonts w:cs="Calibri"/>
        </w:rPr>
        <w:t xml:space="preserve">) were introduced after the first school closures. </w:t>
      </w:r>
      <w:r w:rsidRPr="00331E4B" w:rsidR="00570326">
        <w:rPr>
          <w:rFonts w:cs="Calibri"/>
        </w:rPr>
        <w:t>Furthermore</w:t>
      </w:r>
      <w:r w:rsidRPr="00331E4B" w:rsidR="00011D44">
        <w:rPr>
          <w:rFonts w:cs="Calibri"/>
        </w:rPr>
        <w:t>, it can be assumed that all stakeholders have become familiar with distance learning</w:t>
      </w:r>
      <w:r w:rsidRPr="00331E4B" w:rsidR="00652370">
        <w:rPr>
          <w:rFonts w:cs="Calibri"/>
        </w:rPr>
        <w:t>. That is</w:t>
      </w:r>
      <w:r w:rsidRPr="00331E4B" w:rsidR="00011D44">
        <w:rPr>
          <w:rFonts w:cs="Calibri"/>
        </w:rPr>
        <w:t xml:space="preserve"> students and parents may </w:t>
      </w:r>
      <w:r w:rsidRPr="00331E4B" w:rsidR="00652370">
        <w:rPr>
          <w:rFonts w:cs="Calibri"/>
        </w:rPr>
        <w:t>have known</w:t>
      </w:r>
      <w:r w:rsidRPr="00331E4B" w:rsidR="00011D44">
        <w:rPr>
          <w:rFonts w:cs="Calibri"/>
        </w:rPr>
        <w:t xml:space="preserve"> better how to learn at home in the case of later school closures </w:t>
      </w:r>
      <w:r w:rsidRPr="00331E4B" w:rsidR="00652370">
        <w:rPr>
          <w:rFonts w:cs="Calibri"/>
        </w:rPr>
        <w:t xml:space="preserve">in Period 2 </w:t>
      </w:r>
      <w:r w:rsidRPr="00331E4B" w:rsidR="00011D44">
        <w:rPr>
          <w:rFonts w:cs="Calibri"/>
        </w:rPr>
        <w:t xml:space="preserve">than </w:t>
      </w:r>
      <w:r w:rsidRPr="00331E4B" w:rsidR="00652370">
        <w:rPr>
          <w:rFonts w:cs="Calibri"/>
        </w:rPr>
        <w:t>in Period 1</w:t>
      </w:r>
      <w:r w:rsidRPr="00331E4B" w:rsidR="00011D44">
        <w:rPr>
          <w:rFonts w:cs="Calibri"/>
        </w:rPr>
        <w:t>.</w:t>
      </w:r>
    </w:p>
    <w:p w:rsidRPr="00232BAC" w:rsidR="2CDEE052" w:rsidP="2CDEE052" w:rsidRDefault="007665E4" w14:paraId="578EBA8F" w14:textId="2DAB8372">
      <w:pPr>
        <w:rPr>
          <w:rFonts w:asciiTheme="majorHAnsi" w:hAnsiTheme="majorHAnsi" w:cstheme="majorBidi"/>
        </w:rPr>
      </w:pPr>
      <w:r w:rsidRPr="00331E4B">
        <w:rPr>
          <w:rFonts w:asciiTheme="majorHAnsi" w:hAnsiTheme="majorHAnsi" w:cstheme="majorBidi"/>
        </w:rPr>
        <w:t>Second,</w:t>
      </w:r>
      <w:r w:rsidRPr="00331E4B" w:rsidR="00331E4B">
        <w:rPr>
          <w:rFonts w:asciiTheme="majorHAnsi" w:hAnsiTheme="majorHAnsi" w:cstheme="majorBidi"/>
        </w:rPr>
        <w:t xml:space="preserve"> we may</w:t>
      </w:r>
      <w:r w:rsidRPr="00331E4B" w:rsidR="00B91A4D">
        <w:rPr>
          <w:rFonts w:asciiTheme="majorHAnsi" w:hAnsiTheme="majorHAnsi" w:cstheme="majorBidi"/>
        </w:rPr>
        <w:t xml:space="preserve"> </w:t>
      </w:r>
      <w:r w:rsidRPr="00331E4B" w:rsidR="4E6CB06A">
        <w:rPr>
          <w:rFonts w:asciiTheme="majorHAnsi" w:hAnsiTheme="majorHAnsi" w:cstheme="majorBidi"/>
        </w:rPr>
        <w:t>compar</w:t>
      </w:r>
      <w:r w:rsidRPr="00331E4B" w:rsidR="00331E4B">
        <w:rPr>
          <w:rFonts w:asciiTheme="majorHAnsi" w:hAnsiTheme="majorHAnsi" w:cstheme="majorBidi"/>
        </w:rPr>
        <w:t>e</w:t>
      </w:r>
      <w:r w:rsidRPr="00331E4B" w:rsidR="00B91A4D">
        <w:rPr>
          <w:rFonts w:asciiTheme="majorHAnsi" w:hAnsiTheme="majorHAnsi" w:cstheme="majorBidi"/>
        </w:rPr>
        <w:t xml:space="preserve"> </w:t>
      </w:r>
      <w:r w:rsidRPr="39AAF993" w:rsidR="39AAF993">
        <w:rPr>
          <w:rFonts w:asciiTheme="majorHAnsi" w:hAnsiTheme="majorHAnsi" w:cstheme="majorBidi"/>
        </w:rPr>
        <w:t xml:space="preserve">learning </w:t>
      </w:r>
      <w:r w:rsidRPr="2F54B3D1" w:rsidR="2F54B3D1">
        <w:rPr>
          <w:rFonts w:asciiTheme="majorHAnsi" w:hAnsiTheme="majorHAnsi" w:cstheme="majorBidi"/>
        </w:rPr>
        <w:t>progressions</w:t>
      </w:r>
      <w:r w:rsidRPr="39AAF993" w:rsidR="39AAF993">
        <w:rPr>
          <w:rFonts w:asciiTheme="majorHAnsi" w:hAnsiTheme="majorHAnsi" w:cstheme="majorBidi"/>
        </w:rPr>
        <w:t xml:space="preserve"> across subjects.</w:t>
      </w:r>
      <w:r w:rsidRPr="00331E4B" w:rsidR="00B91A4D">
        <w:rPr>
          <w:rFonts w:asciiTheme="majorHAnsi" w:hAnsiTheme="majorHAnsi" w:cstheme="majorBidi"/>
        </w:rPr>
        <w:t xml:space="preserve"> </w:t>
      </w:r>
      <w:r w:rsidRPr="00331E4B" w:rsidR="00C15C02">
        <w:rPr>
          <w:rFonts w:asciiTheme="majorHAnsi" w:hAnsiTheme="majorHAnsi" w:cstheme="majorBidi"/>
        </w:rPr>
        <w:t xml:space="preserve">Previous studies on the effects of school closures on student achievement </w:t>
      </w:r>
      <w:r w:rsidRPr="00331E4B" w:rsidR="75851A6E">
        <w:rPr>
          <w:rFonts w:asciiTheme="majorHAnsi" w:hAnsiTheme="majorHAnsi" w:cstheme="majorBidi"/>
        </w:rPr>
        <w:t>reported</w:t>
      </w:r>
      <w:r w:rsidRPr="00331E4B" w:rsidR="00C15C02">
        <w:rPr>
          <w:rFonts w:asciiTheme="majorHAnsi" w:hAnsiTheme="majorHAnsi" w:cstheme="majorBidi"/>
        </w:rPr>
        <w:t xml:space="preserve"> </w:t>
      </w:r>
      <w:r w:rsidRPr="00331E4B" w:rsidR="7029E67C">
        <w:rPr>
          <w:rFonts w:asciiTheme="majorHAnsi" w:hAnsiTheme="majorHAnsi" w:cstheme="majorBidi"/>
        </w:rPr>
        <w:t>few</w:t>
      </w:r>
      <w:r w:rsidRPr="00331E4B" w:rsidR="00C15C02">
        <w:rPr>
          <w:rFonts w:asciiTheme="majorHAnsi" w:hAnsiTheme="majorHAnsi" w:cstheme="majorBidi"/>
        </w:rPr>
        <w:t xml:space="preserve"> differences between reading and mathematics</w:t>
      </w:r>
      <w:r w:rsidRPr="00331E4B" w:rsidR="00DC74DF">
        <w:rPr>
          <w:rFonts w:asciiTheme="majorHAnsi" w:hAnsiTheme="majorHAnsi" w:cstheme="majorBidi"/>
        </w:rPr>
        <w:t xml:space="preserve"> </w:t>
      </w:r>
      <w:r w:rsidRPr="00331E4B" w:rsidR="00DC74DF">
        <w:rPr>
          <w:rFonts w:asciiTheme="majorHAnsi" w:hAnsiTheme="majorHAnsi" w:cstheme="majorBidi"/>
        </w:rPr>
        <w:fldChar w:fldCharType="begin"/>
      </w:r>
      <w:r w:rsidRPr="00331E4B" w:rsidR="00DC74DF">
        <w:rPr>
          <w:rFonts w:asciiTheme="majorHAnsi" w:hAnsiTheme="majorHAnsi" w:cstheme="majorBidi"/>
        </w:rPr>
        <w:instrText xml:space="preserve"> ADDIN ZOTERO_ITEM CSL_CITATION {"citationID":"RdgDOmFE","properties":{"formattedCitation":"(Hammerstein et al., 2021)","plainCitation":"(Hammerstein et al., 2021)","noteIndex":0},"citationItems":[{"id":93508,"uris":["http://zotero.org/groups/4652725/items/AXDCBBI4"],"itemData":{"id":93508,"type":"article-journal","abstract":"The COVID-19 pandemic led to numerous governments deciding to close schools for several weeks in spring 2020. Empirical evidence on the impact of COVID-19-related school closures on academic achievement is only just emerging. The present work aimed to provide a first systematic overview of evidence-based studies on general and differential effects of COVID-19-related school closures in spring 2020 on student achievement in primary and secondary education. Results indicate a negative effect of school closures on student achievement, specifically in younger students and students from families with low socioeconomic status. Moreover, certain measures can be identified that might mitigate these negative effects. The findings are discussed in the context of their possible consequences for national educational policies when facing future school closures.","container-title":"Frontiers in Psychology","DOI":"https://doi.org/10.3389/fpsyg.2021.746289","ISSN":"1664-1078","journalAbbreviation":"Front. Psychol.","page":"746289","source":"DOI.org (Crossref)","title":"Effects of COVID-19-related school closures on student achievement - A systematic review","volume":"12","author":[{"family":"Hammerstein","given":"Svenja"},{"family":"König","given":"Christoph"},{"family":"Dreisörner","given":"Thomas"},{"family":"Frey","given":"Andreas"}],"issued":{"date-parts":[["2021",9,16]]}}}],"schema":"https://github.com/citation-style-language/schema/raw/master/csl-citation.json"} </w:instrText>
      </w:r>
      <w:r w:rsidRPr="00331E4B" w:rsidR="00DC74DF">
        <w:rPr>
          <w:rFonts w:asciiTheme="majorHAnsi" w:hAnsiTheme="majorHAnsi" w:cstheme="majorBidi"/>
        </w:rPr>
        <w:fldChar w:fldCharType="separate"/>
      </w:r>
      <w:r w:rsidRPr="00331E4B" w:rsidR="00DC74DF">
        <w:rPr>
          <w:rFonts w:cs="Calibri"/>
        </w:rPr>
        <w:t>(Hammerstein et al., 2021)</w:t>
      </w:r>
      <w:r w:rsidRPr="00331E4B" w:rsidR="00DC74DF">
        <w:rPr>
          <w:rFonts w:asciiTheme="majorHAnsi" w:hAnsiTheme="majorHAnsi" w:cstheme="majorBidi"/>
        </w:rPr>
        <w:fldChar w:fldCharType="end"/>
      </w:r>
      <w:r w:rsidRPr="00331E4B" w:rsidR="00C15C02">
        <w:rPr>
          <w:rFonts w:asciiTheme="majorHAnsi" w:hAnsiTheme="majorHAnsi" w:cstheme="majorBidi"/>
        </w:rPr>
        <w:t>.</w:t>
      </w:r>
      <w:r w:rsidRPr="00331E4B" w:rsidR="00011D44">
        <w:rPr>
          <w:rFonts w:cs="Calibri"/>
        </w:rPr>
        <w:t xml:space="preserve"> </w:t>
      </w:r>
      <w:r w:rsidRPr="00331E4B" w:rsidR="1D973BB3">
        <w:rPr>
          <w:rFonts w:cs="Calibri"/>
        </w:rPr>
        <w:t xml:space="preserve">It is </w:t>
      </w:r>
      <w:r w:rsidRPr="00331E4B" w:rsidR="6D240994">
        <w:rPr>
          <w:rFonts w:cs="Calibri"/>
        </w:rPr>
        <w:t xml:space="preserve">unclear, however, whether </w:t>
      </w:r>
      <w:r w:rsidRPr="00331E4B" w:rsidR="52096B7C">
        <w:rPr>
          <w:rFonts w:cs="Calibri"/>
        </w:rPr>
        <w:t xml:space="preserve">similar </w:t>
      </w:r>
      <w:r w:rsidRPr="3C538273" w:rsidR="3C538273">
        <w:rPr>
          <w:rFonts w:cs="Calibri"/>
        </w:rPr>
        <w:t>patterns</w:t>
      </w:r>
      <w:r w:rsidRPr="00331E4B" w:rsidR="15D94019">
        <w:rPr>
          <w:rFonts w:cs="Calibri"/>
        </w:rPr>
        <w:t xml:space="preserve"> </w:t>
      </w:r>
      <w:r w:rsidRPr="5218496E" w:rsidR="5218496E">
        <w:rPr>
          <w:rFonts w:cs="Calibri"/>
        </w:rPr>
        <w:t>apply</w:t>
      </w:r>
      <w:r w:rsidRPr="00331E4B" w:rsidR="15D94019">
        <w:rPr>
          <w:rFonts w:cs="Calibri"/>
        </w:rPr>
        <w:t xml:space="preserve"> to </w:t>
      </w:r>
      <w:r w:rsidRPr="00331E4B" w:rsidR="2E4F789E">
        <w:rPr>
          <w:rFonts w:cs="Calibri"/>
        </w:rPr>
        <w:t>Norway</w:t>
      </w:r>
      <w:r w:rsidRPr="00331E4B" w:rsidR="45A9E9D7">
        <w:rPr>
          <w:rFonts w:cs="Calibri"/>
        </w:rPr>
        <w:t xml:space="preserve"> due to its unique education and assessment systems</w:t>
      </w:r>
      <w:r w:rsidRPr="797F5D54" w:rsidR="797F5D54">
        <w:rPr>
          <w:rFonts w:cs="Calibri"/>
        </w:rPr>
        <w:t xml:space="preserve">, </w:t>
      </w:r>
      <w:r w:rsidRPr="4BD7018B" w:rsidR="4BD7018B">
        <w:rPr>
          <w:rFonts w:cs="Calibri"/>
        </w:rPr>
        <w:t xml:space="preserve">such as repeating identical </w:t>
      </w:r>
      <w:r w:rsidRPr="31465151" w:rsidR="31465151">
        <w:rPr>
          <w:rFonts w:cs="Calibri"/>
        </w:rPr>
        <w:t>tests one year apart</w:t>
      </w:r>
      <w:r w:rsidRPr="23B90245" w:rsidR="00C15C02">
        <w:rPr>
          <w:rFonts w:cs="Calibri"/>
        </w:rPr>
        <w:t xml:space="preserve"> </w:t>
      </w:r>
      <w:r w:rsidRPr="23B90245" w:rsidR="23B90245">
        <w:rPr>
          <w:rFonts w:cs="Calibri"/>
        </w:rPr>
        <w:t xml:space="preserve">and </w:t>
      </w:r>
      <w:r w:rsidRPr="5848ECF7" w:rsidR="5848ECF7">
        <w:rPr>
          <w:rFonts w:cs="Calibri"/>
        </w:rPr>
        <w:t>focusing on</w:t>
      </w:r>
      <w:r w:rsidRPr="23B90245" w:rsidR="23B90245">
        <w:rPr>
          <w:rFonts w:cs="Calibri"/>
        </w:rPr>
        <w:t xml:space="preserve"> </w:t>
      </w:r>
      <w:r w:rsidRPr="4EB442A2" w:rsidR="4EB442A2">
        <w:rPr>
          <w:rFonts w:cs="Calibri"/>
        </w:rPr>
        <w:t xml:space="preserve">general </w:t>
      </w:r>
      <w:r w:rsidRPr="11E9B7D8" w:rsidR="11E9B7D8">
        <w:rPr>
          <w:rFonts w:cs="Calibri"/>
        </w:rPr>
        <w:t>competencies</w:t>
      </w:r>
      <w:r w:rsidRPr="4EB442A2" w:rsidR="4EB442A2">
        <w:rPr>
          <w:rFonts w:cs="Calibri"/>
        </w:rPr>
        <w:t xml:space="preserve"> </w:t>
      </w:r>
      <w:r w:rsidRPr="6BA58F75" w:rsidR="6BA58F75">
        <w:rPr>
          <w:rFonts w:cs="Calibri"/>
        </w:rPr>
        <w:t xml:space="preserve">rather than </w:t>
      </w:r>
      <w:r w:rsidRPr="553F1400" w:rsidR="553F1400">
        <w:rPr>
          <w:rFonts w:cs="Calibri"/>
        </w:rPr>
        <w:t xml:space="preserve">on </w:t>
      </w:r>
      <w:r w:rsidRPr="728D1E5E" w:rsidR="728D1E5E">
        <w:rPr>
          <w:rFonts w:cs="Calibri"/>
        </w:rPr>
        <w:t>curricula</w:t>
      </w:r>
      <w:r w:rsidRPr="728D1E5E" w:rsidR="728D1E5E">
        <w:rPr>
          <w:rFonts w:asciiTheme="majorHAnsi" w:hAnsiTheme="majorHAnsi" w:cstheme="majorBidi"/>
        </w:rPr>
        <w:t xml:space="preserve">. </w:t>
      </w:r>
      <w:r w:rsidRPr="7D285B0F" w:rsidR="7D285B0F">
        <w:rPr>
          <w:rFonts w:asciiTheme="majorHAnsi" w:hAnsiTheme="majorHAnsi" w:cstheme="majorBidi"/>
        </w:rPr>
        <w:t>One’s general literacy</w:t>
      </w:r>
      <w:r w:rsidRPr="00331E4B" w:rsidR="00C15C02">
        <w:rPr>
          <w:rFonts w:asciiTheme="majorHAnsi" w:hAnsiTheme="majorHAnsi" w:cstheme="majorBidi"/>
        </w:rPr>
        <w:t xml:space="preserve"> and numeracy </w:t>
      </w:r>
      <w:r w:rsidRPr="3ABEA27E" w:rsidR="3ABEA27E">
        <w:rPr>
          <w:rFonts w:asciiTheme="majorHAnsi" w:hAnsiTheme="majorHAnsi" w:cstheme="majorBidi"/>
        </w:rPr>
        <w:t>levels are</w:t>
      </w:r>
      <w:r w:rsidRPr="00331E4B" w:rsidR="00C15C02">
        <w:rPr>
          <w:rFonts w:asciiTheme="majorHAnsi" w:hAnsiTheme="majorHAnsi" w:cstheme="majorBidi"/>
        </w:rPr>
        <w:t xml:space="preserve"> </w:t>
      </w:r>
      <w:r w:rsidRPr="22DB0DB0" w:rsidR="22DB0DB0">
        <w:rPr>
          <w:rFonts w:asciiTheme="majorHAnsi" w:hAnsiTheme="majorHAnsi" w:cstheme="majorBidi"/>
        </w:rPr>
        <w:t xml:space="preserve">reasonably </w:t>
      </w:r>
      <w:r w:rsidRPr="38118712" w:rsidR="38118712">
        <w:rPr>
          <w:rFonts w:asciiTheme="majorHAnsi" w:hAnsiTheme="majorHAnsi" w:cstheme="majorBidi"/>
        </w:rPr>
        <w:t xml:space="preserve">expected </w:t>
      </w:r>
      <w:r w:rsidRPr="3929C289" w:rsidR="3929C289">
        <w:rPr>
          <w:rFonts w:asciiTheme="majorHAnsi" w:hAnsiTheme="majorHAnsi" w:cstheme="majorBidi"/>
        </w:rPr>
        <w:t xml:space="preserve">to </w:t>
      </w:r>
      <w:r w:rsidRPr="5697B3DA" w:rsidR="5697B3DA">
        <w:rPr>
          <w:rFonts w:asciiTheme="majorHAnsi" w:hAnsiTheme="majorHAnsi" w:cstheme="majorBidi"/>
        </w:rPr>
        <w:t>have</w:t>
      </w:r>
      <w:r w:rsidRPr="3929C289" w:rsidR="3929C289">
        <w:rPr>
          <w:rFonts w:asciiTheme="majorHAnsi" w:hAnsiTheme="majorHAnsi" w:cstheme="majorBidi"/>
        </w:rPr>
        <w:t xml:space="preserve"> </w:t>
      </w:r>
      <w:r w:rsidRPr="3EF915FB" w:rsidR="3EF915FB">
        <w:rPr>
          <w:rFonts w:asciiTheme="majorHAnsi" w:hAnsiTheme="majorHAnsi" w:cstheme="majorBidi"/>
        </w:rPr>
        <w:t>stabilized by Year 8</w:t>
      </w:r>
      <w:r w:rsidRPr="483BB2D2" w:rsidR="483BB2D2">
        <w:rPr>
          <w:rFonts w:asciiTheme="majorHAnsi" w:hAnsiTheme="majorHAnsi" w:cstheme="majorBidi"/>
        </w:rPr>
        <w:t>—if</w:t>
      </w:r>
      <w:r w:rsidRPr="2526D905" w:rsidR="2526D905">
        <w:rPr>
          <w:rFonts w:asciiTheme="majorHAnsi" w:hAnsiTheme="majorHAnsi" w:cstheme="majorBidi"/>
        </w:rPr>
        <w:t xml:space="preserve"> differential effects</w:t>
      </w:r>
      <w:r w:rsidRPr="00331E4B" w:rsidR="00C15C02">
        <w:rPr>
          <w:rFonts w:asciiTheme="majorHAnsi" w:hAnsiTheme="majorHAnsi" w:cstheme="majorBidi"/>
        </w:rPr>
        <w:t xml:space="preserve"> </w:t>
      </w:r>
      <w:r w:rsidRPr="37F98DA5" w:rsidR="37F98DA5">
        <w:rPr>
          <w:rFonts w:asciiTheme="majorHAnsi" w:hAnsiTheme="majorHAnsi" w:cstheme="majorBidi"/>
        </w:rPr>
        <w:t xml:space="preserve">were to </w:t>
      </w:r>
      <w:r w:rsidRPr="4A874B56" w:rsidR="4A874B56">
        <w:rPr>
          <w:rFonts w:asciiTheme="majorHAnsi" w:hAnsiTheme="majorHAnsi" w:cstheme="majorBidi"/>
        </w:rPr>
        <w:t>happen</w:t>
      </w:r>
      <w:r w:rsidRPr="00331E4B" w:rsidR="00C15C02">
        <w:rPr>
          <w:rFonts w:asciiTheme="majorHAnsi" w:hAnsiTheme="majorHAnsi" w:cstheme="majorBidi"/>
        </w:rPr>
        <w:t xml:space="preserve">, we expect them to be larger in mathematics than in reading because numeracy </w:t>
      </w:r>
      <w:r w:rsidRPr="7FD5A94C" w:rsidR="7FD5A94C">
        <w:rPr>
          <w:rFonts w:asciiTheme="majorHAnsi" w:hAnsiTheme="majorHAnsi" w:cstheme="majorBidi"/>
        </w:rPr>
        <w:t>depends</w:t>
      </w:r>
      <w:r w:rsidRPr="6733A13A" w:rsidR="6733A13A">
        <w:rPr>
          <w:rFonts w:asciiTheme="majorHAnsi" w:hAnsiTheme="majorHAnsi" w:cstheme="majorBidi"/>
        </w:rPr>
        <w:t xml:space="preserve"> </w:t>
      </w:r>
      <w:r w:rsidRPr="58D30DA6" w:rsidR="58D30DA6">
        <w:rPr>
          <w:rFonts w:asciiTheme="majorHAnsi" w:hAnsiTheme="majorHAnsi" w:cstheme="majorBidi"/>
        </w:rPr>
        <w:t xml:space="preserve">more </w:t>
      </w:r>
      <w:r w:rsidRPr="0793A4E7" w:rsidR="0793A4E7">
        <w:rPr>
          <w:rFonts w:asciiTheme="majorHAnsi" w:hAnsiTheme="majorHAnsi" w:cstheme="majorBidi"/>
        </w:rPr>
        <w:t>heavily on</w:t>
      </w:r>
      <w:r w:rsidRPr="58D30DA6" w:rsidR="58D30DA6">
        <w:rPr>
          <w:rFonts w:asciiTheme="majorHAnsi" w:hAnsiTheme="majorHAnsi" w:cstheme="majorBidi"/>
        </w:rPr>
        <w:t xml:space="preserve"> </w:t>
      </w:r>
      <w:r w:rsidRPr="12A85DED" w:rsidR="12A85DED">
        <w:rPr>
          <w:rFonts w:asciiTheme="majorHAnsi" w:hAnsiTheme="majorHAnsi" w:cstheme="majorBidi"/>
        </w:rPr>
        <w:t>purposeful</w:t>
      </w:r>
      <w:r w:rsidRPr="59180495" w:rsidR="59180495">
        <w:rPr>
          <w:rFonts w:asciiTheme="majorHAnsi" w:hAnsiTheme="majorHAnsi" w:cstheme="majorBidi"/>
        </w:rPr>
        <w:t xml:space="preserve"> </w:t>
      </w:r>
      <w:r w:rsidRPr="6733A13A" w:rsidR="6733A13A">
        <w:rPr>
          <w:rFonts w:asciiTheme="majorHAnsi" w:hAnsiTheme="majorHAnsi" w:cstheme="majorBidi"/>
        </w:rPr>
        <w:t>training</w:t>
      </w:r>
      <w:r w:rsidRPr="1AAB5076" w:rsidR="1AAB5076">
        <w:rPr>
          <w:rFonts w:asciiTheme="majorHAnsi" w:hAnsiTheme="majorHAnsi" w:cstheme="majorBidi"/>
        </w:rPr>
        <w:t xml:space="preserve"> than </w:t>
      </w:r>
      <w:r w:rsidRPr="5E5D6A29" w:rsidR="5E5D6A29">
        <w:rPr>
          <w:rFonts w:asciiTheme="majorHAnsi" w:hAnsiTheme="majorHAnsi" w:cstheme="majorBidi"/>
        </w:rPr>
        <w:t>language</w:t>
      </w:r>
      <w:r w:rsidRPr="0852182B" w:rsidR="0852182B">
        <w:rPr>
          <w:rFonts w:asciiTheme="majorHAnsi" w:hAnsiTheme="majorHAnsi" w:cstheme="majorBidi"/>
        </w:rPr>
        <w:t xml:space="preserve"> skills.</w:t>
      </w:r>
    </w:p>
    <w:p w:rsidRPr="00331E4B" w:rsidR="00011D44" w:rsidP="00054067" w:rsidRDefault="005F4709" w14:paraId="1D8E13E5" w14:textId="7B2D154C">
      <w:pPr>
        <w:rPr>
          <w:rFonts w:asciiTheme="majorHAnsi" w:hAnsiTheme="majorHAnsi" w:cstheme="majorBidi"/>
        </w:rPr>
      </w:pPr>
      <w:r w:rsidRPr="00331E4B">
        <w:rPr>
          <w:rFonts w:cs="Calibri"/>
        </w:rPr>
        <w:t>Third, we may explore further variables</w:t>
      </w:r>
      <w:r w:rsidRPr="00331E4B" w:rsidR="00156AA6">
        <w:rPr>
          <w:rFonts w:cs="Calibri"/>
        </w:rPr>
        <w:t>.</w:t>
      </w:r>
      <w:r w:rsidRPr="00331E4B" w:rsidR="006E3EF6">
        <w:rPr>
          <w:rFonts w:cs="Calibri"/>
        </w:rPr>
        <w:t xml:space="preserve"> That is, we aim to map COVID-19 school closures</w:t>
      </w:r>
      <w:r w:rsidRPr="00331E4B" w:rsidR="00DD7D03">
        <w:rPr>
          <w:rFonts w:cs="Calibri"/>
        </w:rPr>
        <w:t xml:space="preserve">, </w:t>
      </w:r>
      <w:r w:rsidRPr="00331E4B" w:rsidR="006E3EF6">
        <w:rPr>
          <w:rFonts w:cs="Calibri"/>
        </w:rPr>
        <w:t>the socio-economic status</w:t>
      </w:r>
      <w:r w:rsidRPr="00331E4B" w:rsidR="00DD7D03">
        <w:rPr>
          <w:rFonts w:cs="Calibri"/>
        </w:rPr>
        <w:t>,</w:t>
      </w:r>
      <w:r w:rsidRPr="00331E4B" w:rsidR="006E3EF6">
        <w:rPr>
          <w:rFonts w:cs="Calibri"/>
        </w:rPr>
        <w:t xml:space="preserve"> </w:t>
      </w:r>
      <w:r w:rsidRPr="00331E4B" w:rsidR="00201A50">
        <w:rPr>
          <w:rFonts w:cs="Calibri"/>
        </w:rPr>
        <w:t xml:space="preserve">the family </w:t>
      </w:r>
      <w:r w:rsidRPr="00331E4B" w:rsidR="00DD7D03">
        <w:rPr>
          <w:rFonts w:cs="Calibri"/>
        </w:rPr>
        <w:t xml:space="preserve">situation, </w:t>
      </w:r>
      <w:r w:rsidRPr="00331E4B" w:rsidR="00DD7D03">
        <w:rPr>
          <w:rFonts w:asciiTheme="majorHAnsi" w:hAnsiTheme="majorHAnsi" w:cstheme="majorBidi"/>
        </w:rPr>
        <w:t>and household</w:t>
      </w:r>
      <w:r w:rsidRPr="00331E4B" w:rsidR="00201A50">
        <w:rPr>
          <w:rFonts w:cs="Calibri"/>
        </w:rPr>
        <w:t xml:space="preserve"> </w:t>
      </w:r>
      <w:r w:rsidRPr="00331E4B" w:rsidR="006E3EF6">
        <w:rPr>
          <w:rFonts w:cs="Calibri"/>
        </w:rPr>
        <w:t xml:space="preserve">of the students </w:t>
      </w:r>
      <w:r w:rsidRPr="00331E4B" w:rsidR="00DD7D03">
        <w:rPr>
          <w:rFonts w:cs="Calibri"/>
        </w:rPr>
        <w:t xml:space="preserve">that may have been particularly significant for learning at home during school closures </w:t>
      </w:r>
      <w:r w:rsidRPr="00331E4B" w:rsidR="006E3EF6">
        <w:rPr>
          <w:rFonts w:cs="Calibri"/>
        </w:rPr>
        <w:t xml:space="preserve">as comprehensively as possible. </w:t>
      </w:r>
      <w:r w:rsidRPr="00331E4B" w:rsidR="003A4A14">
        <w:rPr>
          <w:rFonts w:cs="Calibri"/>
        </w:rPr>
        <w:t xml:space="preserve">For instance, </w:t>
      </w:r>
      <w:r w:rsidRPr="00331E4B" w:rsidR="007E56F5">
        <w:rPr>
          <w:rFonts w:asciiTheme="majorHAnsi" w:hAnsiTheme="majorHAnsi" w:cstheme="majorBidi"/>
        </w:rPr>
        <w:t xml:space="preserve">we </w:t>
      </w:r>
      <w:r w:rsidRPr="00331E4B" w:rsidR="0098404B">
        <w:rPr>
          <w:rFonts w:asciiTheme="majorHAnsi" w:hAnsiTheme="majorHAnsi" w:cstheme="majorBidi"/>
        </w:rPr>
        <w:t xml:space="preserve">may </w:t>
      </w:r>
      <w:r w:rsidRPr="00331E4B" w:rsidR="007E56F5">
        <w:rPr>
          <w:rFonts w:asciiTheme="majorHAnsi" w:hAnsiTheme="majorHAnsi" w:cstheme="majorBidi"/>
        </w:rPr>
        <w:t xml:space="preserve">explore additional individual-level </w:t>
      </w:r>
      <w:r w:rsidRPr="00331E4B" w:rsidR="0073217B">
        <w:rPr>
          <w:rFonts w:asciiTheme="majorHAnsi" w:hAnsiTheme="majorHAnsi" w:cstheme="majorBidi"/>
        </w:rPr>
        <w:t>(e.g., immigrant status</w:t>
      </w:r>
      <w:r w:rsidRPr="00331E4B" w:rsidR="0028460D">
        <w:rPr>
          <w:rFonts w:asciiTheme="majorHAnsi" w:hAnsiTheme="majorHAnsi" w:cstheme="majorBidi"/>
        </w:rPr>
        <w:t>, COVID-19 infection, number of siblings; see Table 1</w:t>
      </w:r>
      <w:r w:rsidRPr="00331E4B" w:rsidR="0073217B">
        <w:rPr>
          <w:rFonts w:asciiTheme="majorHAnsi" w:hAnsiTheme="majorHAnsi" w:cstheme="majorBidi"/>
        </w:rPr>
        <w:t>)</w:t>
      </w:r>
      <w:r w:rsidRPr="00331E4B" w:rsidR="00C1451A">
        <w:rPr>
          <w:rFonts w:asciiTheme="majorHAnsi" w:hAnsiTheme="majorHAnsi" w:cstheme="majorBidi"/>
        </w:rPr>
        <w:t xml:space="preserve">, </w:t>
      </w:r>
      <w:r w:rsidRPr="00331E4B" w:rsidR="007E56F5">
        <w:rPr>
          <w:rFonts w:asciiTheme="majorHAnsi" w:hAnsiTheme="majorHAnsi" w:cstheme="majorBidi"/>
        </w:rPr>
        <w:t>school-level variables (</w:t>
      </w:r>
      <w:r w:rsidRPr="00331E4B" w:rsidR="0073217B">
        <w:rPr>
          <w:rFonts w:asciiTheme="majorHAnsi" w:hAnsiTheme="majorHAnsi" w:cstheme="majorBidi"/>
        </w:rPr>
        <w:t xml:space="preserve">e.g., school type, proportion of immigrants; </w:t>
      </w:r>
      <w:r w:rsidRPr="00331E4B" w:rsidR="007E56F5">
        <w:rPr>
          <w:rFonts w:asciiTheme="majorHAnsi" w:hAnsiTheme="majorHAnsi" w:cstheme="majorBidi"/>
        </w:rPr>
        <w:t>see Table 1)</w:t>
      </w:r>
      <w:r w:rsidRPr="00331E4B" w:rsidR="00C1451A">
        <w:rPr>
          <w:rFonts w:asciiTheme="majorHAnsi" w:hAnsiTheme="majorHAnsi" w:cstheme="majorBidi"/>
        </w:rPr>
        <w:t xml:space="preserve">, or </w:t>
      </w:r>
      <w:r w:rsidRPr="00331E4B" w:rsidR="003E54EC">
        <w:rPr>
          <w:rFonts w:asciiTheme="majorHAnsi" w:hAnsiTheme="majorHAnsi" w:cstheme="majorBidi"/>
        </w:rPr>
        <w:t>household related variables (</w:t>
      </w:r>
      <w:r w:rsidRPr="00331E4B" w:rsidR="003E54EC">
        <w:rPr>
          <w:rFonts w:cs="Calibri"/>
        </w:rPr>
        <w:t>e.g., floor space per person in the household, working hours of parents; nr. 15 in Table 1)</w:t>
      </w:r>
      <w:r w:rsidRPr="00331E4B" w:rsidR="003E54EC">
        <w:rPr>
          <w:rFonts w:asciiTheme="majorHAnsi" w:hAnsiTheme="majorHAnsi" w:cstheme="majorBidi"/>
        </w:rPr>
        <w:t>.</w:t>
      </w:r>
    </w:p>
    <w:p w:rsidRPr="00331E4B" w:rsidR="0028460D" w:rsidP="00CD17FA" w:rsidRDefault="0028460D" w14:paraId="773771BE" w14:textId="2247C34E">
      <w:pPr>
        <w:rPr>
          <w:rFonts w:asciiTheme="majorHAnsi" w:hAnsiTheme="majorHAnsi" w:cstheme="majorBidi"/>
        </w:rPr>
      </w:pPr>
      <w:r w:rsidRPr="00331E4B">
        <w:rPr>
          <w:rFonts w:asciiTheme="majorHAnsi" w:hAnsiTheme="majorHAnsi" w:cstheme="majorBidi"/>
        </w:rPr>
        <w:t>In general, if we are advised by experts during manuscript preparation (e.g., by reviewers) to include additional variables that make sense in terms of content and make the findings more robust, and we have these variables available in the dataset, then we will include these variables in our model and check whether the findings remain robust.</w:t>
      </w:r>
    </w:p>
    <w:p w:rsidRPr="0019410D" w:rsidR="00E37FEF" w:rsidRDefault="007B349C" w14:paraId="6D80FFF6" w14:textId="77777777">
      <w:pPr>
        <w:rPr>
          <w:rFonts w:asciiTheme="majorHAnsi" w:hAnsiTheme="majorHAnsi" w:cstheme="majorBidi"/>
          <w:b/>
          <w:highlight w:val="green"/>
        </w:rPr>
      </w:pPr>
      <w:r w:rsidRPr="142D662F">
        <w:rPr>
          <w:rFonts w:asciiTheme="majorHAnsi" w:hAnsiTheme="majorHAnsi" w:cstheme="majorBidi"/>
        </w:rPr>
        <w:br w:type="page"/>
      </w:r>
    </w:p>
    <w:p w:rsidRPr="0019410D" w:rsidR="00E37FEF" w:rsidP="727C5718" w:rsidRDefault="007B349C" w14:paraId="08E8752F" w14:textId="09AF5585">
      <w:pPr>
        <w:pStyle w:val="Heading1"/>
      </w:pPr>
      <w:r>
        <w:t>References</w:t>
      </w:r>
    </w:p>
    <w:p w:rsidRPr="00934F6E" w:rsidR="00934F6E" w:rsidP="00934F6E" w:rsidRDefault="004C2131" w14:paraId="5544E3D1" w14:textId="09AF5585">
      <w:pPr>
        <w:pStyle w:val="Bibliography"/>
        <w:rPr>
          <w:rFonts w:cs="Calibri"/>
        </w:rPr>
      </w:pPr>
      <w:r w:rsidRPr="142D662F">
        <w:rPr>
          <w:rFonts w:asciiTheme="majorHAnsi" w:hAnsiTheme="majorHAnsi" w:cstheme="majorBidi"/>
          <w:highlight w:val="green"/>
        </w:rPr>
        <w:fldChar w:fldCharType="begin"/>
      </w:r>
      <w:r w:rsidRPr="00894E42">
        <w:rPr>
          <w:rFonts w:asciiTheme="majorHAnsi" w:hAnsiTheme="majorHAnsi" w:cstheme="majorBidi"/>
          <w:highlight w:val="green"/>
          <w:lang w:val="de-DE"/>
        </w:rPr>
        <w:instrText xml:space="preserve"> ADDIN ZOTERO_BIBL {"uncited":[],"omitted":[],"custom":[]} CSL_BIBLIOGRAPHY </w:instrText>
      </w:r>
      <w:r w:rsidRPr="142D662F">
        <w:rPr>
          <w:rFonts w:asciiTheme="majorHAnsi" w:hAnsiTheme="majorHAnsi" w:cstheme="majorBidi"/>
          <w:highlight w:val="green"/>
        </w:rPr>
        <w:fldChar w:fldCharType="separate"/>
      </w:r>
      <w:r w:rsidRPr="00934F6E" w:rsidR="00934F6E">
        <w:rPr>
          <w:rFonts w:cs="Calibri"/>
          <w:lang w:val="de-DE"/>
        </w:rPr>
        <w:t xml:space="preserve">Angrist, J. D., &amp; Pischke, J.-S. (2009). </w:t>
      </w:r>
      <w:r w:rsidRPr="00934F6E" w:rsidR="00934F6E">
        <w:rPr>
          <w:rFonts w:cs="Calibri"/>
          <w:i/>
          <w:iCs/>
        </w:rPr>
        <w:t>Mostly harmless econometrics. An empiricist’s companion</w:t>
      </w:r>
      <w:r w:rsidRPr="00934F6E" w:rsidR="00934F6E">
        <w:rPr>
          <w:rFonts w:cs="Calibri"/>
        </w:rPr>
        <w:t>. Princeton University Press.</w:t>
      </w:r>
    </w:p>
    <w:p w:rsidRPr="00934F6E" w:rsidR="00934F6E" w:rsidP="00934F6E" w:rsidRDefault="00934F6E" w14:paraId="4EE4B798" w14:textId="09AF5585">
      <w:pPr>
        <w:pStyle w:val="Bibliography"/>
        <w:rPr>
          <w:rFonts w:cs="Calibri"/>
        </w:rPr>
      </w:pPr>
      <w:r w:rsidRPr="00934F6E">
        <w:rPr>
          <w:rFonts w:cs="Calibri"/>
        </w:rPr>
        <w:t xml:space="preserve">APA. (2007). </w:t>
      </w:r>
      <w:r w:rsidRPr="00934F6E">
        <w:rPr>
          <w:rFonts w:cs="Calibri"/>
          <w:i/>
          <w:iCs/>
        </w:rPr>
        <w:t>Report of the APA Task Force on socioeconomic status</w:t>
      </w:r>
      <w:r w:rsidRPr="00934F6E">
        <w:rPr>
          <w:rFonts w:cs="Calibri"/>
        </w:rPr>
        <w:t>. American Psychological Association.</w:t>
      </w:r>
    </w:p>
    <w:p w:rsidRPr="00934F6E" w:rsidR="00934F6E" w:rsidP="00934F6E" w:rsidRDefault="00934F6E" w14:paraId="376426EC" w14:textId="09AF5585">
      <w:pPr>
        <w:pStyle w:val="Bibliography"/>
        <w:rPr>
          <w:rFonts w:cs="Calibri"/>
        </w:rPr>
      </w:pPr>
      <w:r w:rsidRPr="00934F6E">
        <w:rPr>
          <w:rFonts w:cs="Calibri"/>
        </w:rPr>
        <w:t xml:space="preserve">Avvisati, F. (2020). The measure of socio-economic status in PISA: A review and some suggested improvements. </w:t>
      </w:r>
      <w:r w:rsidRPr="00934F6E">
        <w:rPr>
          <w:rFonts w:cs="Calibri"/>
          <w:i/>
          <w:iCs/>
        </w:rPr>
        <w:t>Large-Scale Assessments in Education</w:t>
      </w:r>
      <w:r w:rsidRPr="00934F6E">
        <w:rPr>
          <w:rFonts w:cs="Calibri"/>
        </w:rPr>
        <w:t xml:space="preserve">, </w:t>
      </w:r>
      <w:r w:rsidRPr="00934F6E">
        <w:rPr>
          <w:rFonts w:cs="Calibri"/>
          <w:i/>
          <w:iCs/>
        </w:rPr>
        <w:t>8</w:t>
      </w:r>
      <w:r w:rsidRPr="00934F6E">
        <w:rPr>
          <w:rFonts w:cs="Calibri"/>
        </w:rPr>
        <w:t>(1), 8. https://doi.org/10/gpqhgb</w:t>
      </w:r>
    </w:p>
    <w:p w:rsidRPr="00934F6E" w:rsidR="00934F6E" w:rsidP="00934F6E" w:rsidRDefault="00934F6E" w14:paraId="18360A5F" w14:textId="09AF5585">
      <w:pPr>
        <w:pStyle w:val="Bibliography"/>
        <w:rPr>
          <w:rFonts w:cs="Calibri"/>
        </w:rPr>
      </w:pPr>
      <w:r w:rsidRPr="00934F6E">
        <w:rPr>
          <w:rFonts w:cs="Calibri"/>
        </w:rPr>
        <w:t xml:space="preserve">Benjamini, Y., &amp; Hochberg, Y. (1995). Controlling the false discovery rate: A practical and powerful approach to multiple testing. </w:t>
      </w:r>
      <w:r w:rsidRPr="00934F6E">
        <w:rPr>
          <w:rFonts w:cs="Calibri"/>
          <w:i/>
          <w:iCs/>
        </w:rPr>
        <w:t>Journal of the Royal Statistical Society</w:t>
      </w:r>
      <w:r w:rsidRPr="00934F6E">
        <w:rPr>
          <w:rFonts w:cs="Calibri"/>
        </w:rPr>
        <w:t xml:space="preserve">, </w:t>
      </w:r>
      <w:r w:rsidRPr="00934F6E">
        <w:rPr>
          <w:rFonts w:cs="Calibri"/>
          <w:i/>
          <w:iCs/>
        </w:rPr>
        <w:t>57</w:t>
      </w:r>
      <w:r w:rsidRPr="00934F6E">
        <w:rPr>
          <w:rFonts w:cs="Calibri"/>
        </w:rPr>
        <w:t>(1), 289–300. https://doi.org/10.2307/2346101</w:t>
      </w:r>
    </w:p>
    <w:p w:rsidRPr="00934F6E" w:rsidR="00934F6E" w:rsidP="00934F6E" w:rsidRDefault="00934F6E" w14:paraId="6C38A1CC" w14:textId="09AF5585">
      <w:pPr>
        <w:pStyle w:val="Bibliography"/>
        <w:rPr>
          <w:rFonts w:cs="Calibri"/>
        </w:rPr>
      </w:pPr>
      <w:r w:rsidRPr="00934F6E">
        <w:rPr>
          <w:rFonts w:cs="Calibri"/>
        </w:rPr>
        <w:t xml:space="preserve">Betthäuser, B. A., Bach-Mortensen, A., &amp; Engzell, P. (2022). </w:t>
      </w:r>
      <w:r w:rsidRPr="00934F6E">
        <w:rPr>
          <w:rFonts w:cs="Calibri"/>
          <w:i/>
          <w:iCs/>
        </w:rPr>
        <w:t>A systematic review and meta-analysis of the impact of the COVID-19 pandemic on learning</w:t>
      </w:r>
      <w:r w:rsidRPr="00934F6E">
        <w:rPr>
          <w:rFonts w:cs="Calibri"/>
        </w:rPr>
        <w:t xml:space="preserve"> [Preprint]. SocArXiv. https://doi.org/10.31235/osf.io/g2wuy</w:t>
      </w:r>
    </w:p>
    <w:p w:rsidRPr="00934F6E" w:rsidR="00934F6E" w:rsidP="00934F6E" w:rsidRDefault="00934F6E" w14:paraId="53A3ED4B" w14:textId="09AF5585">
      <w:pPr>
        <w:pStyle w:val="Bibliography"/>
        <w:rPr>
          <w:rFonts w:cs="Calibri"/>
        </w:rPr>
      </w:pPr>
      <w:r w:rsidRPr="00934F6E">
        <w:rPr>
          <w:rFonts w:cs="Calibri"/>
        </w:rPr>
        <w:t xml:space="preserve">Brumback, B. A. (2021). </w:t>
      </w:r>
      <w:r w:rsidRPr="00934F6E">
        <w:rPr>
          <w:rFonts w:cs="Calibri"/>
          <w:i/>
          <w:iCs/>
        </w:rPr>
        <w:t>Fundamentals of causal inference with R</w:t>
      </w:r>
      <w:r w:rsidRPr="00934F6E">
        <w:rPr>
          <w:rFonts w:cs="Calibri"/>
        </w:rPr>
        <w:t xml:space="preserve"> (1st ed.). Chapman and Hall/CRC. https://doi.org/10.1201/9781003146674</w:t>
      </w:r>
    </w:p>
    <w:p w:rsidRPr="00934F6E" w:rsidR="00934F6E" w:rsidP="00934F6E" w:rsidRDefault="00934F6E" w14:paraId="52D33C86" w14:textId="09AF5585">
      <w:pPr>
        <w:pStyle w:val="Bibliography"/>
        <w:rPr>
          <w:rFonts w:cs="Calibri"/>
        </w:rPr>
      </w:pPr>
      <w:r w:rsidRPr="00934F6E">
        <w:rPr>
          <w:rFonts w:cs="Calibri"/>
        </w:rPr>
        <w:t xml:space="preserve">Clark, A. E., Nong, H., Zhu, H., &amp; Zhu, R. (2021). Compensating for academic loss: Online learning and student performance during the COVID-19 pandemic. </w:t>
      </w:r>
      <w:r w:rsidRPr="00934F6E">
        <w:rPr>
          <w:rFonts w:cs="Calibri"/>
          <w:i/>
          <w:iCs/>
        </w:rPr>
        <w:t>China Economic Review</w:t>
      </w:r>
      <w:r w:rsidRPr="00934F6E">
        <w:rPr>
          <w:rFonts w:cs="Calibri"/>
        </w:rPr>
        <w:t xml:space="preserve">, </w:t>
      </w:r>
      <w:r w:rsidRPr="00934F6E">
        <w:rPr>
          <w:rFonts w:cs="Calibri"/>
          <w:i/>
          <w:iCs/>
        </w:rPr>
        <w:t>68</w:t>
      </w:r>
      <w:r w:rsidRPr="00934F6E">
        <w:rPr>
          <w:rFonts w:cs="Calibri"/>
        </w:rPr>
        <w:t>, 101629. https://doi.org/10.1016/j.chieco.2021.101629</w:t>
      </w:r>
    </w:p>
    <w:p w:rsidRPr="00934F6E" w:rsidR="00934F6E" w:rsidP="00934F6E" w:rsidRDefault="00934F6E" w14:paraId="0CC5B833" w14:textId="09AF5585">
      <w:pPr>
        <w:pStyle w:val="Bibliography"/>
        <w:rPr>
          <w:rFonts w:cs="Calibri"/>
          <w:lang w:val="de-DE"/>
        </w:rPr>
      </w:pPr>
      <w:r w:rsidRPr="00934F6E">
        <w:rPr>
          <w:rFonts w:cs="Calibri"/>
        </w:rPr>
        <w:t xml:space="preserve">Cohen, J. (1988). </w:t>
      </w:r>
      <w:r w:rsidRPr="00934F6E">
        <w:rPr>
          <w:rFonts w:cs="Calibri"/>
          <w:i/>
          <w:iCs/>
        </w:rPr>
        <w:t>Statistical power analysis for the behavioral sciences</w:t>
      </w:r>
      <w:r w:rsidRPr="00934F6E">
        <w:rPr>
          <w:rFonts w:cs="Calibri"/>
        </w:rPr>
        <w:t xml:space="preserve"> (2nd ed.). </w:t>
      </w:r>
      <w:r w:rsidRPr="00934F6E">
        <w:rPr>
          <w:rFonts w:cs="Calibri"/>
          <w:lang w:val="de-DE"/>
        </w:rPr>
        <w:t>Erlbaum.</w:t>
      </w:r>
    </w:p>
    <w:p w:rsidRPr="00934F6E" w:rsidR="00934F6E" w:rsidP="00934F6E" w:rsidRDefault="00934F6E" w14:paraId="18383600" w14:textId="09AF5585">
      <w:pPr>
        <w:pStyle w:val="Bibliography"/>
        <w:rPr>
          <w:rFonts w:cs="Calibri"/>
        </w:rPr>
      </w:pPr>
      <w:r w:rsidRPr="00934F6E">
        <w:rPr>
          <w:rFonts w:cs="Calibri"/>
          <w:lang w:val="de-DE"/>
        </w:rPr>
        <w:t xml:space="preserve">Eisner, N. L., Murray, A. L., Eisner, M., &amp; Ribeaud, D. (2019). </w:t>
      </w:r>
      <w:r w:rsidRPr="00934F6E">
        <w:rPr>
          <w:rFonts w:cs="Calibri"/>
        </w:rPr>
        <w:t xml:space="preserve">A practical guide to the analysis of non-response and attrition in longitudinal research using a real data example. </w:t>
      </w:r>
      <w:r w:rsidRPr="00934F6E">
        <w:rPr>
          <w:rFonts w:cs="Calibri"/>
          <w:i/>
          <w:iCs/>
        </w:rPr>
        <w:t>International Journal of Behavioral Development</w:t>
      </w:r>
      <w:r w:rsidRPr="00934F6E">
        <w:rPr>
          <w:rFonts w:cs="Calibri"/>
        </w:rPr>
        <w:t xml:space="preserve">, </w:t>
      </w:r>
      <w:r w:rsidRPr="00934F6E">
        <w:rPr>
          <w:rFonts w:cs="Calibri"/>
          <w:i/>
          <w:iCs/>
        </w:rPr>
        <w:t>43</w:t>
      </w:r>
      <w:r w:rsidRPr="00934F6E">
        <w:rPr>
          <w:rFonts w:cs="Calibri"/>
        </w:rPr>
        <w:t>(1), 24–34. https://doi.org/10/ggk7qm</w:t>
      </w:r>
    </w:p>
    <w:p w:rsidRPr="00934F6E" w:rsidR="00934F6E" w:rsidP="00934F6E" w:rsidRDefault="00934F6E" w14:paraId="3F7C5DB0" w14:textId="09AF5585">
      <w:pPr>
        <w:pStyle w:val="Bibliography"/>
        <w:rPr>
          <w:rFonts w:cs="Calibri"/>
        </w:rPr>
      </w:pPr>
      <w:r w:rsidRPr="00934F6E">
        <w:rPr>
          <w:rFonts w:cs="Calibri"/>
        </w:rPr>
        <w:t xml:space="preserve">Enders, C. K., &amp; Tofighi, D. (2007). Centering predictor variables in cross-sectional multilevel models: A new look at an old issue. </w:t>
      </w:r>
      <w:r w:rsidRPr="00934F6E">
        <w:rPr>
          <w:rFonts w:cs="Calibri"/>
          <w:i/>
          <w:iCs/>
        </w:rPr>
        <w:t>Psychological Methods</w:t>
      </w:r>
      <w:r w:rsidRPr="00934F6E">
        <w:rPr>
          <w:rFonts w:cs="Calibri"/>
        </w:rPr>
        <w:t xml:space="preserve">, </w:t>
      </w:r>
      <w:r w:rsidRPr="00934F6E">
        <w:rPr>
          <w:rFonts w:cs="Calibri"/>
          <w:i/>
          <w:iCs/>
        </w:rPr>
        <w:t>12</w:t>
      </w:r>
      <w:r w:rsidRPr="00934F6E">
        <w:rPr>
          <w:rFonts w:cs="Calibri"/>
        </w:rPr>
        <w:t>(2), 121–138. https://doi.org/10/b2jz57</w:t>
      </w:r>
    </w:p>
    <w:p w:rsidRPr="00934F6E" w:rsidR="00934F6E" w:rsidP="00934F6E" w:rsidRDefault="00934F6E" w14:paraId="212311EA" w14:textId="09AF5585">
      <w:pPr>
        <w:pStyle w:val="Bibliography"/>
        <w:rPr>
          <w:rFonts w:cs="Calibri"/>
        </w:rPr>
      </w:pPr>
      <w:r w:rsidRPr="00934F6E">
        <w:rPr>
          <w:rFonts w:cs="Calibri"/>
        </w:rPr>
        <w:t xml:space="preserve">Engzell, P., Frey, A., &amp; Verhagen, M. D. (2021). Learning loss due to school closures during the COVID-19 pandemic. </w:t>
      </w:r>
      <w:r w:rsidRPr="00934F6E">
        <w:rPr>
          <w:rFonts w:cs="Calibri"/>
          <w:i/>
          <w:iCs/>
        </w:rPr>
        <w:t>Proceedings of the National Academy of Sciences</w:t>
      </w:r>
      <w:r w:rsidRPr="00934F6E">
        <w:rPr>
          <w:rFonts w:cs="Calibri"/>
        </w:rPr>
        <w:t xml:space="preserve">, </w:t>
      </w:r>
      <w:r w:rsidRPr="00934F6E">
        <w:rPr>
          <w:rFonts w:cs="Calibri"/>
          <w:i/>
          <w:iCs/>
        </w:rPr>
        <w:t>118</w:t>
      </w:r>
      <w:r w:rsidRPr="00934F6E">
        <w:rPr>
          <w:rFonts w:cs="Calibri"/>
        </w:rPr>
        <w:t>(17), e2022376118. https://doi.org/10.1073/pnas.2022376118</w:t>
      </w:r>
    </w:p>
    <w:p w:rsidRPr="00934F6E" w:rsidR="00934F6E" w:rsidP="00934F6E" w:rsidRDefault="00934F6E" w14:paraId="597303D7" w14:textId="09AF5585">
      <w:pPr>
        <w:pStyle w:val="Bibliography"/>
        <w:rPr>
          <w:rFonts w:cs="Calibri"/>
        </w:rPr>
      </w:pPr>
      <w:r w:rsidRPr="00934F6E">
        <w:rPr>
          <w:rFonts w:cs="Calibri"/>
        </w:rPr>
        <w:t xml:space="preserve">Graham, J. W. (2003). Adding missing-data-relevant variables to FIML-based structural equation models. </w:t>
      </w:r>
      <w:r w:rsidRPr="00934F6E">
        <w:rPr>
          <w:rFonts w:cs="Calibri"/>
          <w:i/>
          <w:iCs/>
        </w:rPr>
        <w:t>Structural Equation Modeling: A Multidisciplinary Journal</w:t>
      </w:r>
      <w:r w:rsidRPr="00934F6E">
        <w:rPr>
          <w:rFonts w:cs="Calibri"/>
        </w:rPr>
        <w:t xml:space="preserve">, </w:t>
      </w:r>
      <w:r w:rsidRPr="00934F6E">
        <w:rPr>
          <w:rFonts w:cs="Calibri"/>
          <w:i/>
          <w:iCs/>
        </w:rPr>
        <w:t>10</w:t>
      </w:r>
      <w:r w:rsidRPr="00934F6E">
        <w:rPr>
          <w:rFonts w:cs="Calibri"/>
        </w:rPr>
        <w:t>(1), 80–100. https://doi.org/10/c2zf2d</w:t>
      </w:r>
    </w:p>
    <w:p w:rsidRPr="00934F6E" w:rsidR="00934F6E" w:rsidP="00934F6E" w:rsidRDefault="00934F6E" w14:paraId="2C673409" w14:textId="09AF5585">
      <w:pPr>
        <w:pStyle w:val="Bibliography"/>
        <w:rPr>
          <w:rFonts w:cs="Calibri"/>
          <w:lang w:val="de-DE"/>
        </w:rPr>
      </w:pPr>
      <w:r w:rsidRPr="00934F6E">
        <w:rPr>
          <w:rFonts w:cs="Calibri"/>
        </w:rPr>
        <w:t xml:space="preserve">Graham, J. W. (2012). </w:t>
      </w:r>
      <w:r w:rsidRPr="00934F6E">
        <w:rPr>
          <w:rFonts w:cs="Calibri"/>
          <w:i/>
          <w:iCs/>
        </w:rPr>
        <w:t>Missing data. Analysis and design</w:t>
      </w:r>
      <w:r w:rsidRPr="00934F6E">
        <w:rPr>
          <w:rFonts w:cs="Calibri"/>
        </w:rPr>
        <w:t xml:space="preserve">. </w:t>
      </w:r>
      <w:r w:rsidRPr="00934F6E">
        <w:rPr>
          <w:rFonts w:cs="Calibri"/>
          <w:lang w:val="de-DE"/>
        </w:rPr>
        <w:t>Springer. https://doi.org/10.1007/978-1-4614-4018-5</w:t>
      </w:r>
    </w:p>
    <w:p w:rsidRPr="00934F6E" w:rsidR="00934F6E" w:rsidP="00934F6E" w:rsidRDefault="00934F6E" w14:paraId="0E440A73" w14:textId="09AF5585">
      <w:pPr>
        <w:pStyle w:val="Bibliography"/>
        <w:rPr>
          <w:rFonts w:cs="Calibri"/>
        </w:rPr>
      </w:pPr>
      <w:r w:rsidRPr="00934F6E">
        <w:rPr>
          <w:rFonts w:cs="Calibri"/>
          <w:lang w:val="de-DE"/>
        </w:rPr>
        <w:t xml:space="preserve">Hammerstein, S., König, C., Dreisörner, T., &amp; Frey, A. (2021). </w:t>
      </w:r>
      <w:r w:rsidRPr="00934F6E">
        <w:rPr>
          <w:rFonts w:cs="Calibri"/>
        </w:rPr>
        <w:t xml:space="preserve">Effects of COVID-19-related school closures on student achievement—A systematic review. </w:t>
      </w:r>
      <w:r w:rsidRPr="00934F6E">
        <w:rPr>
          <w:rFonts w:cs="Calibri"/>
          <w:i/>
          <w:iCs/>
        </w:rPr>
        <w:t>Frontiers in Psychology</w:t>
      </w:r>
      <w:r w:rsidRPr="00934F6E">
        <w:rPr>
          <w:rFonts w:cs="Calibri"/>
        </w:rPr>
        <w:t xml:space="preserve">, </w:t>
      </w:r>
      <w:r w:rsidRPr="00934F6E">
        <w:rPr>
          <w:rFonts w:cs="Calibri"/>
          <w:i/>
          <w:iCs/>
        </w:rPr>
        <w:t>12</w:t>
      </w:r>
      <w:r w:rsidRPr="00934F6E">
        <w:rPr>
          <w:rFonts w:cs="Calibri"/>
        </w:rPr>
        <w:t>, 746289. https://doi.org/10.3389/fpsyg.2021.746289</w:t>
      </w:r>
    </w:p>
    <w:p w:rsidRPr="00934F6E" w:rsidR="00934F6E" w:rsidP="00934F6E" w:rsidRDefault="00934F6E" w14:paraId="635194B3" w14:textId="09AF5585">
      <w:pPr>
        <w:pStyle w:val="Bibliography"/>
        <w:rPr>
          <w:rFonts w:cs="Calibri"/>
        </w:rPr>
      </w:pPr>
      <w:r w:rsidRPr="00934F6E">
        <w:rPr>
          <w:rFonts w:cs="Calibri"/>
        </w:rPr>
        <w:t xml:space="preserve">Hattie, J. (2009). </w:t>
      </w:r>
      <w:r w:rsidRPr="00934F6E">
        <w:rPr>
          <w:rFonts w:cs="Calibri"/>
          <w:i/>
          <w:iCs/>
        </w:rPr>
        <w:t>Visible learning: A synthesis of over 800 meta-analyses relating to achievement</w:t>
      </w:r>
      <w:r w:rsidRPr="00934F6E">
        <w:rPr>
          <w:rFonts w:cs="Calibri"/>
        </w:rPr>
        <w:t>. Routledge.</w:t>
      </w:r>
    </w:p>
    <w:p w:rsidRPr="00934F6E" w:rsidR="00934F6E" w:rsidP="00934F6E" w:rsidRDefault="00934F6E" w14:paraId="4BC27656" w14:textId="09AF5585">
      <w:pPr>
        <w:pStyle w:val="Bibliography"/>
        <w:rPr>
          <w:rFonts w:cs="Calibri"/>
        </w:rPr>
      </w:pPr>
      <w:r w:rsidRPr="00934F6E">
        <w:rPr>
          <w:rFonts w:cs="Calibri"/>
        </w:rPr>
        <w:t xml:space="preserve">Kuhfeld, M., Soland, J., Tarasawa, B., Johnson, A., Ruzek, E., &amp; Liu, J. (2020). Projecting the potential impact of COVID-19 school closures on academic achievement. </w:t>
      </w:r>
      <w:r w:rsidRPr="00934F6E">
        <w:rPr>
          <w:rFonts w:cs="Calibri"/>
          <w:i/>
          <w:iCs/>
        </w:rPr>
        <w:t>Educational Researcher</w:t>
      </w:r>
      <w:r w:rsidRPr="00934F6E">
        <w:rPr>
          <w:rFonts w:cs="Calibri"/>
        </w:rPr>
        <w:t xml:space="preserve">, </w:t>
      </w:r>
      <w:r w:rsidRPr="00934F6E">
        <w:rPr>
          <w:rFonts w:cs="Calibri"/>
          <w:i/>
          <w:iCs/>
        </w:rPr>
        <w:t>49</w:t>
      </w:r>
      <w:r w:rsidRPr="00934F6E">
        <w:rPr>
          <w:rFonts w:cs="Calibri"/>
        </w:rPr>
        <w:t>(8), 549–565. https://doi.org/10.3102/0013189X20965918</w:t>
      </w:r>
    </w:p>
    <w:p w:rsidRPr="00934F6E" w:rsidR="00934F6E" w:rsidP="00934F6E" w:rsidRDefault="00934F6E" w14:paraId="7E429CE0" w14:textId="09AF5585">
      <w:pPr>
        <w:pStyle w:val="Bibliography"/>
        <w:rPr>
          <w:rFonts w:cs="Calibri"/>
        </w:rPr>
      </w:pPr>
      <w:r w:rsidRPr="00934F6E">
        <w:rPr>
          <w:rFonts w:cs="Calibri"/>
        </w:rPr>
        <w:t xml:space="preserve">LeBreton, J. M., &amp; Senter, J. L. (2008). Answers to 20 questions about interrater reliability and interrater agreement. </w:t>
      </w:r>
      <w:r w:rsidRPr="00934F6E">
        <w:rPr>
          <w:rFonts w:cs="Calibri"/>
          <w:i/>
          <w:iCs/>
        </w:rPr>
        <w:t>Organizational Research Methods</w:t>
      </w:r>
      <w:r w:rsidRPr="00934F6E">
        <w:rPr>
          <w:rFonts w:cs="Calibri"/>
        </w:rPr>
        <w:t xml:space="preserve">, </w:t>
      </w:r>
      <w:r w:rsidRPr="00934F6E">
        <w:rPr>
          <w:rFonts w:cs="Calibri"/>
          <w:i/>
          <w:iCs/>
        </w:rPr>
        <w:t>11</w:t>
      </w:r>
      <w:r w:rsidRPr="00934F6E">
        <w:rPr>
          <w:rFonts w:cs="Calibri"/>
        </w:rPr>
        <w:t>(4), 815–852. https://doi.org/10/frx8kx</w:t>
      </w:r>
    </w:p>
    <w:p w:rsidRPr="00934F6E" w:rsidR="00934F6E" w:rsidP="00934F6E" w:rsidRDefault="00934F6E" w14:paraId="5C894332" w14:textId="09AF5585">
      <w:pPr>
        <w:pStyle w:val="Bibliography"/>
        <w:rPr>
          <w:rFonts w:cs="Calibri"/>
        </w:rPr>
      </w:pPr>
      <w:r w:rsidRPr="00934F6E">
        <w:rPr>
          <w:rFonts w:cs="Calibri"/>
        </w:rPr>
        <w:t xml:space="preserve">Lüdtke, O., Robitzsch, A., Trautwein, U., &amp; Kunter, M. (2009). Assessing the impact of learning environments: How to use student ratings of classroom or school characteristics in multilevel modeling. </w:t>
      </w:r>
      <w:r w:rsidRPr="00934F6E">
        <w:rPr>
          <w:rFonts w:cs="Calibri"/>
          <w:i/>
          <w:iCs/>
        </w:rPr>
        <w:t>Contemporary Educational Psychology</w:t>
      </w:r>
      <w:r w:rsidRPr="00934F6E">
        <w:rPr>
          <w:rFonts w:cs="Calibri"/>
        </w:rPr>
        <w:t xml:space="preserve">, </w:t>
      </w:r>
      <w:r w:rsidRPr="00934F6E">
        <w:rPr>
          <w:rFonts w:cs="Calibri"/>
          <w:i/>
          <w:iCs/>
        </w:rPr>
        <w:t>34</w:t>
      </w:r>
      <w:r w:rsidRPr="00934F6E">
        <w:rPr>
          <w:rFonts w:cs="Calibri"/>
        </w:rPr>
        <w:t>(2), 120–131. https://doi.org/10/bjc3vf</w:t>
      </w:r>
    </w:p>
    <w:p w:rsidRPr="00934F6E" w:rsidR="00934F6E" w:rsidP="00934F6E" w:rsidRDefault="00934F6E" w14:paraId="18E3BEE4" w14:textId="09AF5585">
      <w:pPr>
        <w:pStyle w:val="Bibliography"/>
        <w:rPr>
          <w:rFonts w:cs="Calibri"/>
        </w:rPr>
      </w:pPr>
      <w:r w:rsidRPr="00934F6E">
        <w:rPr>
          <w:rFonts w:cs="Calibri"/>
        </w:rPr>
        <w:t xml:space="preserve">Muthén, L. K., &amp; Muthén, B. O. (1998). </w:t>
      </w:r>
      <w:r w:rsidRPr="00934F6E">
        <w:rPr>
          <w:rFonts w:cs="Calibri"/>
          <w:i/>
          <w:iCs/>
        </w:rPr>
        <w:t>Mplus User’s Guide</w:t>
      </w:r>
      <w:r w:rsidRPr="00934F6E">
        <w:rPr>
          <w:rFonts w:cs="Calibri"/>
        </w:rPr>
        <w:t xml:space="preserve"> (8th ed.). Muthén &amp; Muthén.</w:t>
      </w:r>
    </w:p>
    <w:p w:rsidRPr="00934F6E" w:rsidR="00934F6E" w:rsidP="00934F6E" w:rsidRDefault="00934F6E" w14:paraId="741EEF9D" w14:textId="09AF5585">
      <w:pPr>
        <w:pStyle w:val="Bibliography"/>
        <w:rPr>
          <w:rFonts w:cs="Calibri"/>
        </w:rPr>
      </w:pPr>
      <w:r w:rsidRPr="00934F6E">
        <w:rPr>
          <w:rFonts w:cs="Calibri"/>
        </w:rPr>
        <w:t xml:space="preserve">O’Connell, M. (2019). Is the impact of SES on educational performance overestimated? Evidence from the PISA survey. </w:t>
      </w:r>
      <w:r w:rsidRPr="00934F6E">
        <w:rPr>
          <w:rFonts w:cs="Calibri"/>
          <w:i/>
          <w:iCs/>
        </w:rPr>
        <w:t>Intelligence</w:t>
      </w:r>
      <w:r w:rsidRPr="00934F6E">
        <w:rPr>
          <w:rFonts w:cs="Calibri"/>
        </w:rPr>
        <w:t xml:space="preserve">, </w:t>
      </w:r>
      <w:r w:rsidRPr="00934F6E">
        <w:rPr>
          <w:rFonts w:cs="Calibri"/>
          <w:i/>
          <w:iCs/>
        </w:rPr>
        <w:t>75</w:t>
      </w:r>
      <w:r w:rsidRPr="00934F6E">
        <w:rPr>
          <w:rFonts w:cs="Calibri"/>
        </w:rPr>
        <w:t>, 41–47. https://doi.org/10/gmhw9s</w:t>
      </w:r>
    </w:p>
    <w:p w:rsidRPr="00934F6E" w:rsidR="00934F6E" w:rsidP="00934F6E" w:rsidRDefault="00934F6E" w14:paraId="61DB627A" w14:textId="09AF5585">
      <w:pPr>
        <w:pStyle w:val="Bibliography"/>
        <w:rPr>
          <w:rFonts w:cs="Calibri"/>
        </w:rPr>
      </w:pPr>
      <w:r w:rsidRPr="00934F6E">
        <w:rPr>
          <w:rFonts w:cs="Calibri"/>
        </w:rPr>
        <w:t xml:space="preserve">OECD. (2019). </w:t>
      </w:r>
      <w:r w:rsidRPr="00934F6E">
        <w:rPr>
          <w:rFonts w:cs="Calibri"/>
          <w:i/>
          <w:iCs/>
        </w:rPr>
        <w:t>PISA 2018 results (Volume II): Where all students can succeed</w:t>
      </w:r>
      <w:r w:rsidRPr="00934F6E">
        <w:rPr>
          <w:rFonts w:cs="Calibri"/>
        </w:rPr>
        <w:t>. OECD. https://doi.org/10.1787/b5fd1b8f-en</w:t>
      </w:r>
    </w:p>
    <w:p w:rsidRPr="00934F6E" w:rsidR="00934F6E" w:rsidP="00934F6E" w:rsidRDefault="00934F6E" w14:paraId="385DD9AF" w14:textId="09AF5585">
      <w:pPr>
        <w:pStyle w:val="Bibliography"/>
        <w:rPr>
          <w:rFonts w:cs="Calibri"/>
        </w:rPr>
      </w:pPr>
      <w:r w:rsidRPr="00934F6E">
        <w:rPr>
          <w:rFonts w:cs="Calibri"/>
        </w:rPr>
        <w:t xml:space="preserve">R Core Team. (2021). </w:t>
      </w:r>
      <w:r w:rsidRPr="00934F6E">
        <w:rPr>
          <w:rFonts w:cs="Calibri"/>
          <w:i/>
          <w:iCs/>
        </w:rPr>
        <w:t>R: A language and environment for statistical computing</w:t>
      </w:r>
      <w:r w:rsidRPr="00934F6E">
        <w:rPr>
          <w:rFonts w:cs="Calibri"/>
        </w:rPr>
        <w:t>. R Foundation for Statistical Computing. http://www.R-project.org</w:t>
      </w:r>
    </w:p>
    <w:p w:rsidRPr="00934F6E" w:rsidR="00934F6E" w:rsidP="00934F6E" w:rsidRDefault="00934F6E" w14:paraId="0374CF9E" w14:textId="09AF5585">
      <w:pPr>
        <w:pStyle w:val="Bibliography"/>
        <w:rPr>
          <w:rFonts w:cs="Calibri"/>
        </w:rPr>
      </w:pPr>
      <w:r w:rsidRPr="00934F6E">
        <w:rPr>
          <w:rFonts w:cs="Calibri"/>
        </w:rPr>
        <w:t xml:space="preserve">Schafer, J. L., &amp; Graham, J. W. (2002). Missing data: Our view of the state of the art. </w:t>
      </w:r>
      <w:r w:rsidRPr="00934F6E">
        <w:rPr>
          <w:rFonts w:cs="Calibri"/>
          <w:i/>
          <w:iCs/>
        </w:rPr>
        <w:t>Psychological Methods</w:t>
      </w:r>
      <w:r w:rsidRPr="00934F6E">
        <w:rPr>
          <w:rFonts w:cs="Calibri"/>
        </w:rPr>
        <w:t xml:space="preserve">, </w:t>
      </w:r>
      <w:r w:rsidRPr="00934F6E">
        <w:rPr>
          <w:rFonts w:cs="Calibri"/>
          <w:i/>
          <w:iCs/>
        </w:rPr>
        <w:t>7</w:t>
      </w:r>
      <w:r w:rsidRPr="00934F6E">
        <w:rPr>
          <w:rFonts w:cs="Calibri"/>
        </w:rPr>
        <w:t>(2), 147–177. https://doi.org/10/bhx874</w:t>
      </w:r>
    </w:p>
    <w:p w:rsidRPr="00934F6E" w:rsidR="00934F6E" w:rsidP="00934F6E" w:rsidRDefault="00934F6E" w14:paraId="334D86FD" w14:textId="09AF5585">
      <w:pPr>
        <w:pStyle w:val="Bibliography"/>
        <w:rPr>
          <w:rFonts w:cs="Calibri"/>
        </w:rPr>
      </w:pPr>
      <w:r w:rsidRPr="00934F6E">
        <w:rPr>
          <w:rFonts w:cs="Calibri"/>
        </w:rPr>
        <w:t xml:space="preserve">Shuell, T. J. (1986). Cognitive conceptions of learning. </w:t>
      </w:r>
      <w:r w:rsidRPr="00934F6E">
        <w:rPr>
          <w:rFonts w:cs="Calibri"/>
          <w:i/>
          <w:iCs/>
        </w:rPr>
        <w:t>Review of Educational Research</w:t>
      </w:r>
      <w:r w:rsidRPr="00934F6E">
        <w:rPr>
          <w:rFonts w:cs="Calibri"/>
        </w:rPr>
        <w:t xml:space="preserve">, </w:t>
      </w:r>
      <w:r w:rsidRPr="00934F6E">
        <w:rPr>
          <w:rFonts w:cs="Calibri"/>
          <w:i/>
          <w:iCs/>
        </w:rPr>
        <w:t>56</w:t>
      </w:r>
      <w:r w:rsidRPr="00934F6E">
        <w:rPr>
          <w:rFonts w:cs="Calibri"/>
        </w:rPr>
        <w:t>(4), 411–436. https://doi.org/10/bz957v</w:t>
      </w:r>
    </w:p>
    <w:p w:rsidRPr="00934F6E" w:rsidR="00934F6E" w:rsidP="00934F6E" w:rsidRDefault="00934F6E" w14:paraId="4040604B" w14:textId="09AF5585">
      <w:pPr>
        <w:pStyle w:val="Bibliography"/>
        <w:rPr>
          <w:rFonts w:cs="Calibri"/>
        </w:rPr>
      </w:pPr>
      <w:r w:rsidRPr="00934F6E">
        <w:rPr>
          <w:rFonts w:cs="Calibri"/>
        </w:rPr>
        <w:t xml:space="preserve">Simonoff, J. S., Scott, M. A., &amp; Marx, B. D. (Eds.). (2013). </w:t>
      </w:r>
      <w:r w:rsidRPr="00934F6E">
        <w:rPr>
          <w:rFonts w:cs="Calibri"/>
          <w:i/>
          <w:iCs/>
        </w:rPr>
        <w:t>The SAGE handbook of multilevel modeling</w:t>
      </w:r>
      <w:r w:rsidRPr="00934F6E">
        <w:rPr>
          <w:rFonts w:cs="Calibri"/>
        </w:rPr>
        <w:t>. SAGE.</w:t>
      </w:r>
    </w:p>
    <w:p w:rsidRPr="00934F6E" w:rsidR="00934F6E" w:rsidP="00934F6E" w:rsidRDefault="00934F6E" w14:paraId="00BAE28F" w14:textId="09AF5585">
      <w:pPr>
        <w:pStyle w:val="Bibliography"/>
        <w:rPr>
          <w:rFonts w:cs="Calibri"/>
        </w:rPr>
      </w:pPr>
      <w:r w:rsidRPr="00934F6E">
        <w:rPr>
          <w:rFonts w:cs="Calibri"/>
        </w:rPr>
        <w:t xml:space="preserve">Thorn, W., &amp; Vincent-Lancrin, S. (2021). </w:t>
      </w:r>
      <w:r w:rsidRPr="00934F6E">
        <w:rPr>
          <w:rFonts w:cs="Calibri"/>
          <w:i/>
          <w:iCs/>
        </w:rPr>
        <w:t>Schooling during a pandemic: The experience and outcomes of schoolchildren during the first round of COVID-19 lockdowns</w:t>
      </w:r>
      <w:r w:rsidRPr="00934F6E">
        <w:rPr>
          <w:rFonts w:cs="Calibri"/>
        </w:rPr>
        <w:t>. OECD Publishing. https://doi.org/10.1787/1c78681e-en</w:t>
      </w:r>
    </w:p>
    <w:p w:rsidRPr="00934F6E" w:rsidR="00934F6E" w:rsidP="00934F6E" w:rsidRDefault="00934F6E" w14:paraId="1C923C1A" w14:textId="09AF5585">
      <w:pPr>
        <w:pStyle w:val="Bibliography"/>
        <w:rPr>
          <w:rFonts w:cs="Calibri"/>
        </w:rPr>
      </w:pPr>
      <w:r w:rsidRPr="00934F6E">
        <w:rPr>
          <w:rFonts w:cs="Calibri"/>
        </w:rPr>
        <w:t xml:space="preserve">van Buuren, S. (2018). </w:t>
      </w:r>
      <w:r w:rsidRPr="00934F6E">
        <w:rPr>
          <w:rFonts w:cs="Calibri"/>
          <w:i/>
          <w:iCs/>
        </w:rPr>
        <w:t>Flexible imputation of missing data</w:t>
      </w:r>
      <w:r w:rsidRPr="00934F6E">
        <w:rPr>
          <w:rFonts w:cs="Calibri"/>
        </w:rPr>
        <w:t xml:space="preserve"> (2nd ed.). CRC Press.</w:t>
      </w:r>
    </w:p>
    <w:p w:rsidRPr="00934F6E" w:rsidR="00934F6E" w:rsidP="00934F6E" w:rsidRDefault="00934F6E" w14:paraId="3118751C" w14:textId="09AF5585">
      <w:pPr>
        <w:pStyle w:val="Bibliography"/>
        <w:rPr>
          <w:rFonts w:cs="Calibri"/>
        </w:rPr>
      </w:pPr>
      <w:r w:rsidRPr="00934F6E">
        <w:rPr>
          <w:rFonts w:cs="Calibri"/>
        </w:rPr>
        <w:t xml:space="preserve">van Buuren, S., &amp; Groothuis-Oudshoorn, K. (2011). </w:t>
      </w:r>
      <w:r w:rsidRPr="00934F6E">
        <w:rPr>
          <w:rFonts w:cs="Calibri"/>
          <w:b/>
          <w:bCs/>
        </w:rPr>
        <w:t>mice</w:t>
      </w:r>
      <w:r w:rsidRPr="00934F6E">
        <w:rPr>
          <w:rFonts w:cs="Calibri"/>
        </w:rPr>
        <w:t xml:space="preserve">: Multivariate imputation by chained equations in </w:t>
      </w:r>
      <w:r w:rsidRPr="00934F6E">
        <w:rPr>
          <w:rFonts w:cs="Calibri"/>
          <w:i/>
          <w:iCs/>
        </w:rPr>
        <w:t>R</w:t>
      </w:r>
      <w:r w:rsidRPr="00934F6E">
        <w:rPr>
          <w:rFonts w:cs="Calibri"/>
        </w:rPr>
        <w:t xml:space="preserve">. </w:t>
      </w:r>
      <w:r w:rsidRPr="00934F6E">
        <w:rPr>
          <w:rFonts w:cs="Calibri"/>
          <w:i/>
          <w:iCs/>
        </w:rPr>
        <w:t>Journal of Statistical Software</w:t>
      </w:r>
      <w:r w:rsidRPr="00934F6E">
        <w:rPr>
          <w:rFonts w:cs="Calibri"/>
        </w:rPr>
        <w:t xml:space="preserve">, </w:t>
      </w:r>
      <w:r w:rsidRPr="00934F6E">
        <w:rPr>
          <w:rFonts w:cs="Calibri"/>
          <w:i/>
          <w:iCs/>
        </w:rPr>
        <w:t>45</w:t>
      </w:r>
      <w:r w:rsidRPr="00934F6E">
        <w:rPr>
          <w:rFonts w:cs="Calibri"/>
        </w:rPr>
        <w:t>(3), 1—67. https://doi.org/10.18637/jss.v045.i03</w:t>
      </w:r>
    </w:p>
    <w:p w:rsidRPr="00934F6E" w:rsidR="00934F6E" w:rsidP="00934F6E" w:rsidRDefault="00934F6E" w14:paraId="125172FA" w14:textId="09AF5585">
      <w:pPr>
        <w:pStyle w:val="Bibliography"/>
        <w:rPr>
          <w:rFonts w:cs="Calibri"/>
        </w:rPr>
      </w:pPr>
      <w:r w:rsidRPr="00934F6E">
        <w:rPr>
          <w:rFonts w:cs="Calibri"/>
        </w:rPr>
        <w:t xml:space="preserve">van der Velde, M., Sense, F., Spijkers, R., Meeter, M., &amp; van Rijn, H. (2021). Lockdown learning: Changes in online foreign-language study activity and performance of Dutch secondary school students during the COVID-19 pandemic. </w:t>
      </w:r>
      <w:r w:rsidRPr="00934F6E">
        <w:rPr>
          <w:rFonts w:cs="Calibri"/>
          <w:i/>
          <w:iCs/>
        </w:rPr>
        <w:t>Frontiers in Education</w:t>
      </w:r>
      <w:r w:rsidRPr="00934F6E">
        <w:rPr>
          <w:rFonts w:cs="Calibri"/>
        </w:rPr>
        <w:t xml:space="preserve">, </w:t>
      </w:r>
      <w:r w:rsidRPr="00934F6E">
        <w:rPr>
          <w:rFonts w:cs="Calibri"/>
          <w:i/>
          <w:iCs/>
        </w:rPr>
        <w:t>6</w:t>
      </w:r>
      <w:r w:rsidRPr="00934F6E">
        <w:rPr>
          <w:rFonts w:cs="Calibri"/>
        </w:rPr>
        <w:t>, 712987. https://doi.org/10.3389/feduc.2021.712987</w:t>
      </w:r>
    </w:p>
    <w:p w:rsidRPr="0019410D" w:rsidR="00E37FEF" w:rsidRDefault="004C2131" w14:paraId="70769985" w14:textId="009FBE3A">
      <w:pPr>
        <w:rPr>
          <w:rFonts w:asciiTheme="majorHAnsi" w:hAnsiTheme="majorHAnsi" w:cstheme="majorBidi"/>
          <w:b/>
        </w:rPr>
      </w:pPr>
      <w:r w:rsidRPr="142D662F">
        <w:rPr>
          <w:rFonts w:asciiTheme="majorHAnsi" w:hAnsiTheme="majorHAnsi" w:cstheme="majorBidi"/>
          <w:highlight w:val="green"/>
        </w:rPr>
        <w:fldChar w:fldCharType="end"/>
      </w:r>
      <w:r w:rsidRPr="142D662F" w:rsidR="007B349C">
        <w:rPr>
          <w:rFonts w:asciiTheme="majorHAnsi" w:hAnsiTheme="majorHAnsi" w:cstheme="majorBidi"/>
        </w:rPr>
        <w:br w:type="page"/>
      </w:r>
    </w:p>
    <w:p w:rsidRPr="0019410D" w:rsidR="00E37FEF" w:rsidRDefault="007B349C" w14:paraId="10EC7403" w14:textId="54C5EED6">
      <w:pPr>
        <w:rPr>
          <w:rFonts w:asciiTheme="majorHAnsi" w:hAnsiTheme="majorHAnsi" w:cstheme="majorBidi"/>
          <w:b/>
        </w:rPr>
      </w:pPr>
      <w:r w:rsidRPr="142D662F">
        <w:rPr>
          <w:rFonts w:asciiTheme="majorHAnsi" w:hAnsiTheme="majorHAnsi" w:cstheme="majorBidi"/>
          <w:b/>
        </w:rPr>
        <w:t>Important Links for Further Information</w:t>
      </w:r>
    </w:p>
    <w:p w:rsidR="00962E37" w:rsidP="007F4A70" w:rsidRDefault="142D662F" w14:paraId="5AFAE38D" w14:textId="77777777">
      <w:pPr>
        <w:pStyle w:val="ListParagraph"/>
        <w:numPr>
          <w:ilvl w:val="0"/>
          <w:numId w:val="10"/>
        </w:numPr>
        <w:rPr>
          <w:rFonts w:ascii="Calibri" w:hAnsi="Calibri" w:cs="Calibri"/>
        </w:rPr>
      </w:pPr>
      <w:r w:rsidRPr="142D662F">
        <w:rPr>
          <w:rFonts w:ascii="Calibri" w:hAnsi="Calibri" w:cs="Calibri"/>
        </w:rPr>
        <w:t>SSB:</w:t>
      </w:r>
    </w:p>
    <w:p w:rsidR="00962E37" w:rsidP="00962E37" w:rsidRDefault="000C2B28" w14:paraId="53B588A0" w14:textId="77777777">
      <w:pPr>
        <w:pStyle w:val="ListParagraph"/>
        <w:numPr>
          <w:ilvl w:val="1"/>
          <w:numId w:val="10"/>
        </w:numPr>
        <w:rPr>
          <w:rFonts w:ascii="Calibri" w:hAnsi="Calibri" w:cs="Calibri"/>
        </w:rPr>
      </w:pPr>
      <w:hyperlink w:history="1" r:id="rId27">
        <w:r w:rsidRPr="00645588" w:rsidR="00962E37">
          <w:rPr>
            <w:rStyle w:val="Hyperlink"/>
            <w:rFonts w:ascii="Calibri" w:hAnsi="Calibri" w:cs="Calibri"/>
          </w:rPr>
          <w:t>https://www.ssb.no/en/utdanning/grunnskoler/statistikk/nasjonale-prover</w:t>
        </w:r>
      </w:hyperlink>
    </w:p>
    <w:p w:rsidRPr="00962E37" w:rsidR="00E37FEF" w:rsidP="00962E37" w:rsidRDefault="000C2B28" w14:paraId="4AEC61EF" w14:textId="35B09E4C">
      <w:pPr>
        <w:pStyle w:val="ListParagraph"/>
        <w:numPr>
          <w:ilvl w:val="1"/>
          <w:numId w:val="10"/>
        </w:numPr>
        <w:rPr>
          <w:rFonts w:ascii="Calibri" w:hAnsi="Calibri" w:cs="Calibri"/>
        </w:rPr>
      </w:pPr>
      <w:hyperlink r:id="rId28">
        <w:r w:rsidRPr="00962E37" w:rsidR="142D662F">
          <w:rPr>
            <w:rStyle w:val="Hyperlink"/>
            <w:rFonts w:ascii="Calibri" w:hAnsi="Calibri" w:cs="Calibri"/>
          </w:rPr>
          <w:t>https://www.ssb.no/a/metadata/conceptvariable/vardok/3363/en</w:t>
        </w:r>
      </w:hyperlink>
    </w:p>
    <w:p w:rsidR="001C1BAB" w:rsidP="007F4A70" w:rsidRDefault="142D662F" w14:paraId="78D14B46" w14:textId="6A68C37E">
      <w:pPr>
        <w:pStyle w:val="ListParagraph"/>
        <w:numPr>
          <w:ilvl w:val="0"/>
          <w:numId w:val="10"/>
        </w:numPr>
        <w:rPr>
          <w:rFonts w:ascii="Calibri" w:hAnsi="Calibri" w:cs="Calibri"/>
        </w:rPr>
      </w:pPr>
      <w:r w:rsidRPr="142D662F">
        <w:rPr>
          <w:rFonts w:ascii="Calibri" w:hAnsi="Calibri" w:cs="Calibri"/>
        </w:rPr>
        <w:t xml:space="preserve">GSI: </w:t>
      </w:r>
      <w:hyperlink r:id="rId29">
        <w:r w:rsidRPr="142D662F">
          <w:rPr>
            <w:rStyle w:val="Hyperlink"/>
            <w:rFonts w:ascii="Calibri" w:hAnsi="Calibri" w:cs="Calibri"/>
          </w:rPr>
          <w:t>https://gsi.udir.no/</w:t>
        </w:r>
      </w:hyperlink>
    </w:p>
    <w:p w:rsidRPr="00030789" w:rsidR="00030789" w:rsidP="00030789" w:rsidRDefault="000C2B28" w14:paraId="6F98EC2A" w14:textId="20F14E93">
      <w:pPr>
        <w:pStyle w:val="ListParagraph"/>
        <w:numPr>
          <w:ilvl w:val="0"/>
          <w:numId w:val="10"/>
        </w:numPr>
        <w:rPr>
          <w:rFonts w:ascii="Calibri" w:hAnsi="Calibri" w:cs="Calibri"/>
        </w:rPr>
      </w:pPr>
      <w:hyperlink r:id="rId30">
        <w:r w:rsidRPr="007F4A70" w:rsidR="00030789">
          <w:rPr>
            <w:rFonts w:ascii="Calibri" w:hAnsi="Calibri" w:cs="Calibri"/>
            <w:color w:val="1155CC"/>
            <w:u w:val="single"/>
          </w:rPr>
          <w:t>https://www.skatteetaten.no/en/person/foreign/norwegian-identification-number/</w:t>
        </w:r>
      </w:hyperlink>
    </w:p>
    <w:p w:rsidRPr="007F4A70" w:rsidR="00E37FEF" w:rsidP="007F4A70" w:rsidRDefault="007B349C" w14:paraId="69680BE5" w14:textId="77777777">
      <w:pPr>
        <w:pStyle w:val="ListParagraph"/>
        <w:numPr>
          <w:ilvl w:val="0"/>
          <w:numId w:val="10"/>
        </w:numPr>
        <w:rPr>
          <w:rFonts w:ascii="Calibri" w:hAnsi="Calibri" w:cs="Calibri"/>
        </w:rPr>
      </w:pPr>
      <w:r w:rsidRPr="007F4A70">
        <w:rPr>
          <w:rFonts w:ascii="Calibri" w:hAnsi="Calibri" w:cs="Calibri"/>
        </w:rPr>
        <w:t xml:space="preserve">OECD: </w:t>
      </w:r>
      <w:hyperlink r:id="rId31">
        <w:r w:rsidRPr="007F4A70">
          <w:rPr>
            <w:rFonts w:ascii="Calibri" w:hAnsi="Calibri" w:cs="Calibri"/>
            <w:color w:val="1155CC"/>
            <w:u w:val="single"/>
          </w:rPr>
          <w:t>https://oecdedutoday.com/education-recovery-after-covid/</w:t>
        </w:r>
      </w:hyperlink>
    </w:p>
    <w:p w:rsidRPr="007F4A70" w:rsidR="00E37FEF" w:rsidP="007F4A70" w:rsidRDefault="142D662F" w14:paraId="579D4980" w14:textId="53FD4E6D">
      <w:pPr>
        <w:pStyle w:val="ListParagraph"/>
        <w:numPr>
          <w:ilvl w:val="0"/>
          <w:numId w:val="10"/>
        </w:numPr>
        <w:rPr>
          <w:rFonts w:ascii="Calibri" w:hAnsi="Calibri" w:cs="Calibri"/>
        </w:rPr>
      </w:pPr>
      <w:r w:rsidRPr="142D662F">
        <w:rPr>
          <w:rFonts w:ascii="Calibri" w:hAnsi="Calibri" w:cs="Calibri"/>
        </w:rPr>
        <w:t xml:space="preserve">OECD: </w:t>
      </w:r>
      <w:hyperlink r:id="rId32">
        <w:r w:rsidRPr="142D662F">
          <w:rPr>
            <w:rStyle w:val="Hyperlink"/>
            <w:rFonts w:ascii="Calibri" w:hAnsi="Calibri" w:cs="Calibri"/>
          </w:rPr>
          <w:t>https://www.oecd-ilibrary.org/education/building-on-covid-19-s-innovation-momentum-for-digital-inclusive-education_24202496-en</w:t>
        </w:r>
      </w:hyperlink>
    </w:p>
    <w:p w:rsidRPr="007F4A70" w:rsidR="00E37FEF" w:rsidP="007F4A70" w:rsidRDefault="142D662F" w14:paraId="48199043" w14:textId="461A9CC4">
      <w:pPr>
        <w:pStyle w:val="ListParagraph"/>
        <w:numPr>
          <w:ilvl w:val="0"/>
          <w:numId w:val="10"/>
        </w:numPr>
        <w:rPr>
          <w:rFonts w:ascii="Calibri" w:hAnsi="Calibri" w:cs="Calibri"/>
        </w:rPr>
      </w:pPr>
      <w:r w:rsidRPr="142D662F">
        <w:rPr>
          <w:rFonts w:ascii="Calibri" w:hAnsi="Calibri" w:cs="Calibri"/>
        </w:rPr>
        <w:t xml:space="preserve">OECD: </w:t>
      </w:r>
      <w:hyperlink r:id="rId33">
        <w:r w:rsidRPr="142D662F">
          <w:rPr>
            <w:rStyle w:val="Hyperlink"/>
            <w:rFonts w:ascii="Calibri" w:hAnsi="Calibri" w:cs="Calibri"/>
          </w:rPr>
          <w:t>https://read.oecd-ilibrary.org/view/?ref=133_133390-1rtuknc0hi&amp;title=Schooling-disrupted-schooling-rethought-How-the-Covid-19-pandemic-is-changing-education</w:t>
        </w:r>
      </w:hyperlink>
    </w:p>
    <w:p w:rsidRPr="007F4A70" w:rsidR="00E37FEF" w:rsidP="007F4A70" w:rsidRDefault="007B349C" w14:paraId="17C02F3D" w14:textId="77777777">
      <w:pPr>
        <w:pStyle w:val="ListParagraph"/>
        <w:numPr>
          <w:ilvl w:val="0"/>
          <w:numId w:val="10"/>
        </w:numPr>
        <w:rPr>
          <w:rFonts w:ascii="Calibri" w:hAnsi="Calibri" w:cs="Calibri"/>
        </w:rPr>
      </w:pPr>
      <w:r w:rsidRPr="007F4A70">
        <w:rPr>
          <w:rFonts w:ascii="Calibri" w:hAnsi="Calibri" w:cs="Calibri"/>
        </w:rPr>
        <w:t xml:space="preserve">OECD: </w:t>
      </w:r>
      <w:hyperlink r:id="rId34">
        <w:r w:rsidRPr="007F4A70">
          <w:rPr>
            <w:rFonts w:ascii="Calibri" w:hAnsi="Calibri" w:cs="Calibri"/>
            <w:color w:val="1155CC"/>
            <w:u w:val="single"/>
          </w:rPr>
          <w:t>https://www.oecd-ilibrary.org/sites/bbeca162-en/index.html?itemId=/content/publication/bbeca162-en</w:t>
        </w:r>
      </w:hyperlink>
    </w:p>
    <w:p w:rsidRPr="003B0F28" w:rsidR="00E37FEF" w:rsidP="003B0F28" w:rsidRDefault="007B349C" w14:paraId="3089F68B" w14:textId="1D845C27">
      <w:pPr>
        <w:pStyle w:val="ListParagraph"/>
        <w:numPr>
          <w:ilvl w:val="0"/>
          <w:numId w:val="10"/>
        </w:numPr>
        <w:rPr>
          <w:rFonts w:ascii="Calibri" w:hAnsi="Calibri" w:cs="Calibri"/>
        </w:rPr>
      </w:pPr>
      <w:r w:rsidRPr="007F4A70">
        <w:rPr>
          <w:rFonts w:ascii="Calibri" w:hAnsi="Calibri" w:cs="Calibri"/>
        </w:rPr>
        <w:t xml:space="preserve">AERA: </w:t>
      </w:r>
      <w:hyperlink r:id="rId35">
        <w:r w:rsidRPr="007F4A70">
          <w:rPr>
            <w:rFonts w:ascii="Calibri" w:hAnsi="Calibri" w:cs="Calibri"/>
            <w:color w:val="1155CC"/>
            <w:u w:val="single"/>
          </w:rPr>
          <w:t>https://www.aera.net/Events-Meetings/How-Education-Fared-During-the-First-Wave-of-COVID-19-Lockdowns-International-Evidence</w:t>
        </w:r>
      </w:hyperlink>
      <w:bookmarkStart w:name="_3bz5uccv5nm3" w:colFirst="0" w:colLast="0" w:id="9"/>
      <w:bookmarkEnd w:id="9"/>
    </w:p>
    <w:sectPr w:rsidRPr="003B0F28" w:rsidR="00E37FEF" w:rsidSect="00DC0AB7">
      <w:footerReference w:type="default" r:id="rId36"/>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53FF9" w:rsidRDefault="00053FF9" w14:paraId="5C17CD13" w14:textId="77777777">
      <w:pPr>
        <w:spacing w:line="240" w:lineRule="auto"/>
      </w:pPr>
      <w:r>
        <w:separator/>
      </w:r>
    </w:p>
  </w:endnote>
  <w:endnote w:type="continuationSeparator" w:id="0">
    <w:p w:rsidR="00053FF9" w:rsidRDefault="00053FF9" w14:paraId="1B9C23CE" w14:textId="77777777">
      <w:pPr>
        <w:spacing w:line="240" w:lineRule="auto"/>
      </w:pPr>
      <w:r>
        <w:continuationSeparator/>
      </w:r>
    </w:p>
  </w:endnote>
  <w:endnote w:type="continuationNotice" w:id="1">
    <w:p w:rsidR="00053FF9" w:rsidRDefault="00053FF9" w14:paraId="04FB51BA"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CFDA0A8" w:rsidTr="3CFDA0A8" w14:paraId="216E89BC" w14:textId="77777777">
      <w:tc>
        <w:tcPr>
          <w:tcW w:w="3005" w:type="dxa"/>
        </w:tcPr>
        <w:p w:rsidR="3CFDA0A8" w:rsidP="3CFDA0A8" w:rsidRDefault="3CFDA0A8" w14:paraId="3B71C9CD" w14:textId="2E560B69">
          <w:pPr>
            <w:pStyle w:val="Header"/>
            <w:ind w:left="-115"/>
            <w:jc w:val="left"/>
          </w:pPr>
        </w:p>
      </w:tc>
      <w:tc>
        <w:tcPr>
          <w:tcW w:w="3005" w:type="dxa"/>
        </w:tcPr>
        <w:p w:rsidR="3CFDA0A8" w:rsidP="3CFDA0A8" w:rsidRDefault="3CFDA0A8" w14:paraId="31607FD9" w14:textId="01697787">
          <w:pPr>
            <w:pStyle w:val="Header"/>
            <w:jc w:val="center"/>
          </w:pPr>
        </w:p>
      </w:tc>
      <w:tc>
        <w:tcPr>
          <w:tcW w:w="3005" w:type="dxa"/>
        </w:tcPr>
        <w:p w:rsidR="3CFDA0A8" w:rsidP="3CFDA0A8" w:rsidRDefault="3CFDA0A8" w14:paraId="4F92F899" w14:textId="1F3120A6">
          <w:pPr>
            <w:pStyle w:val="Header"/>
            <w:ind w:right="-115"/>
            <w:jc w:val="right"/>
          </w:pPr>
        </w:p>
      </w:tc>
    </w:tr>
  </w:tbl>
  <w:p w:rsidR="00A8534D" w:rsidRDefault="00A8534D" w14:paraId="74F3DEE4" w14:textId="3E3B79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3CFDA0A8" w:rsidTr="3CFDA0A8" w14:paraId="55B02ED1" w14:textId="77777777">
      <w:tc>
        <w:tcPr>
          <w:tcW w:w="4650" w:type="dxa"/>
        </w:tcPr>
        <w:p w:rsidR="3CFDA0A8" w:rsidP="3CFDA0A8" w:rsidRDefault="3CFDA0A8" w14:paraId="4A3D3839" w14:textId="24836576">
          <w:pPr>
            <w:pStyle w:val="Header"/>
            <w:ind w:left="-115"/>
            <w:jc w:val="left"/>
          </w:pPr>
        </w:p>
      </w:tc>
      <w:tc>
        <w:tcPr>
          <w:tcW w:w="4650" w:type="dxa"/>
        </w:tcPr>
        <w:p w:rsidR="3CFDA0A8" w:rsidP="3CFDA0A8" w:rsidRDefault="3CFDA0A8" w14:paraId="4861E58B" w14:textId="7E772F3E">
          <w:pPr>
            <w:pStyle w:val="Header"/>
            <w:jc w:val="center"/>
          </w:pPr>
        </w:p>
      </w:tc>
      <w:tc>
        <w:tcPr>
          <w:tcW w:w="4650" w:type="dxa"/>
        </w:tcPr>
        <w:p w:rsidR="3CFDA0A8" w:rsidP="3CFDA0A8" w:rsidRDefault="3CFDA0A8" w14:paraId="726CEF54" w14:textId="1CECB091">
          <w:pPr>
            <w:pStyle w:val="Header"/>
            <w:ind w:right="-115"/>
            <w:jc w:val="right"/>
          </w:pPr>
        </w:p>
      </w:tc>
    </w:tr>
  </w:tbl>
  <w:p w:rsidR="00A8534D" w:rsidRDefault="00A8534D" w14:paraId="3D9DF837" w14:textId="623E01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CFDA0A8" w:rsidTr="3CFDA0A8" w14:paraId="1984E097" w14:textId="77777777">
      <w:tc>
        <w:tcPr>
          <w:tcW w:w="3005" w:type="dxa"/>
        </w:tcPr>
        <w:p w:rsidR="3CFDA0A8" w:rsidP="3CFDA0A8" w:rsidRDefault="3CFDA0A8" w14:paraId="61A95291" w14:textId="2348C8B7">
          <w:pPr>
            <w:pStyle w:val="Header"/>
            <w:ind w:left="-115"/>
            <w:jc w:val="left"/>
          </w:pPr>
        </w:p>
      </w:tc>
      <w:tc>
        <w:tcPr>
          <w:tcW w:w="3005" w:type="dxa"/>
        </w:tcPr>
        <w:p w:rsidR="3CFDA0A8" w:rsidP="3CFDA0A8" w:rsidRDefault="3CFDA0A8" w14:paraId="4F01F012" w14:textId="6184B594">
          <w:pPr>
            <w:pStyle w:val="Header"/>
            <w:jc w:val="center"/>
          </w:pPr>
        </w:p>
      </w:tc>
      <w:tc>
        <w:tcPr>
          <w:tcW w:w="3005" w:type="dxa"/>
        </w:tcPr>
        <w:p w:rsidR="3CFDA0A8" w:rsidP="3CFDA0A8" w:rsidRDefault="3CFDA0A8" w14:paraId="1829FC1C" w14:textId="28199588">
          <w:pPr>
            <w:pStyle w:val="Header"/>
            <w:ind w:right="-115"/>
            <w:jc w:val="right"/>
          </w:pPr>
        </w:p>
      </w:tc>
    </w:tr>
  </w:tbl>
  <w:p w:rsidR="00A8534D" w:rsidRDefault="00A8534D" w14:paraId="70A1B6F0" w14:textId="6FB2FE3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650"/>
      <w:gridCol w:w="4650"/>
      <w:gridCol w:w="4650"/>
    </w:tblGrid>
    <w:tr w:rsidR="3CFDA0A8" w:rsidTr="3CFDA0A8" w14:paraId="291B60A9" w14:textId="77777777">
      <w:tc>
        <w:tcPr>
          <w:tcW w:w="4650" w:type="dxa"/>
        </w:tcPr>
        <w:p w:rsidR="3CFDA0A8" w:rsidP="3CFDA0A8" w:rsidRDefault="3CFDA0A8" w14:paraId="02544F73" w14:textId="70973EB7">
          <w:pPr>
            <w:pStyle w:val="Header"/>
            <w:ind w:left="-115"/>
            <w:jc w:val="left"/>
          </w:pPr>
        </w:p>
      </w:tc>
      <w:tc>
        <w:tcPr>
          <w:tcW w:w="4650" w:type="dxa"/>
        </w:tcPr>
        <w:p w:rsidR="3CFDA0A8" w:rsidP="3CFDA0A8" w:rsidRDefault="3CFDA0A8" w14:paraId="5CFC7975" w14:textId="1529CABF">
          <w:pPr>
            <w:pStyle w:val="Header"/>
            <w:jc w:val="center"/>
          </w:pPr>
        </w:p>
      </w:tc>
      <w:tc>
        <w:tcPr>
          <w:tcW w:w="4650" w:type="dxa"/>
        </w:tcPr>
        <w:p w:rsidR="3CFDA0A8" w:rsidP="3CFDA0A8" w:rsidRDefault="3CFDA0A8" w14:paraId="52D68A7E" w14:textId="72DBCCB2">
          <w:pPr>
            <w:pStyle w:val="Header"/>
            <w:ind w:right="-115"/>
            <w:jc w:val="right"/>
          </w:pPr>
        </w:p>
      </w:tc>
    </w:tr>
  </w:tbl>
  <w:p w:rsidR="00A8534D" w:rsidRDefault="00A8534D" w14:paraId="3E62251F" w14:textId="163E06D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3CFDA0A8" w:rsidTr="3CFDA0A8" w14:paraId="4A3F1263" w14:textId="77777777">
      <w:tc>
        <w:tcPr>
          <w:tcW w:w="3005" w:type="dxa"/>
        </w:tcPr>
        <w:p w:rsidR="3CFDA0A8" w:rsidP="3CFDA0A8" w:rsidRDefault="3CFDA0A8" w14:paraId="6CC12D97" w14:textId="28F4E81C">
          <w:pPr>
            <w:pStyle w:val="Header"/>
            <w:ind w:left="-115"/>
            <w:jc w:val="left"/>
          </w:pPr>
        </w:p>
      </w:tc>
      <w:tc>
        <w:tcPr>
          <w:tcW w:w="3005" w:type="dxa"/>
        </w:tcPr>
        <w:p w:rsidR="3CFDA0A8" w:rsidP="3CFDA0A8" w:rsidRDefault="3CFDA0A8" w14:paraId="7AC2BB02" w14:textId="20C6BA13">
          <w:pPr>
            <w:pStyle w:val="Header"/>
            <w:jc w:val="center"/>
          </w:pPr>
        </w:p>
      </w:tc>
      <w:tc>
        <w:tcPr>
          <w:tcW w:w="3005" w:type="dxa"/>
        </w:tcPr>
        <w:p w:rsidR="3CFDA0A8" w:rsidP="3CFDA0A8" w:rsidRDefault="3CFDA0A8" w14:paraId="6A04E2F6" w14:textId="6FC4D768">
          <w:pPr>
            <w:pStyle w:val="Header"/>
            <w:ind w:right="-115"/>
            <w:jc w:val="right"/>
          </w:pPr>
        </w:p>
      </w:tc>
    </w:tr>
  </w:tbl>
  <w:p w:rsidR="00A8534D" w:rsidRDefault="00A8534D" w14:paraId="0A0D0F3F" w14:textId="1E57CC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53FF9" w:rsidRDefault="00053FF9" w14:paraId="6A6CAFD4" w14:textId="77777777">
      <w:pPr>
        <w:spacing w:line="240" w:lineRule="auto"/>
      </w:pPr>
      <w:r>
        <w:separator/>
      </w:r>
    </w:p>
  </w:footnote>
  <w:footnote w:type="continuationSeparator" w:id="0">
    <w:p w:rsidR="00053FF9" w:rsidRDefault="00053FF9" w14:paraId="7825C74E" w14:textId="77777777">
      <w:pPr>
        <w:spacing w:line="240" w:lineRule="auto"/>
      </w:pPr>
      <w:r>
        <w:continuationSeparator/>
      </w:r>
    </w:p>
  </w:footnote>
  <w:footnote w:type="continuationNotice" w:id="1">
    <w:p w:rsidR="00053FF9" w:rsidRDefault="00053FF9" w14:paraId="4D5DEB05"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E37FEF" w:rsidRDefault="007B349C" w14:paraId="5D4FD1B6" w14:textId="77777777">
    <w:r>
      <w:fldChar w:fldCharType="begin"/>
    </w:r>
    <w:r>
      <w:instrText>PAGE</w:instrText>
    </w:r>
    <w:r>
      <w:fldChar w:fldCharType="separate"/>
    </w:r>
    <w:r w:rsidR="003F3839">
      <w:rPr>
        <w:noProof/>
      </w:rPr>
      <w:t>1</w:t>
    </w:r>
    <w:r>
      <w:fldChar w:fldCharType="end"/>
    </w: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1F89"/>
    <w:multiLevelType w:val="multilevel"/>
    <w:tmpl w:val="002861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4F437B"/>
    <w:multiLevelType w:val="multilevel"/>
    <w:tmpl w:val="08B42A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A9D53CA"/>
    <w:multiLevelType w:val="hybridMultilevel"/>
    <w:tmpl w:val="723C077C"/>
    <w:lvl w:ilvl="0" w:tplc="04070001">
      <w:start w:val="1"/>
      <w:numFmt w:val="bullet"/>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 w15:restartNumberingAfterBreak="0">
    <w:nsid w:val="11D12D6E"/>
    <w:multiLevelType w:val="hybridMultilevel"/>
    <w:tmpl w:val="FCA87C78"/>
    <w:lvl w:ilvl="0" w:tplc="FFFFFFFF">
      <w:start w:val="1"/>
      <w:numFmt w:val="decimal"/>
      <w:lvlText w:val="%1."/>
      <w:lvlJc w:val="left"/>
      <w:pPr>
        <w:ind w:left="720" w:hanging="360"/>
      </w:pPr>
      <w:rPr>
        <w:rFonts w:hint="default" w:asciiTheme="majorHAnsi" w:hAnsiTheme="majorHAnsi" w:cstheme="majorHAnsi"/>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32C0EEB"/>
    <w:multiLevelType w:val="hybridMultilevel"/>
    <w:tmpl w:val="11E873AC"/>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1D656A"/>
    <w:multiLevelType w:val="hybridMultilevel"/>
    <w:tmpl w:val="CB923258"/>
    <w:lvl w:ilvl="0" w:tplc="FFFFFFF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ED2782D"/>
    <w:multiLevelType w:val="hybridMultilevel"/>
    <w:tmpl w:val="B49EC84A"/>
    <w:lvl w:ilvl="0" w:tplc="807C8638">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7" w15:restartNumberingAfterBreak="0">
    <w:nsid w:val="39B045C7"/>
    <w:multiLevelType w:val="hybridMultilevel"/>
    <w:tmpl w:val="2D5ED8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3ACA2361"/>
    <w:multiLevelType w:val="multilevel"/>
    <w:tmpl w:val="CC28B2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4654461E"/>
    <w:multiLevelType w:val="hybridMultilevel"/>
    <w:tmpl w:val="ADC270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47845ABD"/>
    <w:multiLevelType w:val="multilevel"/>
    <w:tmpl w:val="8A404B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54DF429B"/>
    <w:multiLevelType w:val="hybridMultilevel"/>
    <w:tmpl w:val="FCA87C78"/>
    <w:lvl w:ilvl="0" w:tplc="8376A7B4">
      <w:start w:val="1"/>
      <w:numFmt w:val="decimal"/>
      <w:lvlText w:val="%1."/>
      <w:lvlJc w:val="left"/>
      <w:pPr>
        <w:ind w:left="720" w:hanging="360"/>
      </w:pPr>
      <w:rPr>
        <w:rFonts w:hint="default" w:asciiTheme="majorHAnsi" w:hAnsiTheme="majorHAnsi" w:cstheme="majorHAnsi"/>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57163791"/>
    <w:multiLevelType w:val="hybridMultilevel"/>
    <w:tmpl w:val="CBDEABC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1A82570"/>
    <w:multiLevelType w:val="hybridMultilevel"/>
    <w:tmpl w:val="CBDEABC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6977275"/>
    <w:multiLevelType w:val="multilevel"/>
    <w:tmpl w:val="60E839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6DAB094E"/>
    <w:multiLevelType w:val="multilevel"/>
    <w:tmpl w:val="67409B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71231187"/>
    <w:multiLevelType w:val="hybridMultilevel"/>
    <w:tmpl w:val="41E8D9F4"/>
    <w:lvl w:ilvl="0" w:tplc="A29EFF0E">
      <w:start w:val="2"/>
      <w:numFmt w:val="bullet"/>
      <w:lvlText w:val="-"/>
      <w:lvlJc w:val="left"/>
      <w:pPr>
        <w:ind w:left="720" w:hanging="360"/>
      </w:pPr>
      <w:rPr>
        <w:rFonts w:hint="default" w:ascii="Calibri" w:hAnsi="Calibri" w:eastAsia="Arial" w:cs="Calibr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7" w15:restartNumberingAfterBreak="0">
    <w:nsid w:val="7A461220"/>
    <w:multiLevelType w:val="hybridMultilevel"/>
    <w:tmpl w:val="E2FC979A"/>
    <w:lvl w:ilvl="0" w:tplc="7E4000A4">
      <w:start w:val="5"/>
      <w:numFmt w:val="bullet"/>
      <w:lvlText w:val="-"/>
      <w:lvlJc w:val="left"/>
      <w:pPr>
        <w:ind w:left="720" w:hanging="360"/>
      </w:pPr>
      <w:rPr>
        <w:rFonts w:hint="default" w:ascii="Calibri" w:hAnsi="Calibri" w:cs="Calibri" w:eastAsiaTheme="minorHAnsi"/>
      </w:rPr>
    </w:lvl>
    <w:lvl w:ilvl="1" w:tplc="08140003" w:tentative="1">
      <w:start w:val="1"/>
      <w:numFmt w:val="bullet"/>
      <w:lvlText w:val="o"/>
      <w:lvlJc w:val="left"/>
      <w:pPr>
        <w:ind w:left="1440" w:hanging="360"/>
      </w:pPr>
      <w:rPr>
        <w:rFonts w:hint="default" w:ascii="Courier New" w:hAnsi="Courier New" w:cs="Courier New"/>
      </w:rPr>
    </w:lvl>
    <w:lvl w:ilvl="2" w:tplc="08140005" w:tentative="1">
      <w:start w:val="1"/>
      <w:numFmt w:val="bullet"/>
      <w:lvlText w:val=""/>
      <w:lvlJc w:val="left"/>
      <w:pPr>
        <w:ind w:left="2160" w:hanging="360"/>
      </w:pPr>
      <w:rPr>
        <w:rFonts w:hint="default" w:ascii="Wingdings" w:hAnsi="Wingdings"/>
      </w:rPr>
    </w:lvl>
    <w:lvl w:ilvl="3" w:tplc="08140001" w:tentative="1">
      <w:start w:val="1"/>
      <w:numFmt w:val="bullet"/>
      <w:lvlText w:val=""/>
      <w:lvlJc w:val="left"/>
      <w:pPr>
        <w:ind w:left="2880" w:hanging="360"/>
      </w:pPr>
      <w:rPr>
        <w:rFonts w:hint="default" w:ascii="Symbol" w:hAnsi="Symbol"/>
      </w:rPr>
    </w:lvl>
    <w:lvl w:ilvl="4" w:tplc="08140003" w:tentative="1">
      <w:start w:val="1"/>
      <w:numFmt w:val="bullet"/>
      <w:lvlText w:val="o"/>
      <w:lvlJc w:val="left"/>
      <w:pPr>
        <w:ind w:left="3600" w:hanging="360"/>
      </w:pPr>
      <w:rPr>
        <w:rFonts w:hint="default" w:ascii="Courier New" w:hAnsi="Courier New" w:cs="Courier New"/>
      </w:rPr>
    </w:lvl>
    <w:lvl w:ilvl="5" w:tplc="08140005" w:tentative="1">
      <w:start w:val="1"/>
      <w:numFmt w:val="bullet"/>
      <w:lvlText w:val=""/>
      <w:lvlJc w:val="left"/>
      <w:pPr>
        <w:ind w:left="4320" w:hanging="360"/>
      </w:pPr>
      <w:rPr>
        <w:rFonts w:hint="default" w:ascii="Wingdings" w:hAnsi="Wingdings"/>
      </w:rPr>
    </w:lvl>
    <w:lvl w:ilvl="6" w:tplc="08140001" w:tentative="1">
      <w:start w:val="1"/>
      <w:numFmt w:val="bullet"/>
      <w:lvlText w:val=""/>
      <w:lvlJc w:val="left"/>
      <w:pPr>
        <w:ind w:left="5040" w:hanging="360"/>
      </w:pPr>
      <w:rPr>
        <w:rFonts w:hint="default" w:ascii="Symbol" w:hAnsi="Symbol"/>
      </w:rPr>
    </w:lvl>
    <w:lvl w:ilvl="7" w:tplc="08140003" w:tentative="1">
      <w:start w:val="1"/>
      <w:numFmt w:val="bullet"/>
      <w:lvlText w:val="o"/>
      <w:lvlJc w:val="left"/>
      <w:pPr>
        <w:ind w:left="5760" w:hanging="360"/>
      </w:pPr>
      <w:rPr>
        <w:rFonts w:hint="default" w:ascii="Courier New" w:hAnsi="Courier New" w:cs="Courier New"/>
      </w:rPr>
    </w:lvl>
    <w:lvl w:ilvl="8" w:tplc="08140005" w:tentative="1">
      <w:start w:val="1"/>
      <w:numFmt w:val="bullet"/>
      <w:lvlText w:val=""/>
      <w:lvlJc w:val="left"/>
      <w:pPr>
        <w:ind w:left="6480" w:hanging="360"/>
      </w:pPr>
      <w:rPr>
        <w:rFonts w:hint="default" w:ascii="Wingdings" w:hAnsi="Wingdings"/>
      </w:rPr>
    </w:lvl>
  </w:abstractNum>
  <w:abstractNum w:abstractNumId="18" w15:restartNumberingAfterBreak="0">
    <w:nsid w:val="7EB955B1"/>
    <w:multiLevelType w:val="multilevel"/>
    <w:tmpl w:val="5628B6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42330920">
    <w:abstractNumId w:val="1"/>
  </w:num>
  <w:num w:numId="2" w16cid:durableId="1449662289">
    <w:abstractNumId w:val="14"/>
  </w:num>
  <w:num w:numId="3" w16cid:durableId="746073155">
    <w:abstractNumId w:val="15"/>
  </w:num>
  <w:num w:numId="4" w16cid:durableId="1152909668">
    <w:abstractNumId w:val="18"/>
  </w:num>
  <w:num w:numId="5" w16cid:durableId="2141796596">
    <w:abstractNumId w:val="10"/>
  </w:num>
  <w:num w:numId="6" w16cid:durableId="648095255">
    <w:abstractNumId w:val="8"/>
  </w:num>
  <w:num w:numId="7" w16cid:durableId="207306731">
    <w:abstractNumId w:val="0"/>
  </w:num>
  <w:num w:numId="8" w16cid:durableId="1838619143">
    <w:abstractNumId w:val="17"/>
  </w:num>
  <w:num w:numId="9" w16cid:durableId="1179932836">
    <w:abstractNumId w:val="12"/>
  </w:num>
  <w:num w:numId="10" w16cid:durableId="1578982326">
    <w:abstractNumId w:val="2"/>
  </w:num>
  <w:num w:numId="11" w16cid:durableId="281614419">
    <w:abstractNumId w:val="13"/>
  </w:num>
  <w:num w:numId="12" w16cid:durableId="1713460464">
    <w:abstractNumId w:val="16"/>
  </w:num>
  <w:num w:numId="13" w16cid:durableId="1424454962">
    <w:abstractNumId w:val="5"/>
  </w:num>
  <w:num w:numId="14" w16cid:durableId="1190334475">
    <w:abstractNumId w:val="6"/>
  </w:num>
  <w:num w:numId="15" w16cid:durableId="590314007">
    <w:abstractNumId w:val="4"/>
  </w:num>
  <w:num w:numId="16" w16cid:durableId="668407071">
    <w:abstractNumId w:val="11"/>
  </w:num>
  <w:num w:numId="17" w16cid:durableId="2002003441">
    <w:abstractNumId w:val="3"/>
  </w:num>
  <w:num w:numId="18" w16cid:durableId="1307278763">
    <w:abstractNumId w:val="9"/>
  </w:num>
  <w:num w:numId="19" w16cid:durableId="1265652335">
    <w:abstractNumId w:val="7"/>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FEF"/>
    <w:rsid w:val="000003D0"/>
    <w:rsid w:val="000005C6"/>
    <w:rsid w:val="000006E9"/>
    <w:rsid w:val="00000F88"/>
    <w:rsid w:val="000012A4"/>
    <w:rsid w:val="00001740"/>
    <w:rsid w:val="00001E43"/>
    <w:rsid w:val="0000256E"/>
    <w:rsid w:val="0000287A"/>
    <w:rsid w:val="00002FC3"/>
    <w:rsid w:val="000046D8"/>
    <w:rsid w:val="00004766"/>
    <w:rsid w:val="00005121"/>
    <w:rsid w:val="00005478"/>
    <w:rsid w:val="00006145"/>
    <w:rsid w:val="0000642A"/>
    <w:rsid w:val="00006455"/>
    <w:rsid w:val="00006DC9"/>
    <w:rsid w:val="00007BE8"/>
    <w:rsid w:val="00007C95"/>
    <w:rsid w:val="000103F8"/>
    <w:rsid w:val="00010F53"/>
    <w:rsid w:val="000111C3"/>
    <w:rsid w:val="00011D44"/>
    <w:rsid w:val="00011FBA"/>
    <w:rsid w:val="0001228C"/>
    <w:rsid w:val="00012E9F"/>
    <w:rsid w:val="00013141"/>
    <w:rsid w:val="00013FA4"/>
    <w:rsid w:val="00014486"/>
    <w:rsid w:val="0001460D"/>
    <w:rsid w:val="0001482E"/>
    <w:rsid w:val="00014884"/>
    <w:rsid w:val="00014C81"/>
    <w:rsid w:val="000151FE"/>
    <w:rsid w:val="00015F9C"/>
    <w:rsid w:val="0001619F"/>
    <w:rsid w:val="000179A5"/>
    <w:rsid w:val="00020102"/>
    <w:rsid w:val="000208A1"/>
    <w:rsid w:val="0002175A"/>
    <w:rsid w:val="00021B98"/>
    <w:rsid w:val="000234BC"/>
    <w:rsid w:val="00023E26"/>
    <w:rsid w:val="00024F29"/>
    <w:rsid w:val="000258CB"/>
    <w:rsid w:val="00025B32"/>
    <w:rsid w:val="00025D5E"/>
    <w:rsid w:val="000260A1"/>
    <w:rsid w:val="00026620"/>
    <w:rsid w:val="0002683F"/>
    <w:rsid w:val="00027B95"/>
    <w:rsid w:val="00027E7A"/>
    <w:rsid w:val="000292BF"/>
    <w:rsid w:val="00030607"/>
    <w:rsid w:val="00030789"/>
    <w:rsid w:val="00030C41"/>
    <w:rsid w:val="00031174"/>
    <w:rsid w:val="000317E2"/>
    <w:rsid w:val="00031B4D"/>
    <w:rsid w:val="00031D94"/>
    <w:rsid w:val="00031E03"/>
    <w:rsid w:val="0003220D"/>
    <w:rsid w:val="000334A2"/>
    <w:rsid w:val="00033658"/>
    <w:rsid w:val="00033E5E"/>
    <w:rsid w:val="00034259"/>
    <w:rsid w:val="000342A8"/>
    <w:rsid w:val="00034A67"/>
    <w:rsid w:val="00034D7B"/>
    <w:rsid w:val="0003518F"/>
    <w:rsid w:val="000361C9"/>
    <w:rsid w:val="00036257"/>
    <w:rsid w:val="0003649B"/>
    <w:rsid w:val="000371A0"/>
    <w:rsid w:val="000372CC"/>
    <w:rsid w:val="00037DB9"/>
    <w:rsid w:val="0004110F"/>
    <w:rsid w:val="00041354"/>
    <w:rsid w:val="000414D7"/>
    <w:rsid w:val="00041B31"/>
    <w:rsid w:val="000420DA"/>
    <w:rsid w:val="000437D4"/>
    <w:rsid w:val="00043EC8"/>
    <w:rsid w:val="00043EF8"/>
    <w:rsid w:val="00044142"/>
    <w:rsid w:val="0004429A"/>
    <w:rsid w:val="00044E51"/>
    <w:rsid w:val="00045535"/>
    <w:rsid w:val="00045AEC"/>
    <w:rsid w:val="0004630A"/>
    <w:rsid w:val="0004651A"/>
    <w:rsid w:val="00046D2C"/>
    <w:rsid w:val="0005062D"/>
    <w:rsid w:val="00050D40"/>
    <w:rsid w:val="0005142C"/>
    <w:rsid w:val="000514C6"/>
    <w:rsid w:val="00051654"/>
    <w:rsid w:val="00051D0C"/>
    <w:rsid w:val="00051D22"/>
    <w:rsid w:val="00052632"/>
    <w:rsid w:val="00052B13"/>
    <w:rsid w:val="00052BF0"/>
    <w:rsid w:val="00052E49"/>
    <w:rsid w:val="00052FDD"/>
    <w:rsid w:val="000532BF"/>
    <w:rsid w:val="000534EB"/>
    <w:rsid w:val="0005374A"/>
    <w:rsid w:val="00053CEC"/>
    <w:rsid w:val="00053FF9"/>
    <w:rsid w:val="00054067"/>
    <w:rsid w:val="00054B4C"/>
    <w:rsid w:val="00054BCA"/>
    <w:rsid w:val="00055356"/>
    <w:rsid w:val="00055388"/>
    <w:rsid w:val="00055639"/>
    <w:rsid w:val="00056213"/>
    <w:rsid w:val="00056A39"/>
    <w:rsid w:val="00057643"/>
    <w:rsid w:val="00057916"/>
    <w:rsid w:val="00057CBE"/>
    <w:rsid w:val="000613B4"/>
    <w:rsid w:val="0006141A"/>
    <w:rsid w:val="00061CC5"/>
    <w:rsid w:val="00061DCA"/>
    <w:rsid w:val="00061F4C"/>
    <w:rsid w:val="000621DD"/>
    <w:rsid w:val="0006287F"/>
    <w:rsid w:val="00062CF0"/>
    <w:rsid w:val="00063256"/>
    <w:rsid w:val="00063CCC"/>
    <w:rsid w:val="00064EE3"/>
    <w:rsid w:val="0006517A"/>
    <w:rsid w:val="000660BD"/>
    <w:rsid w:val="000664AD"/>
    <w:rsid w:val="000669BD"/>
    <w:rsid w:val="00067114"/>
    <w:rsid w:val="0006760D"/>
    <w:rsid w:val="00067EAB"/>
    <w:rsid w:val="00067ED8"/>
    <w:rsid w:val="00070743"/>
    <w:rsid w:val="00071170"/>
    <w:rsid w:val="00072896"/>
    <w:rsid w:val="00073F7A"/>
    <w:rsid w:val="000740F0"/>
    <w:rsid w:val="00074687"/>
    <w:rsid w:val="000759B9"/>
    <w:rsid w:val="000766D2"/>
    <w:rsid w:val="00076789"/>
    <w:rsid w:val="00076ED2"/>
    <w:rsid w:val="0007735D"/>
    <w:rsid w:val="00080BB4"/>
    <w:rsid w:val="00080F10"/>
    <w:rsid w:val="000810B2"/>
    <w:rsid w:val="00081248"/>
    <w:rsid w:val="00081527"/>
    <w:rsid w:val="00081902"/>
    <w:rsid w:val="00081AE7"/>
    <w:rsid w:val="00083297"/>
    <w:rsid w:val="00084008"/>
    <w:rsid w:val="00084B22"/>
    <w:rsid w:val="00084F29"/>
    <w:rsid w:val="000861CD"/>
    <w:rsid w:val="000862C0"/>
    <w:rsid w:val="000865AB"/>
    <w:rsid w:val="00086B17"/>
    <w:rsid w:val="00086D8B"/>
    <w:rsid w:val="00086F3D"/>
    <w:rsid w:val="00087509"/>
    <w:rsid w:val="0008760A"/>
    <w:rsid w:val="00087898"/>
    <w:rsid w:val="00087B90"/>
    <w:rsid w:val="00087F13"/>
    <w:rsid w:val="00090102"/>
    <w:rsid w:val="00090D75"/>
    <w:rsid w:val="00090F18"/>
    <w:rsid w:val="000934AC"/>
    <w:rsid w:val="00093862"/>
    <w:rsid w:val="00093BBC"/>
    <w:rsid w:val="00093D1A"/>
    <w:rsid w:val="000943C5"/>
    <w:rsid w:val="00096174"/>
    <w:rsid w:val="00096C21"/>
    <w:rsid w:val="00096CE4"/>
    <w:rsid w:val="0009774E"/>
    <w:rsid w:val="000977BA"/>
    <w:rsid w:val="000A1A89"/>
    <w:rsid w:val="000A1C55"/>
    <w:rsid w:val="000A28CC"/>
    <w:rsid w:val="000A2EDE"/>
    <w:rsid w:val="000A38ED"/>
    <w:rsid w:val="000A3A42"/>
    <w:rsid w:val="000A3DCB"/>
    <w:rsid w:val="000A4D48"/>
    <w:rsid w:val="000A5072"/>
    <w:rsid w:val="000A50BA"/>
    <w:rsid w:val="000A5B1D"/>
    <w:rsid w:val="000A746F"/>
    <w:rsid w:val="000A758D"/>
    <w:rsid w:val="000B04A0"/>
    <w:rsid w:val="000B07E1"/>
    <w:rsid w:val="000B1D88"/>
    <w:rsid w:val="000B2681"/>
    <w:rsid w:val="000B29E5"/>
    <w:rsid w:val="000B328D"/>
    <w:rsid w:val="000B344B"/>
    <w:rsid w:val="000B39BD"/>
    <w:rsid w:val="000B4529"/>
    <w:rsid w:val="000B49E0"/>
    <w:rsid w:val="000B5516"/>
    <w:rsid w:val="000B552A"/>
    <w:rsid w:val="000B580B"/>
    <w:rsid w:val="000B64C0"/>
    <w:rsid w:val="000B65C1"/>
    <w:rsid w:val="000B71EC"/>
    <w:rsid w:val="000B7414"/>
    <w:rsid w:val="000B7D28"/>
    <w:rsid w:val="000B7FED"/>
    <w:rsid w:val="000C0704"/>
    <w:rsid w:val="000C23BD"/>
    <w:rsid w:val="000C2471"/>
    <w:rsid w:val="000C28BB"/>
    <w:rsid w:val="000C2B28"/>
    <w:rsid w:val="000C2DF1"/>
    <w:rsid w:val="000C411A"/>
    <w:rsid w:val="000C51B7"/>
    <w:rsid w:val="000C538D"/>
    <w:rsid w:val="000C574B"/>
    <w:rsid w:val="000C59A2"/>
    <w:rsid w:val="000C78C7"/>
    <w:rsid w:val="000C7D18"/>
    <w:rsid w:val="000D1447"/>
    <w:rsid w:val="000D1652"/>
    <w:rsid w:val="000D177C"/>
    <w:rsid w:val="000D1CD5"/>
    <w:rsid w:val="000D2F3A"/>
    <w:rsid w:val="000D41C6"/>
    <w:rsid w:val="000D48A9"/>
    <w:rsid w:val="000D4B06"/>
    <w:rsid w:val="000D507B"/>
    <w:rsid w:val="000D542F"/>
    <w:rsid w:val="000D5571"/>
    <w:rsid w:val="000D55E6"/>
    <w:rsid w:val="000D5744"/>
    <w:rsid w:val="000D5CCB"/>
    <w:rsid w:val="000D5FD6"/>
    <w:rsid w:val="000D6587"/>
    <w:rsid w:val="000D68D2"/>
    <w:rsid w:val="000D6C16"/>
    <w:rsid w:val="000D6DD7"/>
    <w:rsid w:val="000D7BB0"/>
    <w:rsid w:val="000E009C"/>
    <w:rsid w:val="000E0129"/>
    <w:rsid w:val="000E042A"/>
    <w:rsid w:val="000E1332"/>
    <w:rsid w:val="000E1B83"/>
    <w:rsid w:val="000E322B"/>
    <w:rsid w:val="000E3D00"/>
    <w:rsid w:val="000E490C"/>
    <w:rsid w:val="000E4D8C"/>
    <w:rsid w:val="000E5A37"/>
    <w:rsid w:val="000E7419"/>
    <w:rsid w:val="000E7467"/>
    <w:rsid w:val="000E7699"/>
    <w:rsid w:val="000F016E"/>
    <w:rsid w:val="000F0470"/>
    <w:rsid w:val="000F0555"/>
    <w:rsid w:val="000F0C43"/>
    <w:rsid w:val="000F0E0B"/>
    <w:rsid w:val="000F1048"/>
    <w:rsid w:val="000F19A0"/>
    <w:rsid w:val="000F1C2C"/>
    <w:rsid w:val="000F2711"/>
    <w:rsid w:val="000F2828"/>
    <w:rsid w:val="000F2C05"/>
    <w:rsid w:val="000F2D4F"/>
    <w:rsid w:val="000F3005"/>
    <w:rsid w:val="000F475F"/>
    <w:rsid w:val="000F4D4E"/>
    <w:rsid w:val="000F4E96"/>
    <w:rsid w:val="000F6267"/>
    <w:rsid w:val="000F62BF"/>
    <w:rsid w:val="000F6647"/>
    <w:rsid w:val="000F6864"/>
    <w:rsid w:val="000F6AC8"/>
    <w:rsid w:val="000F6FB3"/>
    <w:rsid w:val="0010047D"/>
    <w:rsid w:val="0010062C"/>
    <w:rsid w:val="00100C00"/>
    <w:rsid w:val="00100EE9"/>
    <w:rsid w:val="00102833"/>
    <w:rsid w:val="00102D14"/>
    <w:rsid w:val="001034DC"/>
    <w:rsid w:val="00103B69"/>
    <w:rsid w:val="00103D92"/>
    <w:rsid w:val="00103DE3"/>
    <w:rsid w:val="00104077"/>
    <w:rsid w:val="001041F6"/>
    <w:rsid w:val="00104BBD"/>
    <w:rsid w:val="00104D79"/>
    <w:rsid w:val="00105582"/>
    <w:rsid w:val="00105CDF"/>
    <w:rsid w:val="00106927"/>
    <w:rsid w:val="00106ABF"/>
    <w:rsid w:val="00106BDA"/>
    <w:rsid w:val="0011000D"/>
    <w:rsid w:val="001100E3"/>
    <w:rsid w:val="00110D96"/>
    <w:rsid w:val="00110E3D"/>
    <w:rsid w:val="00110E95"/>
    <w:rsid w:val="00111C0C"/>
    <w:rsid w:val="001122C1"/>
    <w:rsid w:val="0011246E"/>
    <w:rsid w:val="00112515"/>
    <w:rsid w:val="001126B3"/>
    <w:rsid w:val="00113434"/>
    <w:rsid w:val="001135FE"/>
    <w:rsid w:val="00113CD4"/>
    <w:rsid w:val="001141B4"/>
    <w:rsid w:val="001146A8"/>
    <w:rsid w:val="0011474C"/>
    <w:rsid w:val="00114BE2"/>
    <w:rsid w:val="00115AD8"/>
    <w:rsid w:val="0011600F"/>
    <w:rsid w:val="00116B68"/>
    <w:rsid w:val="00116C83"/>
    <w:rsid w:val="001177F4"/>
    <w:rsid w:val="0012006F"/>
    <w:rsid w:val="00120A48"/>
    <w:rsid w:val="00121C32"/>
    <w:rsid w:val="00121FE1"/>
    <w:rsid w:val="001220B5"/>
    <w:rsid w:val="00122345"/>
    <w:rsid w:val="00122E91"/>
    <w:rsid w:val="00123A97"/>
    <w:rsid w:val="00124819"/>
    <w:rsid w:val="001258C3"/>
    <w:rsid w:val="001258EF"/>
    <w:rsid w:val="0012597F"/>
    <w:rsid w:val="00125A7B"/>
    <w:rsid w:val="00125AD2"/>
    <w:rsid w:val="00125B90"/>
    <w:rsid w:val="00126AB5"/>
    <w:rsid w:val="00126B7E"/>
    <w:rsid w:val="001270DF"/>
    <w:rsid w:val="0012759B"/>
    <w:rsid w:val="00127BCF"/>
    <w:rsid w:val="00130620"/>
    <w:rsid w:val="00130F4B"/>
    <w:rsid w:val="00131741"/>
    <w:rsid w:val="00132A8D"/>
    <w:rsid w:val="00132C01"/>
    <w:rsid w:val="00132CDC"/>
    <w:rsid w:val="00132E08"/>
    <w:rsid w:val="00132E7A"/>
    <w:rsid w:val="00133417"/>
    <w:rsid w:val="001334AF"/>
    <w:rsid w:val="0013376E"/>
    <w:rsid w:val="001340D3"/>
    <w:rsid w:val="0013513F"/>
    <w:rsid w:val="001354FE"/>
    <w:rsid w:val="00135733"/>
    <w:rsid w:val="00136210"/>
    <w:rsid w:val="0013684F"/>
    <w:rsid w:val="00136E0A"/>
    <w:rsid w:val="001371ED"/>
    <w:rsid w:val="00137EFB"/>
    <w:rsid w:val="00140795"/>
    <w:rsid w:val="001409FB"/>
    <w:rsid w:val="00140A72"/>
    <w:rsid w:val="001415A2"/>
    <w:rsid w:val="0014206C"/>
    <w:rsid w:val="001421DD"/>
    <w:rsid w:val="0014282B"/>
    <w:rsid w:val="001429C5"/>
    <w:rsid w:val="00143A38"/>
    <w:rsid w:val="00143AED"/>
    <w:rsid w:val="00144954"/>
    <w:rsid w:val="00144DB6"/>
    <w:rsid w:val="00144FFE"/>
    <w:rsid w:val="00145864"/>
    <w:rsid w:val="00146018"/>
    <w:rsid w:val="00146963"/>
    <w:rsid w:val="00147464"/>
    <w:rsid w:val="00147936"/>
    <w:rsid w:val="00147B89"/>
    <w:rsid w:val="00147FA5"/>
    <w:rsid w:val="0015079A"/>
    <w:rsid w:val="00151812"/>
    <w:rsid w:val="00151874"/>
    <w:rsid w:val="00151DB3"/>
    <w:rsid w:val="0015246A"/>
    <w:rsid w:val="001527A7"/>
    <w:rsid w:val="00152B1D"/>
    <w:rsid w:val="00152EBC"/>
    <w:rsid w:val="00153151"/>
    <w:rsid w:val="001533DC"/>
    <w:rsid w:val="0015368A"/>
    <w:rsid w:val="00153751"/>
    <w:rsid w:val="00153EA1"/>
    <w:rsid w:val="001542C0"/>
    <w:rsid w:val="001556E7"/>
    <w:rsid w:val="00155A0D"/>
    <w:rsid w:val="00155A1A"/>
    <w:rsid w:val="00155A89"/>
    <w:rsid w:val="00156AA6"/>
    <w:rsid w:val="001570CC"/>
    <w:rsid w:val="0015752A"/>
    <w:rsid w:val="00157B35"/>
    <w:rsid w:val="00157E0F"/>
    <w:rsid w:val="001601F1"/>
    <w:rsid w:val="00160B8E"/>
    <w:rsid w:val="00161555"/>
    <w:rsid w:val="00161797"/>
    <w:rsid w:val="001626B3"/>
    <w:rsid w:val="001628C2"/>
    <w:rsid w:val="00162B24"/>
    <w:rsid w:val="00164091"/>
    <w:rsid w:val="00164104"/>
    <w:rsid w:val="001649FF"/>
    <w:rsid w:val="00164CFF"/>
    <w:rsid w:val="00165093"/>
    <w:rsid w:val="00166269"/>
    <w:rsid w:val="00166286"/>
    <w:rsid w:val="0017059F"/>
    <w:rsid w:val="00170722"/>
    <w:rsid w:val="00171086"/>
    <w:rsid w:val="001711C7"/>
    <w:rsid w:val="0017131D"/>
    <w:rsid w:val="001714A4"/>
    <w:rsid w:val="00171E15"/>
    <w:rsid w:val="001723FD"/>
    <w:rsid w:val="001724A0"/>
    <w:rsid w:val="0017359D"/>
    <w:rsid w:val="00173856"/>
    <w:rsid w:val="00174086"/>
    <w:rsid w:val="001740FA"/>
    <w:rsid w:val="00174288"/>
    <w:rsid w:val="001744EF"/>
    <w:rsid w:val="00174516"/>
    <w:rsid w:val="00175D67"/>
    <w:rsid w:val="00175E3A"/>
    <w:rsid w:val="00176372"/>
    <w:rsid w:val="001766A7"/>
    <w:rsid w:val="00176EC1"/>
    <w:rsid w:val="00176EFC"/>
    <w:rsid w:val="00177003"/>
    <w:rsid w:val="001773BB"/>
    <w:rsid w:val="00177750"/>
    <w:rsid w:val="00177ABF"/>
    <w:rsid w:val="00177FC2"/>
    <w:rsid w:val="001803CC"/>
    <w:rsid w:val="001809CE"/>
    <w:rsid w:val="0018153D"/>
    <w:rsid w:val="00181553"/>
    <w:rsid w:val="00181612"/>
    <w:rsid w:val="00182420"/>
    <w:rsid w:val="0018336D"/>
    <w:rsid w:val="00184092"/>
    <w:rsid w:val="001849B3"/>
    <w:rsid w:val="00185A20"/>
    <w:rsid w:val="001861B1"/>
    <w:rsid w:val="001861E4"/>
    <w:rsid w:val="0018691A"/>
    <w:rsid w:val="00186BD1"/>
    <w:rsid w:val="001875BD"/>
    <w:rsid w:val="001902CD"/>
    <w:rsid w:val="00190B4A"/>
    <w:rsid w:val="00190D8F"/>
    <w:rsid w:val="00191625"/>
    <w:rsid w:val="0019226F"/>
    <w:rsid w:val="00192394"/>
    <w:rsid w:val="0019273D"/>
    <w:rsid w:val="00192898"/>
    <w:rsid w:val="0019410D"/>
    <w:rsid w:val="001960F9"/>
    <w:rsid w:val="001961B0"/>
    <w:rsid w:val="00197535"/>
    <w:rsid w:val="00197CD8"/>
    <w:rsid w:val="00197D78"/>
    <w:rsid w:val="001A01AF"/>
    <w:rsid w:val="001A1721"/>
    <w:rsid w:val="001A1812"/>
    <w:rsid w:val="001A2130"/>
    <w:rsid w:val="001A2603"/>
    <w:rsid w:val="001A2D78"/>
    <w:rsid w:val="001A3699"/>
    <w:rsid w:val="001A4962"/>
    <w:rsid w:val="001A5153"/>
    <w:rsid w:val="001A5244"/>
    <w:rsid w:val="001A5A15"/>
    <w:rsid w:val="001A5AFA"/>
    <w:rsid w:val="001A5ECE"/>
    <w:rsid w:val="001A6CA3"/>
    <w:rsid w:val="001A7039"/>
    <w:rsid w:val="001A78C6"/>
    <w:rsid w:val="001A78F8"/>
    <w:rsid w:val="001B17DE"/>
    <w:rsid w:val="001B18A9"/>
    <w:rsid w:val="001B1B23"/>
    <w:rsid w:val="001B2365"/>
    <w:rsid w:val="001B2A50"/>
    <w:rsid w:val="001B2F6E"/>
    <w:rsid w:val="001B390C"/>
    <w:rsid w:val="001B3C07"/>
    <w:rsid w:val="001B4027"/>
    <w:rsid w:val="001B4B69"/>
    <w:rsid w:val="001B4C83"/>
    <w:rsid w:val="001B5F72"/>
    <w:rsid w:val="001B5FFD"/>
    <w:rsid w:val="001B6729"/>
    <w:rsid w:val="001B67CF"/>
    <w:rsid w:val="001B6CEA"/>
    <w:rsid w:val="001C089F"/>
    <w:rsid w:val="001C0FC7"/>
    <w:rsid w:val="001C18B7"/>
    <w:rsid w:val="001C1BAB"/>
    <w:rsid w:val="001C2345"/>
    <w:rsid w:val="001C404F"/>
    <w:rsid w:val="001C4896"/>
    <w:rsid w:val="001C5205"/>
    <w:rsid w:val="001C5CE8"/>
    <w:rsid w:val="001C6006"/>
    <w:rsid w:val="001C6139"/>
    <w:rsid w:val="001C6F00"/>
    <w:rsid w:val="001C751A"/>
    <w:rsid w:val="001D0084"/>
    <w:rsid w:val="001D0230"/>
    <w:rsid w:val="001D0326"/>
    <w:rsid w:val="001D11E9"/>
    <w:rsid w:val="001D1CBD"/>
    <w:rsid w:val="001D1E32"/>
    <w:rsid w:val="001D2790"/>
    <w:rsid w:val="001D33D6"/>
    <w:rsid w:val="001D3A9E"/>
    <w:rsid w:val="001D3B53"/>
    <w:rsid w:val="001D3E59"/>
    <w:rsid w:val="001D4132"/>
    <w:rsid w:val="001D42FE"/>
    <w:rsid w:val="001D4696"/>
    <w:rsid w:val="001D6087"/>
    <w:rsid w:val="001D6EB6"/>
    <w:rsid w:val="001D78D7"/>
    <w:rsid w:val="001E04A2"/>
    <w:rsid w:val="001E050E"/>
    <w:rsid w:val="001E0ABC"/>
    <w:rsid w:val="001E0F3A"/>
    <w:rsid w:val="001E106F"/>
    <w:rsid w:val="001E12A9"/>
    <w:rsid w:val="001E15F4"/>
    <w:rsid w:val="001E1ACC"/>
    <w:rsid w:val="001E1B91"/>
    <w:rsid w:val="001E202D"/>
    <w:rsid w:val="001E2A17"/>
    <w:rsid w:val="001E32DC"/>
    <w:rsid w:val="001E3322"/>
    <w:rsid w:val="001E33E3"/>
    <w:rsid w:val="001E377A"/>
    <w:rsid w:val="001E5076"/>
    <w:rsid w:val="001E5096"/>
    <w:rsid w:val="001E5501"/>
    <w:rsid w:val="001E55D5"/>
    <w:rsid w:val="001E569E"/>
    <w:rsid w:val="001E585D"/>
    <w:rsid w:val="001E5D7B"/>
    <w:rsid w:val="001E5F64"/>
    <w:rsid w:val="001E5FAA"/>
    <w:rsid w:val="001E62DC"/>
    <w:rsid w:val="001E65CC"/>
    <w:rsid w:val="001E66A8"/>
    <w:rsid w:val="001E6AF1"/>
    <w:rsid w:val="001E6DE0"/>
    <w:rsid w:val="001E71E0"/>
    <w:rsid w:val="001E785A"/>
    <w:rsid w:val="001E974C"/>
    <w:rsid w:val="001F05CD"/>
    <w:rsid w:val="001F144B"/>
    <w:rsid w:val="001F1819"/>
    <w:rsid w:val="001F216B"/>
    <w:rsid w:val="001F251D"/>
    <w:rsid w:val="001F251F"/>
    <w:rsid w:val="001F288D"/>
    <w:rsid w:val="001F2D2B"/>
    <w:rsid w:val="001F31A8"/>
    <w:rsid w:val="001F45FA"/>
    <w:rsid w:val="001F489B"/>
    <w:rsid w:val="001F5138"/>
    <w:rsid w:val="001F537C"/>
    <w:rsid w:val="001F578E"/>
    <w:rsid w:val="001F6308"/>
    <w:rsid w:val="001F68F5"/>
    <w:rsid w:val="001F6966"/>
    <w:rsid w:val="001F7B7B"/>
    <w:rsid w:val="001F7FF0"/>
    <w:rsid w:val="00200040"/>
    <w:rsid w:val="00200308"/>
    <w:rsid w:val="00201A04"/>
    <w:rsid w:val="00201A50"/>
    <w:rsid w:val="002038F2"/>
    <w:rsid w:val="00203D91"/>
    <w:rsid w:val="0020460F"/>
    <w:rsid w:val="002048ED"/>
    <w:rsid w:val="00204E95"/>
    <w:rsid w:val="00205539"/>
    <w:rsid w:val="0020570C"/>
    <w:rsid w:val="00205D54"/>
    <w:rsid w:val="0020633C"/>
    <w:rsid w:val="0020641D"/>
    <w:rsid w:val="002065D9"/>
    <w:rsid w:val="00206F87"/>
    <w:rsid w:val="00207657"/>
    <w:rsid w:val="00207718"/>
    <w:rsid w:val="0020793A"/>
    <w:rsid w:val="00210530"/>
    <w:rsid w:val="00211529"/>
    <w:rsid w:val="00211C35"/>
    <w:rsid w:val="00212A13"/>
    <w:rsid w:val="002136EB"/>
    <w:rsid w:val="00213A1C"/>
    <w:rsid w:val="0021481E"/>
    <w:rsid w:val="00214B2F"/>
    <w:rsid w:val="00216427"/>
    <w:rsid w:val="00216D59"/>
    <w:rsid w:val="002179FB"/>
    <w:rsid w:val="00217C50"/>
    <w:rsid w:val="002211D0"/>
    <w:rsid w:val="00221D8D"/>
    <w:rsid w:val="00222468"/>
    <w:rsid w:val="002243C7"/>
    <w:rsid w:val="00224B46"/>
    <w:rsid w:val="00225666"/>
    <w:rsid w:val="002257CD"/>
    <w:rsid w:val="00226415"/>
    <w:rsid w:val="00227255"/>
    <w:rsid w:val="00227922"/>
    <w:rsid w:val="00230353"/>
    <w:rsid w:val="0023082A"/>
    <w:rsid w:val="00230D13"/>
    <w:rsid w:val="00230D75"/>
    <w:rsid w:val="002312E3"/>
    <w:rsid w:val="00231617"/>
    <w:rsid w:val="002329F1"/>
    <w:rsid w:val="00232BAC"/>
    <w:rsid w:val="00232FAD"/>
    <w:rsid w:val="00233DEC"/>
    <w:rsid w:val="00233E31"/>
    <w:rsid w:val="002341DA"/>
    <w:rsid w:val="00234B75"/>
    <w:rsid w:val="00234D46"/>
    <w:rsid w:val="0023613A"/>
    <w:rsid w:val="00236962"/>
    <w:rsid w:val="00236B9A"/>
    <w:rsid w:val="00236D21"/>
    <w:rsid w:val="00237EC8"/>
    <w:rsid w:val="00240190"/>
    <w:rsid w:val="00240458"/>
    <w:rsid w:val="0024074E"/>
    <w:rsid w:val="00240892"/>
    <w:rsid w:val="00240AF8"/>
    <w:rsid w:val="00241223"/>
    <w:rsid w:val="002418C5"/>
    <w:rsid w:val="002418D4"/>
    <w:rsid w:val="00241CFC"/>
    <w:rsid w:val="00243DB7"/>
    <w:rsid w:val="00244259"/>
    <w:rsid w:val="00244DF8"/>
    <w:rsid w:val="00245228"/>
    <w:rsid w:val="00245794"/>
    <w:rsid w:val="0024608F"/>
    <w:rsid w:val="0024623A"/>
    <w:rsid w:val="002466DA"/>
    <w:rsid w:val="00246DA0"/>
    <w:rsid w:val="00246F28"/>
    <w:rsid w:val="00247769"/>
    <w:rsid w:val="0025035D"/>
    <w:rsid w:val="002503F8"/>
    <w:rsid w:val="002504A7"/>
    <w:rsid w:val="0025050A"/>
    <w:rsid w:val="0025083E"/>
    <w:rsid w:val="002509F3"/>
    <w:rsid w:val="00250DC0"/>
    <w:rsid w:val="002517FA"/>
    <w:rsid w:val="0025246F"/>
    <w:rsid w:val="002528B5"/>
    <w:rsid w:val="00252BE9"/>
    <w:rsid w:val="00252CB1"/>
    <w:rsid w:val="0025391E"/>
    <w:rsid w:val="00253C4B"/>
    <w:rsid w:val="002546E7"/>
    <w:rsid w:val="002552A1"/>
    <w:rsid w:val="002568D1"/>
    <w:rsid w:val="0025768C"/>
    <w:rsid w:val="00257F65"/>
    <w:rsid w:val="002604A6"/>
    <w:rsid w:val="00260DD5"/>
    <w:rsid w:val="00261444"/>
    <w:rsid w:val="002619FF"/>
    <w:rsid w:val="0026293C"/>
    <w:rsid w:val="00262EB6"/>
    <w:rsid w:val="00262EF9"/>
    <w:rsid w:val="00263E80"/>
    <w:rsid w:val="002649D7"/>
    <w:rsid w:val="00264AEA"/>
    <w:rsid w:val="00264BB0"/>
    <w:rsid w:val="002652A9"/>
    <w:rsid w:val="00266FB2"/>
    <w:rsid w:val="002673E6"/>
    <w:rsid w:val="0026760A"/>
    <w:rsid w:val="002677BC"/>
    <w:rsid w:val="00270238"/>
    <w:rsid w:val="00270572"/>
    <w:rsid w:val="00270787"/>
    <w:rsid w:val="002713AB"/>
    <w:rsid w:val="002714F7"/>
    <w:rsid w:val="0027179C"/>
    <w:rsid w:val="002726B4"/>
    <w:rsid w:val="00272CE7"/>
    <w:rsid w:val="0027302B"/>
    <w:rsid w:val="00273C06"/>
    <w:rsid w:val="00274056"/>
    <w:rsid w:val="00274232"/>
    <w:rsid w:val="002742CA"/>
    <w:rsid w:val="002742DB"/>
    <w:rsid w:val="0027488C"/>
    <w:rsid w:val="002748F4"/>
    <w:rsid w:val="00274D14"/>
    <w:rsid w:val="0027574B"/>
    <w:rsid w:val="0027594C"/>
    <w:rsid w:val="00276A80"/>
    <w:rsid w:val="00277897"/>
    <w:rsid w:val="00280269"/>
    <w:rsid w:val="00280300"/>
    <w:rsid w:val="002806C0"/>
    <w:rsid w:val="002807F6"/>
    <w:rsid w:val="00280DD0"/>
    <w:rsid w:val="00280E79"/>
    <w:rsid w:val="00281738"/>
    <w:rsid w:val="00282063"/>
    <w:rsid w:val="00282DB0"/>
    <w:rsid w:val="00282F10"/>
    <w:rsid w:val="002838BB"/>
    <w:rsid w:val="00284038"/>
    <w:rsid w:val="00284201"/>
    <w:rsid w:val="0028460D"/>
    <w:rsid w:val="002846ED"/>
    <w:rsid w:val="00284701"/>
    <w:rsid w:val="00284B42"/>
    <w:rsid w:val="00285F36"/>
    <w:rsid w:val="00286369"/>
    <w:rsid w:val="002872B2"/>
    <w:rsid w:val="002872CB"/>
    <w:rsid w:val="00287506"/>
    <w:rsid w:val="00287776"/>
    <w:rsid w:val="002900D8"/>
    <w:rsid w:val="0029091A"/>
    <w:rsid w:val="00290C5B"/>
    <w:rsid w:val="00291062"/>
    <w:rsid w:val="00291B69"/>
    <w:rsid w:val="00292182"/>
    <w:rsid w:val="00293264"/>
    <w:rsid w:val="00293517"/>
    <w:rsid w:val="00293CF6"/>
    <w:rsid w:val="00294C10"/>
    <w:rsid w:val="00295321"/>
    <w:rsid w:val="00296684"/>
    <w:rsid w:val="002972DE"/>
    <w:rsid w:val="00297847"/>
    <w:rsid w:val="00297C64"/>
    <w:rsid w:val="002A01DD"/>
    <w:rsid w:val="002A1281"/>
    <w:rsid w:val="002A1442"/>
    <w:rsid w:val="002A1840"/>
    <w:rsid w:val="002A2590"/>
    <w:rsid w:val="002A2C2E"/>
    <w:rsid w:val="002A3016"/>
    <w:rsid w:val="002A314F"/>
    <w:rsid w:val="002A376E"/>
    <w:rsid w:val="002A37D2"/>
    <w:rsid w:val="002A4D05"/>
    <w:rsid w:val="002A4E5D"/>
    <w:rsid w:val="002A5F2F"/>
    <w:rsid w:val="002A65FE"/>
    <w:rsid w:val="002A69B4"/>
    <w:rsid w:val="002A6D42"/>
    <w:rsid w:val="002A70D6"/>
    <w:rsid w:val="002A7645"/>
    <w:rsid w:val="002A7904"/>
    <w:rsid w:val="002B0297"/>
    <w:rsid w:val="002B0820"/>
    <w:rsid w:val="002B0B10"/>
    <w:rsid w:val="002B0F2B"/>
    <w:rsid w:val="002B1DDC"/>
    <w:rsid w:val="002B248B"/>
    <w:rsid w:val="002B258E"/>
    <w:rsid w:val="002B3394"/>
    <w:rsid w:val="002B3BC9"/>
    <w:rsid w:val="002B3C18"/>
    <w:rsid w:val="002B4457"/>
    <w:rsid w:val="002B5127"/>
    <w:rsid w:val="002B51E2"/>
    <w:rsid w:val="002B54EF"/>
    <w:rsid w:val="002B57A3"/>
    <w:rsid w:val="002B7F12"/>
    <w:rsid w:val="002C05F1"/>
    <w:rsid w:val="002C0977"/>
    <w:rsid w:val="002C274A"/>
    <w:rsid w:val="002C3D26"/>
    <w:rsid w:val="002C3E4A"/>
    <w:rsid w:val="002C4CA3"/>
    <w:rsid w:val="002C4EC0"/>
    <w:rsid w:val="002C5454"/>
    <w:rsid w:val="002C561C"/>
    <w:rsid w:val="002C5DFC"/>
    <w:rsid w:val="002C656F"/>
    <w:rsid w:val="002D00D1"/>
    <w:rsid w:val="002D045C"/>
    <w:rsid w:val="002D1291"/>
    <w:rsid w:val="002D1B64"/>
    <w:rsid w:val="002D1FB5"/>
    <w:rsid w:val="002D24F9"/>
    <w:rsid w:val="002D2DC4"/>
    <w:rsid w:val="002D351D"/>
    <w:rsid w:val="002D3D33"/>
    <w:rsid w:val="002D432E"/>
    <w:rsid w:val="002D4479"/>
    <w:rsid w:val="002D4D19"/>
    <w:rsid w:val="002D5789"/>
    <w:rsid w:val="002D5E36"/>
    <w:rsid w:val="002D6EFF"/>
    <w:rsid w:val="002D74A3"/>
    <w:rsid w:val="002D7575"/>
    <w:rsid w:val="002D78B8"/>
    <w:rsid w:val="002D7D98"/>
    <w:rsid w:val="002E0040"/>
    <w:rsid w:val="002E004C"/>
    <w:rsid w:val="002E01D9"/>
    <w:rsid w:val="002E0400"/>
    <w:rsid w:val="002E0A80"/>
    <w:rsid w:val="002E0DC4"/>
    <w:rsid w:val="002E0E7F"/>
    <w:rsid w:val="002E101B"/>
    <w:rsid w:val="002E1207"/>
    <w:rsid w:val="002E12E4"/>
    <w:rsid w:val="002E1D25"/>
    <w:rsid w:val="002E220C"/>
    <w:rsid w:val="002E221F"/>
    <w:rsid w:val="002E4B86"/>
    <w:rsid w:val="002E4BE1"/>
    <w:rsid w:val="002E5464"/>
    <w:rsid w:val="002E5C49"/>
    <w:rsid w:val="002E5EA1"/>
    <w:rsid w:val="002E67D1"/>
    <w:rsid w:val="002E71C4"/>
    <w:rsid w:val="002E759A"/>
    <w:rsid w:val="002EA4E4"/>
    <w:rsid w:val="002F0803"/>
    <w:rsid w:val="002F0835"/>
    <w:rsid w:val="002F130C"/>
    <w:rsid w:val="002F1A20"/>
    <w:rsid w:val="002F1AF7"/>
    <w:rsid w:val="002F3315"/>
    <w:rsid w:val="002F3B07"/>
    <w:rsid w:val="002F3D76"/>
    <w:rsid w:val="002F3EE8"/>
    <w:rsid w:val="002F43F1"/>
    <w:rsid w:val="002F5098"/>
    <w:rsid w:val="002F5996"/>
    <w:rsid w:val="002F7155"/>
    <w:rsid w:val="002F7309"/>
    <w:rsid w:val="00300449"/>
    <w:rsid w:val="00300482"/>
    <w:rsid w:val="00301324"/>
    <w:rsid w:val="00302C21"/>
    <w:rsid w:val="00303C27"/>
    <w:rsid w:val="00303EED"/>
    <w:rsid w:val="00304A83"/>
    <w:rsid w:val="00304B45"/>
    <w:rsid w:val="00304C68"/>
    <w:rsid w:val="00304CA6"/>
    <w:rsid w:val="00304D17"/>
    <w:rsid w:val="003056C2"/>
    <w:rsid w:val="003056D2"/>
    <w:rsid w:val="00305923"/>
    <w:rsid w:val="00305E44"/>
    <w:rsid w:val="00305EE9"/>
    <w:rsid w:val="003070C0"/>
    <w:rsid w:val="003107BA"/>
    <w:rsid w:val="00310BC6"/>
    <w:rsid w:val="003110F9"/>
    <w:rsid w:val="00312CEB"/>
    <w:rsid w:val="003146ED"/>
    <w:rsid w:val="00314AF4"/>
    <w:rsid w:val="00314EF5"/>
    <w:rsid w:val="003151AE"/>
    <w:rsid w:val="00316051"/>
    <w:rsid w:val="003169FA"/>
    <w:rsid w:val="0031723B"/>
    <w:rsid w:val="0032005C"/>
    <w:rsid w:val="003200D7"/>
    <w:rsid w:val="0032060E"/>
    <w:rsid w:val="0032064C"/>
    <w:rsid w:val="00321057"/>
    <w:rsid w:val="00321539"/>
    <w:rsid w:val="00321E16"/>
    <w:rsid w:val="00322A2F"/>
    <w:rsid w:val="003239DA"/>
    <w:rsid w:val="00324E8C"/>
    <w:rsid w:val="00325D34"/>
    <w:rsid w:val="00326405"/>
    <w:rsid w:val="003268D0"/>
    <w:rsid w:val="00326BF4"/>
    <w:rsid w:val="00326F42"/>
    <w:rsid w:val="00327CE0"/>
    <w:rsid w:val="003301D9"/>
    <w:rsid w:val="00330A17"/>
    <w:rsid w:val="00331E4B"/>
    <w:rsid w:val="00332D5E"/>
    <w:rsid w:val="00333745"/>
    <w:rsid w:val="00334029"/>
    <w:rsid w:val="00334121"/>
    <w:rsid w:val="003347BE"/>
    <w:rsid w:val="003355EA"/>
    <w:rsid w:val="00335A2B"/>
    <w:rsid w:val="00336937"/>
    <w:rsid w:val="00337613"/>
    <w:rsid w:val="003377CD"/>
    <w:rsid w:val="00337B65"/>
    <w:rsid w:val="00337BD2"/>
    <w:rsid w:val="00337C0D"/>
    <w:rsid w:val="00337FA8"/>
    <w:rsid w:val="0034039B"/>
    <w:rsid w:val="00340516"/>
    <w:rsid w:val="00340E4F"/>
    <w:rsid w:val="00342B56"/>
    <w:rsid w:val="00343021"/>
    <w:rsid w:val="00343D3E"/>
    <w:rsid w:val="00343E16"/>
    <w:rsid w:val="00344A61"/>
    <w:rsid w:val="00344DC0"/>
    <w:rsid w:val="00345E4A"/>
    <w:rsid w:val="00346423"/>
    <w:rsid w:val="00346791"/>
    <w:rsid w:val="00346C35"/>
    <w:rsid w:val="00350024"/>
    <w:rsid w:val="0035010F"/>
    <w:rsid w:val="003504EB"/>
    <w:rsid w:val="003504F4"/>
    <w:rsid w:val="00350BED"/>
    <w:rsid w:val="00350C82"/>
    <w:rsid w:val="00350EE0"/>
    <w:rsid w:val="00350FE5"/>
    <w:rsid w:val="003511B0"/>
    <w:rsid w:val="003511F4"/>
    <w:rsid w:val="00351343"/>
    <w:rsid w:val="00352A3E"/>
    <w:rsid w:val="00352F62"/>
    <w:rsid w:val="003545E9"/>
    <w:rsid w:val="00355477"/>
    <w:rsid w:val="00355CC3"/>
    <w:rsid w:val="0035655C"/>
    <w:rsid w:val="0035674F"/>
    <w:rsid w:val="00356807"/>
    <w:rsid w:val="00357283"/>
    <w:rsid w:val="0036005A"/>
    <w:rsid w:val="00360453"/>
    <w:rsid w:val="00360B35"/>
    <w:rsid w:val="0036121A"/>
    <w:rsid w:val="00361309"/>
    <w:rsid w:val="00361588"/>
    <w:rsid w:val="00362F14"/>
    <w:rsid w:val="003654E3"/>
    <w:rsid w:val="00365826"/>
    <w:rsid w:val="00366A6D"/>
    <w:rsid w:val="00366CEB"/>
    <w:rsid w:val="00367376"/>
    <w:rsid w:val="00370303"/>
    <w:rsid w:val="0037039C"/>
    <w:rsid w:val="00370A4F"/>
    <w:rsid w:val="0037135D"/>
    <w:rsid w:val="0037260A"/>
    <w:rsid w:val="00372D07"/>
    <w:rsid w:val="00372FEA"/>
    <w:rsid w:val="00373016"/>
    <w:rsid w:val="003739D4"/>
    <w:rsid w:val="00374D2E"/>
    <w:rsid w:val="00375AD0"/>
    <w:rsid w:val="00375CD5"/>
    <w:rsid w:val="003764B4"/>
    <w:rsid w:val="0037722E"/>
    <w:rsid w:val="0037778A"/>
    <w:rsid w:val="00380065"/>
    <w:rsid w:val="0038031F"/>
    <w:rsid w:val="00381911"/>
    <w:rsid w:val="003821DC"/>
    <w:rsid w:val="003827E3"/>
    <w:rsid w:val="00382931"/>
    <w:rsid w:val="00383004"/>
    <w:rsid w:val="0038371C"/>
    <w:rsid w:val="00384349"/>
    <w:rsid w:val="00384A46"/>
    <w:rsid w:val="00384F28"/>
    <w:rsid w:val="00385723"/>
    <w:rsid w:val="003857DC"/>
    <w:rsid w:val="00385C78"/>
    <w:rsid w:val="00385F44"/>
    <w:rsid w:val="003862C0"/>
    <w:rsid w:val="0038661C"/>
    <w:rsid w:val="003869C0"/>
    <w:rsid w:val="00387077"/>
    <w:rsid w:val="0038773E"/>
    <w:rsid w:val="00387A93"/>
    <w:rsid w:val="00387BBF"/>
    <w:rsid w:val="003905B2"/>
    <w:rsid w:val="0039143D"/>
    <w:rsid w:val="003918E5"/>
    <w:rsid w:val="00391D54"/>
    <w:rsid w:val="003926BE"/>
    <w:rsid w:val="00392A56"/>
    <w:rsid w:val="003931D2"/>
    <w:rsid w:val="003931D7"/>
    <w:rsid w:val="0039388B"/>
    <w:rsid w:val="00393D6E"/>
    <w:rsid w:val="00393FE0"/>
    <w:rsid w:val="0039434B"/>
    <w:rsid w:val="0039519A"/>
    <w:rsid w:val="00395765"/>
    <w:rsid w:val="00395B63"/>
    <w:rsid w:val="00395F80"/>
    <w:rsid w:val="00396300"/>
    <w:rsid w:val="00396955"/>
    <w:rsid w:val="0039797D"/>
    <w:rsid w:val="00397EA7"/>
    <w:rsid w:val="003A03D0"/>
    <w:rsid w:val="003A1970"/>
    <w:rsid w:val="003A25E1"/>
    <w:rsid w:val="003A35E0"/>
    <w:rsid w:val="003A35ED"/>
    <w:rsid w:val="003A364F"/>
    <w:rsid w:val="003A3E27"/>
    <w:rsid w:val="003A4A14"/>
    <w:rsid w:val="003A4C32"/>
    <w:rsid w:val="003A4C68"/>
    <w:rsid w:val="003A526B"/>
    <w:rsid w:val="003A57C1"/>
    <w:rsid w:val="003A605E"/>
    <w:rsid w:val="003A67B7"/>
    <w:rsid w:val="003A697C"/>
    <w:rsid w:val="003A6A03"/>
    <w:rsid w:val="003A6A99"/>
    <w:rsid w:val="003A6C7C"/>
    <w:rsid w:val="003A760C"/>
    <w:rsid w:val="003A762A"/>
    <w:rsid w:val="003A7760"/>
    <w:rsid w:val="003A7F03"/>
    <w:rsid w:val="003B0718"/>
    <w:rsid w:val="003B0C38"/>
    <w:rsid w:val="003B0F28"/>
    <w:rsid w:val="003B0F5F"/>
    <w:rsid w:val="003B1EC5"/>
    <w:rsid w:val="003B2041"/>
    <w:rsid w:val="003B2D7E"/>
    <w:rsid w:val="003B451F"/>
    <w:rsid w:val="003B46D7"/>
    <w:rsid w:val="003B4A3B"/>
    <w:rsid w:val="003B57C4"/>
    <w:rsid w:val="003B582B"/>
    <w:rsid w:val="003B6B03"/>
    <w:rsid w:val="003B6C91"/>
    <w:rsid w:val="003C02DD"/>
    <w:rsid w:val="003C0837"/>
    <w:rsid w:val="003C1962"/>
    <w:rsid w:val="003C1C1C"/>
    <w:rsid w:val="003C232C"/>
    <w:rsid w:val="003C2DC5"/>
    <w:rsid w:val="003C2FE3"/>
    <w:rsid w:val="003C40FC"/>
    <w:rsid w:val="003C543D"/>
    <w:rsid w:val="003C5486"/>
    <w:rsid w:val="003C5512"/>
    <w:rsid w:val="003C56AF"/>
    <w:rsid w:val="003C763A"/>
    <w:rsid w:val="003C7DBD"/>
    <w:rsid w:val="003D09B5"/>
    <w:rsid w:val="003D0EFC"/>
    <w:rsid w:val="003D1373"/>
    <w:rsid w:val="003D15CA"/>
    <w:rsid w:val="003D166D"/>
    <w:rsid w:val="003D1E1A"/>
    <w:rsid w:val="003D2736"/>
    <w:rsid w:val="003D3306"/>
    <w:rsid w:val="003D4200"/>
    <w:rsid w:val="003D4B7E"/>
    <w:rsid w:val="003D5AC2"/>
    <w:rsid w:val="003D5C9A"/>
    <w:rsid w:val="003D77F7"/>
    <w:rsid w:val="003D7C84"/>
    <w:rsid w:val="003E15D5"/>
    <w:rsid w:val="003E374C"/>
    <w:rsid w:val="003E3751"/>
    <w:rsid w:val="003E3AA9"/>
    <w:rsid w:val="003E4E74"/>
    <w:rsid w:val="003E54EC"/>
    <w:rsid w:val="003E5765"/>
    <w:rsid w:val="003E6205"/>
    <w:rsid w:val="003E63A7"/>
    <w:rsid w:val="003E6AEA"/>
    <w:rsid w:val="003E75FE"/>
    <w:rsid w:val="003E7CF1"/>
    <w:rsid w:val="003E7FE2"/>
    <w:rsid w:val="003F0333"/>
    <w:rsid w:val="003F05EC"/>
    <w:rsid w:val="003F078C"/>
    <w:rsid w:val="003F0DF9"/>
    <w:rsid w:val="003F0E2D"/>
    <w:rsid w:val="003F1346"/>
    <w:rsid w:val="003F1722"/>
    <w:rsid w:val="003F1871"/>
    <w:rsid w:val="003F1C48"/>
    <w:rsid w:val="003F2142"/>
    <w:rsid w:val="003F24A9"/>
    <w:rsid w:val="003F2E84"/>
    <w:rsid w:val="003F3839"/>
    <w:rsid w:val="003F3FD3"/>
    <w:rsid w:val="003F4340"/>
    <w:rsid w:val="003F4DEF"/>
    <w:rsid w:val="003F5B04"/>
    <w:rsid w:val="003F5B9A"/>
    <w:rsid w:val="003F6A77"/>
    <w:rsid w:val="003F6C48"/>
    <w:rsid w:val="003F73AB"/>
    <w:rsid w:val="003F7E95"/>
    <w:rsid w:val="00400355"/>
    <w:rsid w:val="00400BCD"/>
    <w:rsid w:val="004010A4"/>
    <w:rsid w:val="00401190"/>
    <w:rsid w:val="004011BD"/>
    <w:rsid w:val="00402022"/>
    <w:rsid w:val="004022FB"/>
    <w:rsid w:val="004040C6"/>
    <w:rsid w:val="00404F69"/>
    <w:rsid w:val="00406034"/>
    <w:rsid w:val="0040634E"/>
    <w:rsid w:val="00406427"/>
    <w:rsid w:val="004068CE"/>
    <w:rsid w:val="00406A6F"/>
    <w:rsid w:val="00410792"/>
    <w:rsid w:val="00410F01"/>
    <w:rsid w:val="00411734"/>
    <w:rsid w:val="00411DDA"/>
    <w:rsid w:val="00412146"/>
    <w:rsid w:val="004126AD"/>
    <w:rsid w:val="00412A94"/>
    <w:rsid w:val="00412C06"/>
    <w:rsid w:val="00413215"/>
    <w:rsid w:val="00413634"/>
    <w:rsid w:val="00413DD3"/>
    <w:rsid w:val="00414DB1"/>
    <w:rsid w:val="00415A79"/>
    <w:rsid w:val="00415C6E"/>
    <w:rsid w:val="00415D08"/>
    <w:rsid w:val="00415FC1"/>
    <w:rsid w:val="004161D4"/>
    <w:rsid w:val="00416646"/>
    <w:rsid w:val="00416A91"/>
    <w:rsid w:val="00417135"/>
    <w:rsid w:val="00417A79"/>
    <w:rsid w:val="00420041"/>
    <w:rsid w:val="004201CF"/>
    <w:rsid w:val="004206A9"/>
    <w:rsid w:val="00420746"/>
    <w:rsid w:val="00420E13"/>
    <w:rsid w:val="00421A87"/>
    <w:rsid w:val="00421D24"/>
    <w:rsid w:val="0042216C"/>
    <w:rsid w:val="00422386"/>
    <w:rsid w:val="004229CC"/>
    <w:rsid w:val="0042349E"/>
    <w:rsid w:val="00423692"/>
    <w:rsid w:val="00423C42"/>
    <w:rsid w:val="004244FD"/>
    <w:rsid w:val="00424B0F"/>
    <w:rsid w:val="00424E88"/>
    <w:rsid w:val="004252AA"/>
    <w:rsid w:val="004257A5"/>
    <w:rsid w:val="0042715D"/>
    <w:rsid w:val="0042754C"/>
    <w:rsid w:val="004279E9"/>
    <w:rsid w:val="00427C50"/>
    <w:rsid w:val="0043161C"/>
    <w:rsid w:val="00431632"/>
    <w:rsid w:val="004319AC"/>
    <w:rsid w:val="0043226B"/>
    <w:rsid w:val="004323A9"/>
    <w:rsid w:val="004325E3"/>
    <w:rsid w:val="004327F7"/>
    <w:rsid w:val="004330B2"/>
    <w:rsid w:val="0043355C"/>
    <w:rsid w:val="00433B85"/>
    <w:rsid w:val="004340F8"/>
    <w:rsid w:val="0043527E"/>
    <w:rsid w:val="00435D75"/>
    <w:rsid w:val="00436647"/>
    <w:rsid w:val="00437025"/>
    <w:rsid w:val="004371F8"/>
    <w:rsid w:val="00437938"/>
    <w:rsid w:val="00437A4E"/>
    <w:rsid w:val="00437E87"/>
    <w:rsid w:val="00441042"/>
    <w:rsid w:val="00441C85"/>
    <w:rsid w:val="004421CC"/>
    <w:rsid w:val="004423CF"/>
    <w:rsid w:val="0044365A"/>
    <w:rsid w:val="00443859"/>
    <w:rsid w:val="004443FE"/>
    <w:rsid w:val="00444BD7"/>
    <w:rsid w:val="00446CFD"/>
    <w:rsid w:val="00447013"/>
    <w:rsid w:val="00447233"/>
    <w:rsid w:val="00447545"/>
    <w:rsid w:val="00447B3B"/>
    <w:rsid w:val="00450315"/>
    <w:rsid w:val="00451036"/>
    <w:rsid w:val="00451441"/>
    <w:rsid w:val="004515BA"/>
    <w:rsid w:val="00452146"/>
    <w:rsid w:val="004521EE"/>
    <w:rsid w:val="00452509"/>
    <w:rsid w:val="004529FC"/>
    <w:rsid w:val="004539EF"/>
    <w:rsid w:val="00454032"/>
    <w:rsid w:val="004554FB"/>
    <w:rsid w:val="00455A6A"/>
    <w:rsid w:val="00456AB2"/>
    <w:rsid w:val="00456E2F"/>
    <w:rsid w:val="004577CD"/>
    <w:rsid w:val="00457B78"/>
    <w:rsid w:val="004608AA"/>
    <w:rsid w:val="00460C13"/>
    <w:rsid w:val="004620B9"/>
    <w:rsid w:val="00462A7C"/>
    <w:rsid w:val="004639C7"/>
    <w:rsid w:val="00464A93"/>
    <w:rsid w:val="00464C53"/>
    <w:rsid w:val="00464D8D"/>
    <w:rsid w:val="0046563E"/>
    <w:rsid w:val="00465A2B"/>
    <w:rsid w:val="00465F50"/>
    <w:rsid w:val="004661B3"/>
    <w:rsid w:val="00466DC8"/>
    <w:rsid w:val="004675F4"/>
    <w:rsid w:val="004676C0"/>
    <w:rsid w:val="004679D9"/>
    <w:rsid w:val="00470369"/>
    <w:rsid w:val="0047055A"/>
    <w:rsid w:val="0047081C"/>
    <w:rsid w:val="00470E89"/>
    <w:rsid w:val="00471470"/>
    <w:rsid w:val="00471579"/>
    <w:rsid w:val="004717B3"/>
    <w:rsid w:val="004718EB"/>
    <w:rsid w:val="00471BBE"/>
    <w:rsid w:val="00471BCA"/>
    <w:rsid w:val="00471EBE"/>
    <w:rsid w:val="0047214E"/>
    <w:rsid w:val="0047277B"/>
    <w:rsid w:val="0047412E"/>
    <w:rsid w:val="004748C6"/>
    <w:rsid w:val="00474972"/>
    <w:rsid w:val="00476135"/>
    <w:rsid w:val="00477E5D"/>
    <w:rsid w:val="00480961"/>
    <w:rsid w:val="004810EC"/>
    <w:rsid w:val="0048120D"/>
    <w:rsid w:val="00481BB1"/>
    <w:rsid w:val="00481FEE"/>
    <w:rsid w:val="004822DD"/>
    <w:rsid w:val="0048257F"/>
    <w:rsid w:val="00482823"/>
    <w:rsid w:val="00483567"/>
    <w:rsid w:val="0048488E"/>
    <w:rsid w:val="004854DF"/>
    <w:rsid w:val="004901F6"/>
    <w:rsid w:val="004913C1"/>
    <w:rsid w:val="00491B92"/>
    <w:rsid w:val="00491FB3"/>
    <w:rsid w:val="004923E6"/>
    <w:rsid w:val="00493D27"/>
    <w:rsid w:val="00493F31"/>
    <w:rsid w:val="004946B1"/>
    <w:rsid w:val="00494BDD"/>
    <w:rsid w:val="00496E94"/>
    <w:rsid w:val="00496EDD"/>
    <w:rsid w:val="00497309"/>
    <w:rsid w:val="00497332"/>
    <w:rsid w:val="00497691"/>
    <w:rsid w:val="0049781B"/>
    <w:rsid w:val="004A0343"/>
    <w:rsid w:val="004A112F"/>
    <w:rsid w:val="004A2565"/>
    <w:rsid w:val="004A3573"/>
    <w:rsid w:val="004A36BE"/>
    <w:rsid w:val="004A3A7C"/>
    <w:rsid w:val="004A4329"/>
    <w:rsid w:val="004A4DD3"/>
    <w:rsid w:val="004A4DF6"/>
    <w:rsid w:val="004A4E95"/>
    <w:rsid w:val="004A5243"/>
    <w:rsid w:val="004A63E5"/>
    <w:rsid w:val="004A68FA"/>
    <w:rsid w:val="004A78EC"/>
    <w:rsid w:val="004A7AF7"/>
    <w:rsid w:val="004A7C46"/>
    <w:rsid w:val="004B0D2B"/>
    <w:rsid w:val="004B0E1C"/>
    <w:rsid w:val="004B1DD0"/>
    <w:rsid w:val="004B21DF"/>
    <w:rsid w:val="004B3143"/>
    <w:rsid w:val="004B316E"/>
    <w:rsid w:val="004B33D9"/>
    <w:rsid w:val="004B4293"/>
    <w:rsid w:val="004B46CA"/>
    <w:rsid w:val="004B47E1"/>
    <w:rsid w:val="004B47EB"/>
    <w:rsid w:val="004B50B6"/>
    <w:rsid w:val="004B66C2"/>
    <w:rsid w:val="004B6765"/>
    <w:rsid w:val="004B7C5C"/>
    <w:rsid w:val="004C0052"/>
    <w:rsid w:val="004C052D"/>
    <w:rsid w:val="004C0B1C"/>
    <w:rsid w:val="004C10A2"/>
    <w:rsid w:val="004C139B"/>
    <w:rsid w:val="004C1D0E"/>
    <w:rsid w:val="004C1EBE"/>
    <w:rsid w:val="004C1FE5"/>
    <w:rsid w:val="004C2131"/>
    <w:rsid w:val="004C2314"/>
    <w:rsid w:val="004C35EE"/>
    <w:rsid w:val="004C3B1C"/>
    <w:rsid w:val="004C4525"/>
    <w:rsid w:val="004C4FDE"/>
    <w:rsid w:val="004C50B1"/>
    <w:rsid w:val="004C57E7"/>
    <w:rsid w:val="004C6E75"/>
    <w:rsid w:val="004C7906"/>
    <w:rsid w:val="004D0568"/>
    <w:rsid w:val="004D056A"/>
    <w:rsid w:val="004D1D9C"/>
    <w:rsid w:val="004D2AA0"/>
    <w:rsid w:val="004D2C77"/>
    <w:rsid w:val="004D2E9F"/>
    <w:rsid w:val="004D3113"/>
    <w:rsid w:val="004D3D08"/>
    <w:rsid w:val="004D40B1"/>
    <w:rsid w:val="004D616E"/>
    <w:rsid w:val="004D703C"/>
    <w:rsid w:val="004D71EB"/>
    <w:rsid w:val="004D7253"/>
    <w:rsid w:val="004D72A7"/>
    <w:rsid w:val="004D7851"/>
    <w:rsid w:val="004E1A8D"/>
    <w:rsid w:val="004E1DA3"/>
    <w:rsid w:val="004E2923"/>
    <w:rsid w:val="004E2B62"/>
    <w:rsid w:val="004E36C0"/>
    <w:rsid w:val="004E3E05"/>
    <w:rsid w:val="004E3E3D"/>
    <w:rsid w:val="004E4173"/>
    <w:rsid w:val="004E468F"/>
    <w:rsid w:val="004E4B66"/>
    <w:rsid w:val="004E4FA6"/>
    <w:rsid w:val="004E5745"/>
    <w:rsid w:val="004E5B4C"/>
    <w:rsid w:val="004E5C0E"/>
    <w:rsid w:val="004E6650"/>
    <w:rsid w:val="004E6B4E"/>
    <w:rsid w:val="004E6CC5"/>
    <w:rsid w:val="004E7071"/>
    <w:rsid w:val="004EE4EB"/>
    <w:rsid w:val="004F08A6"/>
    <w:rsid w:val="004F0B09"/>
    <w:rsid w:val="004F1267"/>
    <w:rsid w:val="004F12BC"/>
    <w:rsid w:val="004F13D2"/>
    <w:rsid w:val="004F1485"/>
    <w:rsid w:val="004F168D"/>
    <w:rsid w:val="004F1946"/>
    <w:rsid w:val="004F22E6"/>
    <w:rsid w:val="004F301D"/>
    <w:rsid w:val="004F30EE"/>
    <w:rsid w:val="004F30F0"/>
    <w:rsid w:val="004F323E"/>
    <w:rsid w:val="004F35CA"/>
    <w:rsid w:val="004F41B6"/>
    <w:rsid w:val="004F41D1"/>
    <w:rsid w:val="004F4E0E"/>
    <w:rsid w:val="004F5933"/>
    <w:rsid w:val="004F62C4"/>
    <w:rsid w:val="004F712D"/>
    <w:rsid w:val="005007B5"/>
    <w:rsid w:val="00500842"/>
    <w:rsid w:val="0050094D"/>
    <w:rsid w:val="005019D7"/>
    <w:rsid w:val="00501B36"/>
    <w:rsid w:val="005025AA"/>
    <w:rsid w:val="00502B5A"/>
    <w:rsid w:val="00503CB3"/>
    <w:rsid w:val="00504178"/>
    <w:rsid w:val="0050427C"/>
    <w:rsid w:val="00505E33"/>
    <w:rsid w:val="005064F1"/>
    <w:rsid w:val="005065C8"/>
    <w:rsid w:val="00506822"/>
    <w:rsid w:val="00506856"/>
    <w:rsid w:val="005069F1"/>
    <w:rsid w:val="00507882"/>
    <w:rsid w:val="0051071B"/>
    <w:rsid w:val="00510E29"/>
    <w:rsid w:val="00511A89"/>
    <w:rsid w:val="00513E09"/>
    <w:rsid w:val="00514052"/>
    <w:rsid w:val="00514C5C"/>
    <w:rsid w:val="00514CC6"/>
    <w:rsid w:val="005158C8"/>
    <w:rsid w:val="00515DBD"/>
    <w:rsid w:val="0051651A"/>
    <w:rsid w:val="00516853"/>
    <w:rsid w:val="005172D4"/>
    <w:rsid w:val="005211AD"/>
    <w:rsid w:val="00521314"/>
    <w:rsid w:val="0052183B"/>
    <w:rsid w:val="005225A7"/>
    <w:rsid w:val="005226DA"/>
    <w:rsid w:val="00523932"/>
    <w:rsid w:val="00523C27"/>
    <w:rsid w:val="005243CC"/>
    <w:rsid w:val="00524AF6"/>
    <w:rsid w:val="005267B9"/>
    <w:rsid w:val="00526CED"/>
    <w:rsid w:val="00526FFB"/>
    <w:rsid w:val="00527E73"/>
    <w:rsid w:val="005302F6"/>
    <w:rsid w:val="0053098F"/>
    <w:rsid w:val="005309CB"/>
    <w:rsid w:val="00530F6D"/>
    <w:rsid w:val="00531E85"/>
    <w:rsid w:val="005325C9"/>
    <w:rsid w:val="00533996"/>
    <w:rsid w:val="00534254"/>
    <w:rsid w:val="0053445B"/>
    <w:rsid w:val="00535323"/>
    <w:rsid w:val="00535A46"/>
    <w:rsid w:val="0053607F"/>
    <w:rsid w:val="005361D5"/>
    <w:rsid w:val="00536200"/>
    <w:rsid w:val="00536440"/>
    <w:rsid w:val="00536A0F"/>
    <w:rsid w:val="0053759C"/>
    <w:rsid w:val="00537A74"/>
    <w:rsid w:val="00541225"/>
    <w:rsid w:val="00541B6A"/>
    <w:rsid w:val="00541E07"/>
    <w:rsid w:val="00542E91"/>
    <w:rsid w:val="00543265"/>
    <w:rsid w:val="00543471"/>
    <w:rsid w:val="00544363"/>
    <w:rsid w:val="0054472F"/>
    <w:rsid w:val="00545318"/>
    <w:rsid w:val="005456C6"/>
    <w:rsid w:val="00546144"/>
    <w:rsid w:val="00546382"/>
    <w:rsid w:val="0054670E"/>
    <w:rsid w:val="00546D1B"/>
    <w:rsid w:val="00546EA9"/>
    <w:rsid w:val="00547386"/>
    <w:rsid w:val="0054772D"/>
    <w:rsid w:val="005478C0"/>
    <w:rsid w:val="00547C3F"/>
    <w:rsid w:val="00547E04"/>
    <w:rsid w:val="0055098C"/>
    <w:rsid w:val="005509D3"/>
    <w:rsid w:val="00550B88"/>
    <w:rsid w:val="0055180D"/>
    <w:rsid w:val="00552009"/>
    <w:rsid w:val="00552663"/>
    <w:rsid w:val="00552CB2"/>
    <w:rsid w:val="00553541"/>
    <w:rsid w:val="00553888"/>
    <w:rsid w:val="00553F21"/>
    <w:rsid w:val="00554232"/>
    <w:rsid w:val="00554AC0"/>
    <w:rsid w:val="00555304"/>
    <w:rsid w:val="00556438"/>
    <w:rsid w:val="0055674A"/>
    <w:rsid w:val="005569A3"/>
    <w:rsid w:val="00556B86"/>
    <w:rsid w:val="00556E68"/>
    <w:rsid w:val="00557B35"/>
    <w:rsid w:val="005616B3"/>
    <w:rsid w:val="005619DB"/>
    <w:rsid w:val="00561D60"/>
    <w:rsid w:val="005632C0"/>
    <w:rsid w:val="00563628"/>
    <w:rsid w:val="005637BE"/>
    <w:rsid w:val="0056399F"/>
    <w:rsid w:val="00563CB2"/>
    <w:rsid w:val="0056450D"/>
    <w:rsid w:val="005650F2"/>
    <w:rsid w:val="00565703"/>
    <w:rsid w:val="005657C9"/>
    <w:rsid w:val="00565BCE"/>
    <w:rsid w:val="00565C81"/>
    <w:rsid w:val="0056725E"/>
    <w:rsid w:val="00570137"/>
    <w:rsid w:val="00570326"/>
    <w:rsid w:val="0057095F"/>
    <w:rsid w:val="00570EDB"/>
    <w:rsid w:val="0057120F"/>
    <w:rsid w:val="00573A10"/>
    <w:rsid w:val="00574A53"/>
    <w:rsid w:val="00574C19"/>
    <w:rsid w:val="005767FC"/>
    <w:rsid w:val="005775D7"/>
    <w:rsid w:val="00577932"/>
    <w:rsid w:val="00577EC9"/>
    <w:rsid w:val="0058173C"/>
    <w:rsid w:val="00582198"/>
    <w:rsid w:val="0058258D"/>
    <w:rsid w:val="00582A84"/>
    <w:rsid w:val="0058406B"/>
    <w:rsid w:val="0058410C"/>
    <w:rsid w:val="0058439A"/>
    <w:rsid w:val="00585623"/>
    <w:rsid w:val="00585E4B"/>
    <w:rsid w:val="005863B5"/>
    <w:rsid w:val="005863D3"/>
    <w:rsid w:val="00586651"/>
    <w:rsid w:val="00586A65"/>
    <w:rsid w:val="005872D4"/>
    <w:rsid w:val="00590153"/>
    <w:rsid w:val="00590478"/>
    <w:rsid w:val="005908DC"/>
    <w:rsid w:val="00590E59"/>
    <w:rsid w:val="00591709"/>
    <w:rsid w:val="00591CEA"/>
    <w:rsid w:val="00592AA5"/>
    <w:rsid w:val="0059324B"/>
    <w:rsid w:val="00593287"/>
    <w:rsid w:val="00593EC5"/>
    <w:rsid w:val="00594206"/>
    <w:rsid w:val="005943F3"/>
    <w:rsid w:val="00594A8F"/>
    <w:rsid w:val="00594F3C"/>
    <w:rsid w:val="00595AA5"/>
    <w:rsid w:val="00595BDD"/>
    <w:rsid w:val="0059686A"/>
    <w:rsid w:val="00596F60"/>
    <w:rsid w:val="00597163"/>
    <w:rsid w:val="005973C1"/>
    <w:rsid w:val="00597E91"/>
    <w:rsid w:val="005A02FC"/>
    <w:rsid w:val="005A1809"/>
    <w:rsid w:val="005A1FAB"/>
    <w:rsid w:val="005A214A"/>
    <w:rsid w:val="005A243B"/>
    <w:rsid w:val="005A268E"/>
    <w:rsid w:val="005A3115"/>
    <w:rsid w:val="005A34FB"/>
    <w:rsid w:val="005A4793"/>
    <w:rsid w:val="005A534B"/>
    <w:rsid w:val="005A5490"/>
    <w:rsid w:val="005A6333"/>
    <w:rsid w:val="005A65AF"/>
    <w:rsid w:val="005A7D0F"/>
    <w:rsid w:val="005B0479"/>
    <w:rsid w:val="005B049A"/>
    <w:rsid w:val="005B0B51"/>
    <w:rsid w:val="005B0D5D"/>
    <w:rsid w:val="005B1C2E"/>
    <w:rsid w:val="005B2001"/>
    <w:rsid w:val="005B24D9"/>
    <w:rsid w:val="005B25B3"/>
    <w:rsid w:val="005B25F9"/>
    <w:rsid w:val="005B275A"/>
    <w:rsid w:val="005B2BF4"/>
    <w:rsid w:val="005B31E4"/>
    <w:rsid w:val="005B35B5"/>
    <w:rsid w:val="005B4AB0"/>
    <w:rsid w:val="005B5E67"/>
    <w:rsid w:val="005B60B3"/>
    <w:rsid w:val="005B6833"/>
    <w:rsid w:val="005B6DC6"/>
    <w:rsid w:val="005B7570"/>
    <w:rsid w:val="005B778C"/>
    <w:rsid w:val="005B7E49"/>
    <w:rsid w:val="005C05ED"/>
    <w:rsid w:val="005C0B71"/>
    <w:rsid w:val="005C0D17"/>
    <w:rsid w:val="005C1211"/>
    <w:rsid w:val="005C1224"/>
    <w:rsid w:val="005C1844"/>
    <w:rsid w:val="005C2595"/>
    <w:rsid w:val="005C262C"/>
    <w:rsid w:val="005C2A61"/>
    <w:rsid w:val="005C3528"/>
    <w:rsid w:val="005C3861"/>
    <w:rsid w:val="005C45CB"/>
    <w:rsid w:val="005C55B5"/>
    <w:rsid w:val="005C5CE8"/>
    <w:rsid w:val="005C60D6"/>
    <w:rsid w:val="005C694F"/>
    <w:rsid w:val="005C6D6C"/>
    <w:rsid w:val="005C78C8"/>
    <w:rsid w:val="005C7BD1"/>
    <w:rsid w:val="005C7ED5"/>
    <w:rsid w:val="005D02C9"/>
    <w:rsid w:val="005D02CD"/>
    <w:rsid w:val="005D062C"/>
    <w:rsid w:val="005D0CEE"/>
    <w:rsid w:val="005D1A0B"/>
    <w:rsid w:val="005D1A41"/>
    <w:rsid w:val="005D1A4C"/>
    <w:rsid w:val="005D1D3E"/>
    <w:rsid w:val="005D3B20"/>
    <w:rsid w:val="005D5BAF"/>
    <w:rsid w:val="005D5C17"/>
    <w:rsid w:val="005D61BE"/>
    <w:rsid w:val="005D64A4"/>
    <w:rsid w:val="005D6AEF"/>
    <w:rsid w:val="005D6E30"/>
    <w:rsid w:val="005D7C89"/>
    <w:rsid w:val="005D7F51"/>
    <w:rsid w:val="005D7F92"/>
    <w:rsid w:val="005D7F9D"/>
    <w:rsid w:val="005E1A22"/>
    <w:rsid w:val="005E1A3A"/>
    <w:rsid w:val="005E2973"/>
    <w:rsid w:val="005E311E"/>
    <w:rsid w:val="005E3259"/>
    <w:rsid w:val="005E3582"/>
    <w:rsid w:val="005E3AFC"/>
    <w:rsid w:val="005E3DCC"/>
    <w:rsid w:val="005E42A2"/>
    <w:rsid w:val="005E42F9"/>
    <w:rsid w:val="005E45B8"/>
    <w:rsid w:val="005E47CE"/>
    <w:rsid w:val="005E495E"/>
    <w:rsid w:val="005E514A"/>
    <w:rsid w:val="005E5C8D"/>
    <w:rsid w:val="005E6117"/>
    <w:rsid w:val="005E6EE5"/>
    <w:rsid w:val="005E707B"/>
    <w:rsid w:val="005F0334"/>
    <w:rsid w:val="005F0E0D"/>
    <w:rsid w:val="005F191E"/>
    <w:rsid w:val="005F2F68"/>
    <w:rsid w:val="005F3146"/>
    <w:rsid w:val="005F43E4"/>
    <w:rsid w:val="005F468D"/>
    <w:rsid w:val="005F4709"/>
    <w:rsid w:val="005F4A7A"/>
    <w:rsid w:val="005F4C66"/>
    <w:rsid w:val="005F529C"/>
    <w:rsid w:val="005F52EC"/>
    <w:rsid w:val="005F5631"/>
    <w:rsid w:val="005F5AAF"/>
    <w:rsid w:val="005F5FE5"/>
    <w:rsid w:val="005F6475"/>
    <w:rsid w:val="005F6827"/>
    <w:rsid w:val="005F6F11"/>
    <w:rsid w:val="005F70EC"/>
    <w:rsid w:val="00600549"/>
    <w:rsid w:val="00600C58"/>
    <w:rsid w:val="00600F0B"/>
    <w:rsid w:val="00602844"/>
    <w:rsid w:val="00602EF2"/>
    <w:rsid w:val="0060311F"/>
    <w:rsid w:val="0060436F"/>
    <w:rsid w:val="006049AF"/>
    <w:rsid w:val="006052A4"/>
    <w:rsid w:val="00607105"/>
    <w:rsid w:val="006078A9"/>
    <w:rsid w:val="0061083B"/>
    <w:rsid w:val="00610D5D"/>
    <w:rsid w:val="00610F7F"/>
    <w:rsid w:val="0061120E"/>
    <w:rsid w:val="0061213E"/>
    <w:rsid w:val="006122B0"/>
    <w:rsid w:val="00612F54"/>
    <w:rsid w:val="006134B9"/>
    <w:rsid w:val="00613E6B"/>
    <w:rsid w:val="00614463"/>
    <w:rsid w:val="006148D2"/>
    <w:rsid w:val="00614BE8"/>
    <w:rsid w:val="006150C2"/>
    <w:rsid w:val="0061533F"/>
    <w:rsid w:val="00615854"/>
    <w:rsid w:val="00616275"/>
    <w:rsid w:val="00620113"/>
    <w:rsid w:val="00620FF8"/>
    <w:rsid w:val="0062176C"/>
    <w:rsid w:val="00621CF8"/>
    <w:rsid w:val="006223D3"/>
    <w:rsid w:val="00622BB6"/>
    <w:rsid w:val="00622F6B"/>
    <w:rsid w:val="006231A2"/>
    <w:rsid w:val="0062366F"/>
    <w:rsid w:val="0062379A"/>
    <w:rsid w:val="00623C73"/>
    <w:rsid w:val="006241E8"/>
    <w:rsid w:val="0062452E"/>
    <w:rsid w:val="006246DD"/>
    <w:rsid w:val="0062477F"/>
    <w:rsid w:val="006250A5"/>
    <w:rsid w:val="00625A69"/>
    <w:rsid w:val="00625B05"/>
    <w:rsid w:val="00626799"/>
    <w:rsid w:val="0062697E"/>
    <w:rsid w:val="00626996"/>
    <w:rsid w:val="0062743A"/>
    <w:rsid w:val="00627845"/>
    <w:rsid w:val="00627DC9"/>
    <w:rsid w:val="00630498"/>
    <w:rsid w:val="00630D6B"/>
    <w:rsid w:val="00630F3D"/>
    <w:rsid w:val="00631555"/>
    <w:rsid w:val="0063196A"/>
    <w:rsid w:val="006320A5"/>
    <w:rsid w:val="00632BFF"/>
    <w:rsid w:val="00632D42"/>
    <w:rsid w:val="00632FE5"/>
    <w:rsid w:val="0063326D"/>
    <w:rsid w:val="0063375B"/>
    <w:rsid w:val="00633A2D"/>
    <w:rsid w:val="00634324"/>
    <w:rsid w:val="006343E8"/>
    <w:rsid w:val="00635176"/>
    <w:rsid w:val="0063525D"/>
    <w:rsid w:val="0063587B"/>
    <w:rsid w:val="006358F0"/>
    <w:rsid w:val="00636B55"/>
    <w:rsid w:val="00640543"/>
    <w:rsid w:val="00640A4B"/>
    <w:rsid w:val="0064147F"/>
    <w:rsid w:val="006416AA"/>
    <w:rsid w:val="00641C73"/>
    <w:rsid w:val="00641D47"/>
    <w:rsid w:val="006422CD"/>
    <w:rsid w:val="0064316A"/>
    <w:rsid w:val="0064421F"/>
    <w:rsid w:val="006449C9"/>
    <w:rsid w:val="00644F7E"/>
    <w:rsid w:val="00644FE1"/>
    <w:rsid w:val="006466C5"/>
    <w:rsid w:val="00646C7D"/>
    <w:rsid w:val="006471FB"/>
    <w:rsid w:val="00647B48"/>
    <w:rsid w:val="00647CFC"/>
    <w:rsid w:val="00650484"/>
    <w:rsid w:val="0065060B"/>
    <w:rsid w:val="00650BE5"/>
    <w:rsid w:val="00651161"/>
    <w:rsid w:val="00651EE1"/>
    <w:rsid w:val="00652195"/>
    <w:rsid w:val="00652370"/>
    <w:rsid w:val="0065251F"/>
    <w:rsid w:val="00652F1F"/>
    <w:rsid w:val="00652F87"/>
    <w:rsid w:val="006534C2"/>
    <w:rsid w:val="00653609"/>
    <w:rsid w:val="006536BE"/>
    <w:rsid w:val="006538C2"/>
    <w:rsid w:val="00653AB1"/>
    <w:rsid w:val="00653DE0"/>
    <w:rsid w:val="00654277"/>
    <w:rsid w:val="00654AB7"/>
    <w:rsid w:val="0065501A"/>
    <w:rsid w:val="00655830"/>
    <w:rsid w:val="00655E44"/>
    <w:rsid w:val="00656301"/>
    <w:rsid w:val="006563FB"/>
    <w:rsid w:val="006565D6"/>
    <w:rsid w:val="00657D97"/>
    <w:rsid w:val="006607D2"/>
    <w:rsid w:val="006615B4"/>
    <w:rsid w:val="006617A4"/>
    <w:rsid w:val="00662178"/>
    <w:rsid w:val="0066248B"/>
    <w:rsid w:val="00663743"/>
    <w:rsid w:val="00663C02"/>
    <w:rsid w:val="00664226"/>
    <w:rsid w:val="006643BA"/>
    <w:rsid w:val="00664532"/>
    <w:rsid w:val="0066460A"/>
    <w:rsid w:val="0066661C"/>
    <w:rsid w:val="00666753"/>
    <w:rsid w:val="00666A4C"/>
    <w:rsid w:val="00666A53"/>
    <w:rsid w:val="00666CDE"/>
    <w:rsid w:val="006672F3"/>
    <w:rsid w:val="00670340"/>
    <w:rsid w:val="00671E1C"/>
    <w:rsid w:val="00672554"/>
    <w:rsid w:val="006727A9"/>
    <w:rsid w:val="00673144"/>
    <w:rsid w:val="00675580"/>
    <w:rsid w:val="00675791"/>
    <w:rsid w:val="00675A69"/>
    <w:rsid w:val="00676A1D"/>
    <w:rsid w:val="00677297"/>
    <w:rsid w:val="00677561"/>
    <w:rsid w:val="006801C7"/>
    <w:rsid w:val="0068062F"/>
    <w:rsid w:val="00680DCC"/>
    <w:rsid w:val="00680E21"/>
    <w:rsid w:val="006820C3"/>
    <w:rsid w:val="00682B25"/>
    <w:rsid w:val="00683369"/>
    <w:rsid w:val="00683373"/>
    <w:rsid w:val="0068454A"/>
    <w:rsid w:val="00684B99"/>
    <w:rsid w:val="00684BCE"/>
    <w:rsid w:val="0068508F"/>
    <w:rsid w:val="00685810"/>
    <w:rsid w:val="00685A60"/>
    <w:rsid w:val="00685F6F"/>
    <w:rsid w:val="00686AAE"/>
    <w:rsid w:val="00686ACC"/>
    <w:rsid w:val="00686EB9"/>
    <w:rsid w:val="00690231"/>
    <w:rsid w:val="006907F9"/>
    <w:rsid w:val="00690A9B"/>
    <w:rsid w:val="00690AF3"/>
    <w:rsid w:val="006910BE"/>
    <w:rsid w:val="00691185"/>
    <w:rsid w:val="006916C7"/>
    <w:rsid w:val="00691AA7"/>
    <w:rsid w:val="006920D8"/>
    <w:rsid w:val="00692642"/>
    <w:rsid w:val="00692903"/>
    <w:rsid w:val="00692922"/>
    <w:rsid w:val="00692D17"/>
    <w:rsid w:val="00693584"/>
    <w:rsid w:val="00693C70"/>
    <w:rsid w:val="006951B8"/>
    <w:rsid w:val="00695590"/>
    <w:rsid w:val="00695F13"/>
    <w:rsid w:val="0069610D"/>
    <w:rsid w:val="00696BD1"/>
    <w:rsid w:val="006970A5"/>
    <w:rsid w:val="006A0089"/>
    <w:rsid w:val="006A07C4"/>
    <w:rsid w:val="006A1ADD"/>
    <w:rsid w:val="006A229D"/>
    <w:rsid w:val="006A3697"/>
    <w:rsid w:val="006A3A6E"/>
    <w:rsid w:val="006A4201"/>
    <w:rsid w:val="006A4562"/>
    <w:rsid w:val="006A4C64"/>
    <w:rsid w:val="006A4F14"/>
    <w:rsid w:val="006A50ED"/>
    <w:rsid w:val="006A546F"/>
    <w:rsid w:val="006A5AF6"/>
    <w:rsid w:val="006A63BD"/>
    <w:rsid w:val="006A691B"/>
    <w:rsid w:val="006B02A5"/>
    <w:rsid w:val="006B03F3"/>
    <w:rsid w:val="006B0892"/>
    <w:rsid w:val="006B0E0F"/>
    <w:rsid w:val="006B12B0"/>
    <w:rsid w:val="006B194D"/>
    <w:rsid w:val="006B20B1"/>
    <w:rsid w:val="006B2637"/>
    <w:rsid w:val="006B274C"/>
    <w:rsid w:val="006B28E7"/>
    <w:rsid w:val="006B3517"/>
    <w:rsid w:val="006B366C"/>
    <w:rsid w:val="006B3A57"/>
    <w:rsid w:val="006B3CDA"/>
    <w:rsid w:val="006B48AC"/>
    <w:rsid w:val="006B4A7D"/>
    <w:rsid w:val="006B5486"/>
    <w:rsid w:val="006B58AA"/>
    <w:rsid w:val="006B62C8"/>
    <w:rsid w:val="006B63A6"/>
    <w:rsid w:val="006B65BB"/>
    <w:rsid w:val="006B69EE"/>
    <w:rsid w:val="006B715C"/>
    <w:rsid w:val="006B7631"/>
    <w:rsid w:val="006B773A"/>
    <w:rsid w:val="006C07BE"/>
    <w:rsid w:val="006C1502"/>
    <w:rsid w:val="006C189F"/>
    <w:rsid w:val="006C1EA3"/>
    <w:rsid w:val="006C2C5B"/>
    <w:rsid w:val="006C33A6"/>
    <w:rsid w:val="006C33CA"/>
    <w:rsid w:val="006C36A0"/>
    <w:rsid w:val="006C3992"/>
    <w:rsid w:val="006C3D66"/>
    <w:rsid w:val="006C4D5D"/>
    <w:rsid w:val="006C5927"/>
    <w:rsid w:val="006C5DCC"/>
    <w:rsid w:val="006C6B26"/>
    <w:rsid w:val="006C70EF"/>
    <w:rsid w:val="006C730F"/>
    <w:rsid w:val="006C76B8"/>
    <w:rsid w:val="006D0155"/>
    <w:rsid w:val="006D0BA1"/>
    <w:rsid w:val="006D0C1F"/>
    <w:rsid w:val="006D0E35"/>
    <w:rsid w:val="006D142F"/>
    <w:rsid w:val="006D1FB4"/>
    <w:rsid w:val="006D294A"/>
    <w:rsid w:val="006D362B"/>
    <w:rsid w:val="006D3DAE"/>
    <w:rsid w:val="006D43C7"/>
    <w:rsid w:val="006D4ABB"/>
    <w:rsid w:val="006D5216"/>
    <w:rsid w:val="006D5E10"/>
    <w:rsid w:val="006D6226"/>
    <w:rsid w:val="006D6E4F"/>
    <w:rsid w:val="006E0CF6"/>
    <w:rsid w:val="006E144A"/>
    <w:rsid w:val="006E17C3"/>
    <w:rsid w:val="006E20FF"/>
    <w:rsid w:val="006E2342"/>
    <w:rsid w:val="006E275F"/>
    <w:rsid w:val="006E326A"/>
    <w:rsid w:val="006E3A50"/>
    <w:rsid w:val="006E3EF6"/>
    <w:rsid w:val="006E469E"/>
    <w:rsid w:val="006E46AE"/>
    <w:rsid w:val="006E48FE"/>
    <w:rsid w:val="006E4BF7"/>
    <w:rsid w:val="006E4E95"/>
    <w:rsid w:val="006E5FC9"/>
    <w:rsid w:val="006E6032"/>
    <w:rsid w:val="006E632A"/>
    <w:rsid w:val="006E6A84"/>
    <w:rsid w:val="006E6F0C"/>
    <w:rsid w:val="006E7745"/>
    <w:rsid w:val="006E7B7A"/>
    <w:rsid w:val="006F010B"/>
    <w:rsid w:val="006F05A2"/>
    <w:rsid w:val="006F12F0"/>
    <w:rsid w:val="006F2474"/>
    <w:rsid w:val="006F2823"/>
    <w:rsid w:val="006F33C2"/>
    <w:rsid w:val="006F4229"/>
    <w:rsid w:val="006F49ED"/>
    <w:rsid w:val="006F50FD"/>
    <w:rsid w:val="006F5B8A"/>
    <w:rsid w:val="006F5E0B"/>
    <w:rsid w:val="006F5EE3"/>
    <w:rsid w:val="006F61C2"/>
    <w:rsid w:val="006F6995"/>
    <w:rsid w:val="006F6A4C"/>
    <w:rsid w:val="006F6BDA"/>
    <w:rsid w:val="006F71AA"/>
    <w:rsid w:val="006F7765"/>
    <w:rsid w:val="006F7F75"/>
    <w:rsid w:val="00700270"/>
    <w:rsid w:val="00700566"/>
    <w:rsid w:val="00700E0D"/>
    <w:rsid w:val="007015D2"/>
    <w:rsid w:val="007015F1"/>
    <w:rsid w:val="007022C5"/>
    <w:rsid w:val="00702750"/>
    <w:rsid w:val="007030A6"/>
    <w:rsid w:val="00703122"/>
    <w:rsid w:val="0070401C"/>
    <w:rsid w:val="0070511C"/>
    <w:rsid w:val="007055DA"/>
    <w:rsid w:val="00705DBC"/>
    <w:rsid w:val="00705DF8"/>
    <w:rsid w:val="00705F3C"/>
    <w:rsid w:val="00706F58"/>
    <w:rsid w:val="00707065"/>
    <w:rsid w:val="0070793E"/>
    <w:rsid w:val="00707C4F"/>
    <w:rsid w:val="00707D1C"/>
    <w:rsid w:val="007103A1"/>
    <w:rsid w:val="007115EA"/>
    <w:rsid w:val="007119F1"/>
    <w:rsid w:val="00711E1C"/>
    <w:rsid w:val="00711FCA"/>
    <w:rsid w:val="00712DC3"/>
    <w:rsid w:val="00713969"/>
    <w:rsid w:val="00714070"/>
    <w:rsid w:val="007146AE"/>
    <w:rsid w:val="0071478D"/>
    <w:rsid w:val="00714903"/>
    <w:rsid w:val="00714C95"/>
    <w:rsid w:val="00715524"/>
    <w:rsid w:val="00715D52"/>
    <w:rsid w:val="00716218"/>
    <w:rsid w:val="00716A9B"/>
    <w:rsid w:val="00717499"/>
    <w:rsid w:val="00717745"/>
    <w:rsid w:val="00717C77"/>
    <w:rsid w:val="00720989"/>
    <w:rsid w:val="007210CF"/>
    <w:rsid w:val="007210FA"/>
    <w:rsid w:val="00721327"/>
    <w:rsid w:val="00721687"/>
    <w:rsid w:val="00721ED4"/>
    <w:rsid w:val="00722973"/>
    <w:rsid w:val="00723690"/>
    <w:rsid w:val="00723BA8"/>
    <w:rsid w:val="00723C00"/>
    <w:rsid w:val="00723C21"/>
    <w:rsid w:val="007246C1"/>
    <w:rsid w:val="00724BB8"/>
    <w:rsid w:val="007259A7"/>
    <w:rsid w:val="00725AE9"/>
    <w:rsid w:val="00726794"/>
    <w:rsid w:val="007277EB"/>
    <w:rsid w:val="00730789"/>
    <w:rsid w:val="00730995"/>
    <w:rsid w:val="00730E92"/>
    <w:rsid w:val="0073217B"/>
    <w:rsid w:val="0073308A"/>
    <w:rsid w:val="00733784"/>
    <w:rsid w:val="00733F7C"/>
    <w:rsid w:val="007342F0"/>
    <w:rsid w:val="00735A60"/>
    <w:rsid w:val="00735DAC"/>
    <w:rsid w:val="00736BCC"/>
    <w:rsid w:val="007375B8"/>
    <w:rsid w:val="00737675"/>
    <w:rsid w:val="007376FC"/>
    <w:rsid w:val="00737F39"/>
    <w:rsid w:val="00741934"/>
    <w:rsid w:val="00741C67"/>
    <w:rsid w:val="0074227F"/>
    <w:rsid w:val="00742BBF"/>
    <w:rsid w:val="00742CC4"/>
    <w:rsid w:val="0074428C"/>
    <w:rsid w:val="007445FA"/>
    <w:rsid w:val="00745C64"/>
    <w:rsid w:val="00745D37"/>
    <w:rsid w:val="0074606D"/>
    <w:rsid w:val="007468D2"/>
    <w:rsid w:val="00746F03"/>
    <w:rsid w:val="00747AD6"/>
    <w:rsid w:val="00750405"/>
    <w:rsid w:val="007509AC"/>
    <w:rsid w:val="007517FE"/>
    <w:rsid w:val="0075259F"/>
    <w:rsid w:val="00752BCA"/>
    <w:rsid w:val="0075381C"/>
    <w:rsid w:val="00753D81"/>
    <w:rsid w:val="00753DC8"/>
    <w:rsid w:val="00754F28"/>
    <w:rsid w:val="0075522E"/>
    <w:rsid w:val="007558AE"/>
    <w:rsid w:val="00756210"/>
    <w:rsid w:val="007567DD"/>
    <w:rsid w:val="00757230"/>
    <w:rsid w:val="007578E6"/>
    <w:rsid w:val="00757FCE"/>
    <w:rsid w:val="007603E0"/>
    <w:rsid w:val="00760805"/>
    <w:rsid w:val="007609CA"/>
    <w:rsid w:val="00762808"/>
    <w:rsid w:val="00762F44"/>
    <w:rsid w:val="00764084"/>
    <w:rsid w:val="00764533"/>
    <w:rsid w:val="00765182"/>
    <w:rsid w:val="0076563F"/>
    <w:rsid w:val="00765AAA"/>
    <w:rsid w:val="00765FDD"/>
    <w:rsid w:val="007665B9"/>
    <w:rsid w:val="007665E4"/>
    <w:rsid w:val="00766A77"/>
    <w:rsid w:val="00766BE5"/>
    <w:rsid w:val="00766F73"/>
    <w:rsid w:val="00767181"/>
    <w:rsid w:val="00767EAF"/>
    <w:rsid w:val="00767FB8"/>
    <w:rsid w:val="00770C63"/>
    <w:rsid w:val="00770DEB"/>
    <w:rsid w:val="00771F71"/>
    <w:rsid w:val="00772C4B"/>
    <w:rsid w:val="00774797"/>
    <w:rsid w:val="00775784"/>
    <w:rsid w:val="0077662A"/>
    <w:rsid w:val="00776A76"/>
    <w:rsid w:val="0077777A"/>
    <w:rsid w:val="00777B30"/>
    <w:rsid w:val="007801FC"/>
    <w:rsid w:val="00780FE5"/>
    <w:rsid w:val="007814B3"/>
    <w:rsid w:val="00782302"/>
    <w:rsid w:val="00782B71"/>
    <w:rsid w:val="00784033"/>
    <w:rsid w:val="00784DE7"/>
    <w:rsid w:val="007852C3"/>
    <w:rsid w:val="00785426"/>
    <w:rsid w:val="0078553C"/>
    <w:rsid w:val="007905C9"/>
    <w:rsid w:val="00790D5D"/>
    <w:rsid w:val="0079118E"/>
    <w:rsid w:val="007911E6"/>
    <w:rsid w:val="0079149B"/>
    <w:rsid w:val="0079331E"/>
    <w:rsid w:val="00793D41"/>
    <w:rsid w:val="00794A94"/>
    <w:rsid w:val="00795089"/>
    <w:rsid w:val="00796AC7"/>
    <w:rsid w:val="007971BC"/>
    <w:rsid w:val="00797401"/>
    <w:rsid w:val="0079750F"/>
    <w:rsid w:val="007A1966"/>
    <w:rsid w:val="007A1D55"/>
    <w:rsid w:val="007A1E68"/>
    <w:rsid w:val="007A2534"/>
    <w:rsid w:val="007A2A37"/>
    <w:rsid w:val="007A32D1"/>
    <w:rsid w:val="007A330F"/>
    <w:rsid w:val="007A36BD"/>
    <w:rsid w:val="007A4156"/>
    <w:rsid w:val="007A4E8C"/>
    <w:rsid w:val="007A4F93"/>
    <w:rsid w:val="007A5074"/>
    <w:rsid w:val="007A5304"/>
    <w:rsid w:val="007A635A"/>
    <w:rsid w:val="007A69E6"/>
    <w:rsid w:val="007A6C6A"/>
    <w:rsid w:val="007A6D10"/>
    <w:rsid w:val="007A6EEA"/>
    <w:rsid w:val="007A727F"/>
    <w:rsid w:val="007A7BD2"/>
    <w:rsid w:val="007B028B"/>
    <w:rsid w:val="007B046C"/>
    <w:rsid w:val="007B0613"/>
    <w:rsid w:val="007B085F"/>
    <w:rsid w:val="007B117D"/>
    <w:rsid w:val="007B15C4"/>
    <w:rsid w:val="007B2481"/>
    <w:rsid w:val="007B2894"/>
    <w:rsid w:val="007B2E03"/>
    <w:rsid w:val="007B3057"/>
    <w:rsid w:val="007B349C"/>
    <w:rsid w:val="007B38AA"/>
    <w:rsid w:val="007B4248"/>
    <w:rsid w:val="007B5148"/>
    <w:rsid w:val="007B5AC5"/>
    <w:rsid w:val="007B5C1C"/>
    <w:rsid w:val="007B5EE6"/>
    <w:rsid w:val="007B610A"/>
    <w:rsid w:val="007B7793"/>
    <w:rsid w:val="007B79E1"/>
    <w:rsid w:val="007C0A5A"/>
    <w:rsid w:val="007C0C62"/>
    <w:rsid w:val="007C1418"/>
    <w:rsid w:val="007C1472"/>
    <w:rsid w:val="007C1F10"/>
    <w:rsid w:val="007C2F39"/>
    <w:rsid w:val="007C344D"/>
    <w:rsid w:val="007C3C17"/>
    <w:rsid w:val="007C3DE4"/>
    <w:rsid w:val="007C3FB6"/>
    <w:rsid w:val="007C4396"/>
    <w:rsid w:val="007C4C93"/>
    <w:rsid w:val="007C5075"/>
    <w:rsid w:val="007C5867"/>
    <w:rsid w:val="007C6D0C"/>
    <w:rsid w:val="007C7B1E"/>
    <w:rsid w:val="007C7B80"/>
    <w:rsid w:val="007C7C05"/>
    <w:rsid w:val="007C7FB9"/>
    <w:rsid w:val="007D0B6B"/>
    <w:rsid w:val="007D10E0"/>
    <w:rsid w:val="007D17C2"/>
    <w:rsid w:val="007D1CAB"/>
    <w:rsid w:val="007D23A4"/>
    <w:rsid w:val="007D3DD4"/>
    <w:rsid w:val="007D4D27"/>
    <w:rsid w:val="007D4D30"/>
    <w:rsid w:val="007D550C"/>
    <w:rsid w:val="007D552D"/>
    <w:rsid w:val="007D5991"/>
    <w:rsid w:val="007D60C1"/>
    <w:rsid w:val="007D6DB9"/>
    <w:rsid w:val="007D756E"/>
    <w:rsid w:val="007E0529"/>
    <w:rsid w:val="007E0C41"/>
    <w:rsid w:val="007E169E"/>
    <w:rsid w:val="007E1BE3"/>
    <w:rsid w:val="007E1D21"/>
    <w:rsid w:val="007E24F6"/>
    <w:rsid w:val="007E2C76"/>
    <w:rsid w:val="007E302B"/>
    <w:rsid w:val="007E3414"/>
    <w:rsid w:val="007E3CED"/>
    <w:rsid w:val="007E46D6"/>
    <w:rsid w:val="007E4E97"/>
    <w:rsid w:val="007E5426"/>
    <w:rsid w:val="007E542F"/>
    <w:rsid w:val="007E56F1"/>
    <w:rsid w:val="007E56F5"/>
    <w:rsid w:val="007E695A"/>
    <w:rsid w:val="007E6CE6"/>
    <w:rsid w:val="007E705C"/>
    <w:rsid w:val="007E7670"/>
    <w:rsid w:val="007E7BC2"/>
    <w:rsid w:val="007E7F04"/>
    <w:rsid w:val="007F0519"/>
    <w:rsid w:val="007F0DCD"/>
    <w:rsid w:val="007F12F9"/>
    <w:rsid w:val="007F1395"/>
    <w:rsid w:val="007F1A03"/>
    <w:rsid w:val="007F200A"/>
    <w:rsid w:val="007F2320"/>
    <w:rsid w:val="007F244B"/>
    <w:rsid w:val="007F3524"/>
    <w:rsid w:val="007F3A55"/>
    <w:rsid w:val="007F3F81"/>
    <w:rsid w:val="007F415D"/>
    <w:rsid w:val="007F4455"/>
    <w:rsid w:val="007F4626"/>
    <w:rsid w:val="007F4A70"/>
    <w:rsid w:val="007F4EA4"/>
    <w:rsid w:val="007F6055"/>
    <w:rsid w:val="007F66AF"/>
    <w:rsid w:val="007F6861"/>
    <w:rsid w:val="007F7279"/>
    <w:rsid w:val="007F729C"/>
    <w:rsid w:val="007F7832"/>
    <w:rsid w:val="007F7969"/>
    <w:rsid w:val="008004BC"/>
    <w:rsid w:val="00800618"/>
    <w:rsid w:val="00800AED"/>
    <w:rsid w:val="00800FEA"/>
    <w:rsid w:val="008018B9"/>
    <w:rsid w:val="008019AA"/>
    <w:rsid w:val="008022FD"/>
    <w:rsid w:val="008025EB"/>
    <w:rsid w:val="00802F3C"/>
    <w:rsid w:val="00803BD2"/>
    <w:rsid w:val="008047C6"/>
    <w:rsid w:val="00805743"/>
    <w:rsid w:val="0080614F"/>
    <w:rsid w:val="00806492"/>
    <w:rsid w:val="00806E24"/>
    <w:rsid w:val="008075AE"/>
    <w:rsid w:val="00807BF3"/>
    <w:rsid w:val="00810072"/>
    <w:rsid w:val="008100BB"/>
    <w:rsid w:val="00810180"/>
    <w:rsid w:val="0081079E"/>
    <w:rsid w:val="00810EC0"/>
    <w:rsid w:val="00811528"/>
    <w:rsid w:val="00811AF9"/>
    <w:rsid w:val="00811E1B"/>
    <w:rsid w:val="00811FF0"/>
    <w:rsid w:val="00812297"/>
    <w:rsid w:val="00812F30"/>
    <w:rsid w:val="00813689"/>
    <w:rsid w:val="00814634"/>
    <w:rsid w:val="00814F4B"/>
    <w:rsid w:val="00815389"/>
    <w:rsid w:val="00815F05"/>
    <w:rsid w:val="00815FB6"/>
    <w:rsid w:val="00816421"/>
    <w:rsid w:val="00816E76"/>
    <w:rsid w:val="00817119"/>
    <w:rsid w:val="00817E13"/>
    <w:rsid w:val="0082009C"/>
    <w:rsid w:val="00820D39"/>
    <w:rsid w:val="008210D0"/>
    <w:rsid w:val="008213F9"/>
    <w:rsid w:val="00821BD8"/>
    <w:rsid w:val="00822F9D"/>
    <w:rsid w:val="00823851"/>
    <w:rsid w:val="008255AC"/>
    <w:rsid w:val="00825714"/>
    <w:rsid w:val="00826A62"/>
    <w:rsid w:val="00827A7D"/>
    <w:rsid w:val="008302C4"/>
    <w:rsid w:val="008305C4"/>
    <w:rsid w:val="00830601"/>
    <w:rsid w:val="00830775"/>
    <w:rsid w:val="008308D2"/>
    <w:rsid w:val="008316B2"/>
    <w:rsid w:val="00831CA1"/>
    <w:rsid w:val="008331C7"/>
    <w:rsid w:val="00833697"/>
    <w:rsid w:val="00833BC3"/>
    <w:rsid w:val="00834162"/>
    <w:rsid w:val="0083417C"/>
    <w:rsid w:val="008345BD"/>
    <w:rsid w:val="008355E1"/>
    <w:rsid w:val="0083627C"/>
    <w:rsid w:val="00836BD9"/>
    <w:rsid w:val="00836C45"/>
    <w:rsid w:val="00836DAB"/>
    <w:rsid w:val="00836EFB"/>
    <w:rsid w:val="00837972"/>
    <w:rsid w:val="00837F70"/>
    <w:rsid w:val="00841336"/>
    <w:rsid w:val="00841765"/>
    <w:rsid w:val="008417DF"/>
    <w:rsid w:val="00841B0C"/>
    <w:rsid w:val="0084214B"/>
    <w:rsid w:val="00842667"/>
    <w:rsid w:val="00843496"/>
    <w:rsid w:val="008434FB"/>
    <w:rsid w:val="008463BB"/>
    <w:rsid w:val="008467AB"/>
    <w:rsid w:val="00846C65"/>
    <w:rsid w:val="00846D5B"/>
    <w:rsid w:val="00846DD8"/>
    <w:rsid w:val="0084703E"/>
    <w:rsid w:val="00847122"/>
    <w:rsid w:val="00847348"/>
    <w:rsid w:val="00847481"/>
    <w:rsid w:val="00847569"/>
    <w:rsid w:val="008475C2"/>
    <w:rsid w:val="008478E0"/>
    <w:rsid w:val="00847CA3"/>
    <w:rsid w:val="00847F92"/>
    <w:rsid w:val="00850247"/>
    <w:rsid w:val="008508B2"/>
    <w:rsid w:val="00851337"/>
    <w:rsid w:val="0085198A"/>
    <w:rsid w:val="00851B9E"/>
    <w:rsid w:val="00851DDD"/>
    <w:rsid w:val="0085200B"/>
    <w:rsid w:val="008533B5"/>
    <w:rsid w:val="00853528"/>
    <w:rsid w:val="00853AA0"/>
    <w:rsid w:val="00854736"/>
    <w:rsid w:val="008557EC"/>
    <w:rsid w:val="00855F27"/>
    <w:rsid w:val="00856C45"/>
    <w:rsid w:val="00856EDF"/>
    <w:rsid w:val="008602BE"/>
    <w:rsid w:val="0086033D"/>
    <w:rsid w:val="00860A8A"/>
    <w:rsid w:val="00860AE5"/>
    <w:rsid w:val="00860C41"/>
    <w:rsid w:val="00860F01"/>
    <w:rsid w:val="00861429"/>
    <w:rsid w:val="00861ACB"/>
    <w:rsid w:val="008620A9"/>
    <w:rsid w:val="008621FC"/>
    <w:rsid w:val="0086244A"/>
    <w:rsid w:val="0086318A"/>
    <w:rsid w:val="0086345C"/>
    <w:rsid w:val="00863833"/>
    <w:rsid w:val="00863E24"/>
    <w:rsid w:val="00864C5E"/>
    <w:rsid w:val="00864CFE"/>
    <w:rsid w:val="0086548C"/>
    <w:rsid w:val="008654D8"/>
    <w:rsid w:val="008663DC"/>
    <w:rsid w:val="008669AB"/>
    <w:rsid w:val="00867560"/>
    <w:rsid w:val="00870090"/>
    <w:rsid w:val="00870447"/>
    <w:rsid w:val="0087044F"/>
    <w:rsid w:val="0087049A"/>
    <w:rsid w:val="00871128"/>
    <w:rsid w:val="00871D6B"/>
    <w:rsid w:val="00872F11"/>
    <w:rsid w:val="008737C7"/>
    <w:rsid w:val="00873BB7"/>
    <w:rsid w:val="0087563F"/>
    <w:rsid w:val="00876559"/>
    <w:rsid w:val="00876669"/>
    <w:rsid w:val="00876989"/>
    <w:rsid w:val="0087709F"/>
    <w:rsid w:val="008807B0"/>
    <w:rsid w:val="00881088"/>
    <w:rsid w:val="00881F7E"/>
    <w:rsid w:val="00881F8A"/>
    <w:rsid w:val="0088203B"/>
    <w:rsid w:val="008831EA"/>
    <w:rsid w:val="008832C0"/>
    <w:rsid w:val="00883CB5"/>
    <w:rsid w:val="00883DD5"/>
    <w:rsid w:val="0088428C"/>
    <w:rsid w:val="008846E6"/>
    <w:rsid w:val="0088487E"/>
    <w:rsid w:val="008849A9"/>
    <w:rsid w:val="00884AD9"/>
    <w:rsid w:val="00885C23"/>
    <w:rsid w:val="008866C1"/>
    <w:rsid w:val="00886DF1"/>
    <w:rsid w:val="008876AF"/>
    <w:rsid w:val="00887C13"/>
    <w:rsid w:val="00893382"/>
    <w:rsid w:val="00893EB0"/>
    <w:rsid w:val="0089494B"/>
    <w:rsid w:val="00894B0A"/>
    <w:rsid w:val="00894C00"/>
    <w:rsid w:val="00894E42"/>
    <w:rsid w:val="0089553C"/>
    <w:rsid w:val="00895B51"/>
    <w:rsid w:val="00896002"/>
    <w:rsid w:val="00896BFD"/>
    <w:rsid w:val="00897A70"/>
    <w:rsid w:val="00897A97"/>
    <w:rsid w:val="008A0050"/>
    <w:rsid w:val="008A0A42"/>
    <w:rsid w:val="008A1389"/>
    <w:rsid w:val="008A212B"/>
    <w:rsid w:val="008A2259"/>
    <w:rsid w:val="008A2767"/>
    <w:rsid w:val="008A2B54"/>
    <w:rsid w:val="008A4F8D"/>
    <w:rsid w:val="008A5623"/>
    <w:rsid w:val="008A5825"/>
    <w:rsid w:val="008A5BB6"/>
    <w:rsid w:val="008A6698"/>
    <w:rsid w:val="008A6F04"/>
    <w:rsid w:val="008A785F"/>
    <w:rsid w:val="008A7DA0"/>
    <w:rsid w:val="008B02ED"/>
    <w:rsid w:val="008B0D54"/>
    <w:rsid w:val="008B0FA0"/>
    <w:rsid w:val="008B2333"/>
    <w:rsid w:val="008B2DA3"/>
    <w:rsid w:val="008B2F6B"/>
    <w:rsid w:val="008B378A"/>
    <w:rsid w:val="008B3859"/>
    <w:rsid w:val="008B4619"/>
    <w:rsid w:val="008B4DFF"/>
    <w:rsid w:val="008B4FF8"/>
    <w:rsid w:val="008C0129"/>
    <w:rsid w:val="008C02B1"/>
    <w:rsid w:val="008C0CF3"/>
    <w:rsid w:val="008C0DD1"/>
    <w:rsid w:val="008C132B"/>
    <w:rsid w:val="008C1693"/>
    <w:rsid w:val="008C19CC"/>
    <w:rsid w:val="008C2448"/>
    <w:rsid w:val="008C2642"/>
    <w:rsid w:val="008C33E7"/>
    <w:rsid w:val="008C384F"/>
    <w:rsid w:val="008C595C"/>
    <w:rsid w:val="008C6C85"/>
    <w:rsid w:val="008C7CFA"/>
    <w:rsid w:val="008C7F01"/>
    <w:rsid w:val="008D06A3"/>
    <w:rsid w:val="008D14BB"/>
    <w:rsid w:val="008D15D2"/>
    <w:rsid w:val="008D2177"/>
    <w:rsid w:val="008D278B"/>
    <w:rsid w:val="008D2DF1"/>
    <w:rsid w:val="008D342F"/>
    <w:rsid w:val="008D3759"/>
    <w:rsid w:val="008D3997"/>
    <w:rsid w:val="008D4173"/>
    <w:rsid w:val="008D4765"/>
    <w:rsid w:val="008D4AA9"/>
    <w:rsid w:val="008D4D71"/>
    <w:rsid w:val="008D58CE"/>
    <w:rsid w:val="008D61D4"/>
    <w:rsid w:val="008E0A0C"/>
    <w:rsid w:val="008E1585"/>
    <w:rsid w:val="008E1799"/>
    <w:rsid w:val="008E290A"/>
    <w:rsid w:val="008E2AD6"/>
    <w:rsid w:val="008E358A"/>
    <w:rsid w:val="008E3785"/>
    <w:rsid w:val="008E3C31"/>
    <w:rsid w:val="008E3DAF"/>
    <w:rsid w:val="008E45EA"/>
    <w:rsid w:val="008E5B02"/>
    <w:rsid w:val="008E60DB"/>
    <w:rsid w:val="008E7562"/>
    <w:rsid w:val="008E7C60"/>
    <w:rsid w:val="008E7F52"/>
    <w:rsid w:val="008F0D2F"/>
    <w:rsid w:val="008F0EE6"/>
    <w:rsid w:val="008F1133"/>
    <w:rsid w:val="008F1CDE"/>
    <w:rsid w:val="008F1FC8"/>
    <w:rsid w:val="008F2A5C"/>
    <w:rsid w:val="008F2DD9"/>
    <w:rsid w:val="008F2ED0"/>
    <w:rsid w:val="008F2F31"/>
    <w:rsid w:val="008F3541"/>
    <w:rsid w:val="008F4305"/>
    <w:rsid w:val="008F4619"/>
    <w:rsid w:val="008F49B1"/>
    <w:rsid w:val="008F4D2B"/>
    <w:rsid w:val="008F61DA"/>
    <w:rsid w:val="008F65DA"/>
    <w:rsid w:val="008F68A3"/>
    <w:rsid w:val="008F775C"/>
    <w:rsid w:val="00900A72"/>
    <w:rsid w:val="0090124C"/>
    <w:rsid w:val="00902A6D"/>
    <w:rsid w:val="00902DBF"/>
    <w:rsid w:val="0090364F"/>
    <w:rsid w:val="00903FD8"/>
    <w:rsid w:val="009044F9"/>
    <w:rsid w:val="00905656"/>
    <w:rsid w:val="009061E2"/>
    <w:rsid w:val="0090649E"/>
    <w:rsid w:val="00906813"/>
    <w:rsid w:val="0090758F"/>
    <w:rsid w:val="00911389"/>
    <w:rsid w:val="00913574"/>
    <w:rsid w:val="00916C1D"/>
    <w:rsid w:val="00917837"/>
    <w:rsid w:val="00917DB4"/>
    <w:rsid w:val="00920CBF"/>
    <w:rsid w:val="00921A08"/>
    <w:rsid w:val="00921F2B"/>
    <w:rsid w:val="009237E3"/>
    <w:rsid w:val="0092407A"/>
    <w:rsid w:val="0092446D"/>
    <w:rsid w:val="00925AD3"/>
    <w:rsid w:val="00925CC5"/>
    <w:rsid w:val="00925CEE"/>
    <w:rsid w:val="00925DC1"/>
    <w:rsid w:val="00925DED"/>
    <w:rsid w:val="00927742"/>
    <w:rsid w:val="00927DA4"/>
    <w:rsid w:val="00930282"/>
    <w:rsid w:val="009303A4"/>
    <w:rsid w:val="009303BB"/>
    <w:rsid w:val="00930D1E"/>
    <w:rsid w:val="009316FA"/>
    <w:rsid w:val="00931719"/>
    <w:rsid w:val="0093181C"/>
    <w:rsid w:val="009321D7"/>
    <w:rsid w:val="0093246C"/>
    <w:rsid w:val="00933025"/>
    <w:rsid w:val="0093353A"/>
    <w:rsid w:val="00934688"/>
    <w:rsid w:val="00934F6E"/>
    <w:rsid w:val="00935017"/>
    <w:rsid w:val="00935388"/>
    <w:rsid w:val="00935433"/>
    <w:rsid w:val="00935796"/>
    <w:rsid w:val="009357FF"/>
    <w:rsid w:val="00936746"/>
    <w:rsid w:val="0093712D"/>
    <w:rsid w:val="009404F6"/>
    <w:rsid w:val="00940C77"/>
    <w:rsid w:val="00940EEC"/>
    <w:rsid w:val="009412F0"/>
    <w:rsid w:val="009414AE"/>
    <w:rsid w:val="00942130"/>
    <w:rsid w:val="00942CDA"/>
    <w:rsid w:val="0094396B"/>
    <w:rsid w:val="00943C3F"/>
    <w:rsid w:val="00943FFE"/>
    <w:rsid w:val="009440E5"/>
    <w:rsid w:val="00944964"/>
    <w:rsid w:val="00944A74"/>
    <w:rsid w:val="00944B0A"/>
    <w:rsid w:val="00944F58"/>
    <w:rsid w:val="00945096"/>
    <w:rsid w:val="009458F0"/>
    <w:rsid w:val="00945F30"/>
    <w:rsid w:val="0094611D"/>
    <w:rsid w:val="009462E8"/>
    <w:rsid w:val="009469F1"/>
    <w:rsid w:val="009473BD"/>
    <w:rsid w:val="00950331"/>
    <w:rsid w:val="00951223"/>
    <w:rsid w:val="00951235"/>
    <w:rsid w:val="00951269"/>
    <w:rsid w:val="0095150E"/>
    <w:rsid w:val="00952BE7"/>
    <w:rsid w:val="00952DC2"/>
    <w:rsid w:val="0095308B"/>
    <w:rsid w:val="00953145"/>
    <w:rsid w:val="00953833"/>
    <w:rsid w:val="00953B7A"/>
    <w:rsid w:val="00953BBB"/>
    <w:rsid w:val="00953E8A"/>
    <w:rsid w:val="00954408"/>
    <w:rsid w:val="00954773"/>
    <w:rsid w:val="00955099"/>
    <w:rsid w:val="009559C6"/>
    <w:rsid w:val="00955D32"/>
    <w:rsid w:val="00956975"/>
    <w:rsid w:val="00960B5B"/>
    <w:rsid w:val="00961513"/>
    <w:rsid w:val="00961ED3"/>
    <w:rsid w:val="009622F9"/>
    <w:rsid w:val="00962E37"/>
    <w:rsid w:val="009632C6"/>
    <w:rsid w:val="009637FC"/>
    <w:rsid w:val="009656C3"/>
    <w:rsid w:val="00965CB7"/>
    <w:rsid w:val="00965D5D"/>
    <w:rsid w:val="00965DCF"/>
    <w:rsid w:val="0096653C"/>
    <w:rsid w:val="00966F5C"/>
    <w:rsid w:val="00967564"/>
    <w:rsid w:val="00967647"/>
    <w:rsid w:val="00970892"/>
    <w:rsid w:val="00970EE5"/>
    <w:rsid w:val="00971D10"/>
    <w:rsid w:val="0097298B"/>
    <w:rsid w:val="00973477"/>
    <w:rsid w:val="00973F91"/>
    <w:rsid w:val="00974EAA"/>
    <w:rsid w:val="00974F16"/>
    <w:rsid w:val="009751E3"/>
    <w:rsid w:val="00975215"/>
    <w:rsid w:val="00975723"/>
    <w:rsid w:val="009757A6"/>
    <w:rsid w:val="00975807"/>
    <w:rsid w:val="009760E1"/>
    <w:rsid w:val="00976201"/>
    <w:rsid w:val="0097649A"/>
    <w:rsid w:val="009766CF"/>
    <w:rsid w:val="009774B6"/>
    <w:rsid w:val="009802FE"/>
    <w:rsid w:val="00981F34"/>
    <w:rsid w:val="00981F5B"/>
    <w:rsid w:val="00982571"/>
    <w:rsid w:val="009829C5"/>
    <w:rsid w:val="00983167"/>
    <w:rsid w:val="00983DD2"/>
    <w:rsid w:val="0098404B"/>
    <w:rsid w:val="00984DDD"/>
    <w:rsid w:val="009861C2"/>
    <w:rsid w:val="00986240"/>
    <w:rsid w:val="009862BC"/>
    <w:rsid w:val="00986E82"/>
    <w:rsid w:val="00987139"/>
    <w:rsid w:val="00987BF5"/>
    <w:rsid w:val="00990CFA"/>
    <w:rsid w:val="00991008"/>
    <w:rsid w:val="00991368"/>
    <w:rsid w:val="009916FA"/>
    <w:rsid w:val="00991D29"/>
    <w:rsid w:val="00992AA2"/>
    <w:rsid w:val="00993273"/>
    <w:rsid w:val="009939F2"/>
    <w:rsid w:val="00993FB3"/>
    <w:rsid w:val="0099457F"/>
    <w:rsid w:val="00994B0F"/>
    <w:rsid w:val="00994B95"/>
    <w:rsid w:val="00995836"/>
    <w:rsid w:val="00995EBC"/>
    <w:rsid w:val="009960D8"/>
    <w:rsid w:val="00996B07"/>
    <w:rsid w:val="009972A0"/>
    <w:rsid w:val="00997DE8"/>
    <w:rsid w:val="009A0704"/>
    <w:rsid w:val="009A2B7D"/>
    <w:rsid w:val="009A2DBD"/>
    <w:rsid w:val="009A3330"/>
    <w:rsid w:val="009A3725"/>
    <w:rsid w:val="009A4663"/>
    <w:rsid w:val="009A4C46"/>
    <w:rsid w:val="009A539E"/>
    <w:rsid w:val="009A540B"/>
    <w:rsid w:val="009A54D6"/>
    <w:rsid w:val="009A55B2"/>
    <w:rsid w:val="009A56D3"/>
    <w:rsid w:val="009A5E3F"/>
    <w:rsid w:val="009A69E7"/>
    <w:rsid w:val="009A6A38"/>
    <w:rsid w:val="009B0072"/>
    <w:rsid w:val="009B0492"/>
    <w:rsid w:val="009B0CA3"/>
    <w:rsid w:val="009B146D"/>
    <w:rsid w:val="009B2590"/>
    <w:rsid w:val="009B27EA"/>
    <w:rsid w:val="009B29EA"/>
    <w:rsid w:val="009B3394"/>
    <w:rsid w:val="009B3A76"/>
    <w:rsid w:val="009B3C3E"/>
    <w:rsid w:val="009B3D13"/>
    <w:rsid w:val="009B49E5"/>
    <w:rsid w:val="009B4F4B"/>
    <w:rsid w:val="009B6353"/>
    <w:rsid w:val="009B6E01"/>
    <w:rsid w:val="009B718A"/>
    <w:rsid w:val="009B7382"/>
    <w:rsid w:val="009B7DCC"/>
    <w:rsid w:val="009C002D"/>
    <w:rsid w:val="009C0103"/>
    <w:rsid w:val="009C01D5"/>
    <w:rsid w:val="009C122D"/>
    <w:rsid w:val="009C1DDD"/>
    <w:rsid w:val="009C28C4"/>
    <w:rsid w:val="009C28FF"/>
    <w:rsid w:val="009C345B"/>
    <w:rsid w:val="009C3665"/>
    <w:rsid w:val="009C44DB"/>
    <w:rsid w:val="009C5B6C"/>
    <w:rsid w:val="009C651F"/>
    <w:rsid w:val="009C6C07"/>
    <w:rsid w:val="009C77D9"/>
    <w:rsid w:val="009D02F0"/>
    <w:rsid w:val="009D05A1"/>
    <w:rsid w:val="009D0ABA"/>
    <w:rsid w:val="009D0CBC"/>
    <w:rsid w:val="009D1059"/>
    <w:rsid w:val="009D10D5"/>
    <w:rsid w:val="009D1DBF"/>
    <w:rsid w:val="009D2A7B"/>
    <w:rsid w:val="009D36EF"/>
    <w:rsid w:val="009D40C1"/>
    <w:rsid w:val="009D4AEB"/>
    <w:rsid w:val="009D5C57"/>
    <w:rsid w:val="009D5F2D"/>
    <w:rsid w:val="009D65F8"/>
    <w:rsid w:val="009D67FB"/>
    <w:rsid w:val="009D6A57"/>
    <w:rsid w:val="009D7684"/>
    <w:rsid w:val="009D786F"/>
    <w:rsid w:val="009D7C50"/>
    <w:rsid w:val="009E1B69"/>
    <w:rsid w:val="009E38CB"/>
    <w:rsid w:val="009E3FC3"/>
    <w:rsid w:val="009E4D5E"/>
    <w:rsid w:val="009E565B"/>
    <w:rsid w:val="009E6844"/>
    <w:rsid w:val="009E7629"/>
    <w:rsid w:val="009F07A5"/>
    <w:rsid w:val="009F1732"/>
    <w:rsid w:val="009F1976"/>
    <w:rsid w:val="009F1E80"/>
    <w:rsid w:val="009F2B6C"/>
    <w:rsid w:val="009F2CB4"/>
    <w:rsid w:val="009F30AD"/>
    <w:rsid w:val="009F36C5"/>
    <w:rsid w:val="009F3E32"/>
    <w:rsid w:val="009F5524"/>
    <w:rsid w:val="009F58A9"/>
    <w:rsid w:val="009F58EC"/>
    <w:rsid w:val="009F5B65"/>
    <w:rsid w:val="009F685B"/>
    <w:rsid w:val="009F706E"/>
    <w:rsid w:val="009F715E"/>
    <w:rsid w:val="009F7AC5"/>
    <w:rsid w:val="009F7C96"/>
    <w:rsid w:val="00A0002A"/>
    <w:rsid w:val="00A0085B"/>
    <w:rsid w:val="00A00C7A"/>
    <w:rsid w:val="00A014C6"/>
    <w:rsid w:val="00A01618"/>
    <w:rsid w:val="00A01D47"/>
    <w:rsid w:val="00A01E64"/>
    <w:rsid w:val="00A01E70"/>
    <w:rsid w:val="00A02277"/>
    <w:rsid w:val="00A0251C"/>
    <w:rsid w:val="00A02D41"/>
    <w:rsid w:val="00A03197"/>
    <w:rsid w:val="00A0402D"/>
    <w:rsid w:val="00A044A4"/>
    <w:rsid w:val="00A045F1"/>
    <w:rsid w:val="00A047C5"/>
    <w:rsid w:val="00A0522A"/>
    <w:rsid w:val="00A056C2"/>
    <w:rsid w:val="00A06F23"/>
    <w:rsid w:val="00A07BF3"/>
    <w:rsid w:val="00A07C53"/>
    <w:rsid w:val="00A105D4"/>
    <w:rsid w:val="00A11A05"/>
    <w:rsid w:val="00A11B79"/>
    <w:rsid w:val="00A11BBF"/>
    <w:rsid w:val="00A11F0C"/>
    <w:rsid w:val="00A125D7"/>
    <w:rsid w:val="00A1374E"/>
    <w:rsid w:val="00A13B96"/>
    <w:rsid w:val="00A13F09"/>
    <w:rsid w:val="00A13F86"/>
    <w:rsid w:val="00A14F96"/>
    <w:rsid w:val="00A150B5"/>
    <w:rsid w:val="00A150E6"/>
    <w:rsid w:val="00A153B4"/>
    <w:rsid w:val="00A15B54"/>
    <w:rsid w:val="00A21B41"/>
    <w:rsid w:val="00A21DDA"/>
    <w:rsid w:val="00A22099"/>
    <w:rsid w:val="00A23064"/>
    <w:rsid w:val="00A23BD1"/>
    <w:rsid w:val="00A24D44"/>
    <w:rsid w:val="00A24E1D"/>
    <w:rsid w:val="00A25314"/>
    <w:rsid w:val="00A25E6B"/>
    <w:rsid w:val="00A2770F"/>
    <w:rsid w:val="00A27C4E"/>
    <w:rsid w:val="00A27E6E"/>
    <w:rsid w:val="00A3041D"/>
    <w:rsid w:val="00A30701"/>
    <w:rsid w:val="00A309BA"/>
    <w:rsid w:val="00A30E42"/>
    <w:rsid w:val="00A312AE"/>
    <w:rsid w:val="00A34980"/>
    <w:rsid w:val="00A34B4A"/>
    <w:rsid w:val="00A352FB"/>
    <w:rsid w:val="00A35552"/>
    <w:rsid w:val="00A3719B"/>
    <w:rsid w:val="00A371E4"/>
    <w:rsid w:val="00A3749D"/>
    <w:rsid w:val="00A40295"/>
    <w:rsid w:val="00A4038E"/>
    <w:rsid w:val="00A4048B"/>
    <w:rsid w:val="00A40F22"/>
    <w:rsid w:val="00A411E4"/>
    <w:rsid w:val="00A412C6"/>
    <w:rsid w:val="00A415C8"/>
    <w:rsid w:val="00A4194C"/>
    <w:rsid w:val="00A42678"/>
    <w:rsid w:val="00A42FD7"/>
    <w:rsid w:val="00A44504"/>
    <w:rsid w:val="00A44611"/>
    <w:rsid w:val="00A449F5"/>
    <w:rsid w:val="00A44AE7"/>
    <w:rsid w:val="00A44B3D"/>
    <w:rsid w:val="00A45081"/>
    <w:rsid w:val="00A456A3"/>
    <w:rsid w:val="00A46614"/>
    <w:rsid w:val="00A46796"/>
    <w:rsid w:val="00A46F9F"/>
    <w:rsid w:val="00A473A0"/>
    <w:rsid w:val="00A47CB2"/>
    <w:rsid w:val="00A47F43"/>
    <w:rsid w:val="00A50B92"/>
    <w:rsid w:val="00A50CCF"/>
    <w:rsid w:val="00A50ED8"/>
    <w:rsid w:val="00A51930"/>
    <w:rsid w:val="00A519F4"/>
    <w:rsid w:val="00A53CC2"/>
    <w:rsid w:val="00A54169"/>
    <w:rsid w:val="00A542F1"/>
    <w:rsid w:val="00A54D44"/>
    <w:rsid w:val="00A559E5"/>
    <w:rsid w:val="00A56E19"/>
    <w:rsid w:val="00A57E95"/>
    <w:rsid w:val="00A61560"/>
    <w:rsid w:val="00A615C1"/>
    <w:rsid w:val="00A61B5E"/>
    <w:rsid w:val="00A61FDC"/>
    <w:rsid w:val="00A630CC"/>
    <w:rsid w:val="00A635C2"/>
    <w:rsid w:val="00A63AA3"/>
    <w:rsid w:val="00A63C23"/>
    <w:rsid w:val="00A63C64"/>
    <w:rsid w:val="00A64F6D"/>
    <w:rsid w:val="00A657F9"/>
    <w:rsid w:val="00A66D51"/>
    <w:rsid w:val="00A675A9"/>
    <w:rsid w:val="00A67E87"/>
    <w:rsid w:val="00A70703"/>
    <w:rsid w:val="00A7136F"/>
    <w:rsid w:val="00A71D8F"/>
    <w:rsid w:val="00A73232"/>
    <w:rsid w:val="00A734B2"/>
    <w:rsid w:val="00A738A3"/>
    <w:rsid w:val="00A739BC"/>
    <w:rsid w:val="00A74636"/>
    <w:rsid w:val="00A750D5"/>
    <w:rsid w:val="00A75554"/>
    <w:rsid w:val="00A75887"/>
    <w:rsid w:val="00A75892"/>
    <w:rsid w:val="00A75F86"/>
    <w:rsid w:val="00A76559"/>
    <w:rsid w:val="00A77522"/>
    <w:rsid w:val="00A77FFD"/>
    <w:rsid w:val="00A80183"/>
    <w:rsid w:val="00A801A3"/>
    <w:rsid w:val="00A801CF"/>
    <w:rsid w:val="00A80A40"/>
    <w:rsid w:val="00A810CD"/>
    <w:rsid w:val="00A81D6E"/>
    <w:rsid w:val="00A82941"/>
    <w:rsid w:val="00A82947"/>
    <w:rsid w:val="00A84137"/>
    <w:rsid w:val="00A843E8"/>
    <w:rsid w:val="00A84497"/>
    <w:rsid w:val="00A85255"/>
    <w:rsid w:val="00A8534D"/>
    <w:rsid w:val="00A86C95"/>
    <w:rsid w:val="00A86EA7"/>
    <w:rsid w:val="00A877A7"/>
    <w:rsid w:val="00A87BFA"/>
    <w:rsid w:val="00A904F6"/>
    <w:rsid w:val="00A90661"/>
    <w:rsid w:val="00A90EB4"/>
    <w:rsid w:val="00A913DF"/>
    <w:rsid w:val="00A916D5"/>
    <w:rsid w:val="00A92E58"/>
    <w:rsid w:val="00A935FE"/>
    <w:rsid w:val="00A9369E"/>
    <w:rsid w:val="00A93BF2"/>
    <w:rsid w:val="00A93FEB"/>
    <w:rsid w:val="00A94767"/>
    <w:rsid w:val="00A949B9"/>
    <w:rsid w:val="00A94AE3"/>
    <w:rsid w:val="00A95455"/>
    <w:rsid w:val="00A95BD4"/>
    <w:rsid w:val="00A95D12"/>
    <w:rsid w:val="00A95D60"/>
    <w:rsid w:val="00A96C39"/>
    <w:rsid w:val="00A96C85"/>
    <w:rsid w:val="00A97056"/>
    <w:rsid w:val="00AA100E"/>
    <w:rsid w:val="00AA1789"/>
    <w:rsid w:val="00AA17AA"/>
    <w:rsid w:val="00AA17CA"/>
    <w:rsid w:val="00AA2086"/>
    <w:rsid w:val="00AA2B01"/>
    <w:rsid w:val="00AA384D"/>
    <w:rsid w:val="00AA3F20"/>
    <w:rsid w:val="00AA47B3"/>
    <w:rsid w:val="00AA4D73"/>
    <w:rsid w:val="00AA5613"/>
    <w:rsid w:val="00AA5705"/>
    <w:rsid w:val="00AA5986"/>
    <w:rsid w:val="00AA624B"/>
    <w:rsid w:val="00AA6689"/>
    <w:rsid w:val="00AA6965"/>
    <w:rsid w:val="00AA6CA1"/>
    <w:rsid w:val="00AA7470"/>
    <w:rsid w:val="00AA74DD"/>
    <w:rsid w:val="00AB0105"/>
    <w:rsid w:val="00AB03BE"/>
    <w:rsid w:val="00AB08B4"/>
    <w:rsid w:val="00AB11E4"/>
    <w:rsid w:val="00AB2585"/>
    <w:rsid w:val="00AB260E"/>
    <w:rsid w:val="00AB2629"/>
    <w:rsid w:val="00AB33D6"/>
    <w:rsid w:val="00AB5F0E"/>
    <w:rsid w:val="00AB6769"/>
    <w:rsid w:val="00AB676B"/>
    <w:rsid w:val="00AB6816"/>
    <w:rsid w:val="00AB6A6E"/>
    <w:rsid w:val="00AB7D98"/>
    <w:rsid w:val="00AC0274"/>
    <w:rsid w:val="00AC0310"/>
    <w:rsid w:val="00AC18C3"/>
    <w:rsid w:val="00AC414F"/>
    <w:rsid w:val="00AC4432"/>
    <w:rsid w:val="00AC4E53"/>
    <w:rsid w:val="00AC4FB1"/>
    <w:rsid w:val="00AC5C63"/>
    <w:rsid w:val="00AC5CF8"/>
    <w:rsid w:val="00AC6473"/>
    <w:rsid w:val="00AC747D"/>
    <w:rsid w:val="00AC7529"/>
    <w:rsid w:val="00AC75DE"/>
    <w:rsid w:val="00AC7EC8"/>
    <w:rsid w:val="00AD0D3B"/>
    <w:rsid w:val="00AD11B8"/>
    <w:rsid w:val="00AD2A28"/>
    <w:rsid w:val="00AD2B47"/>
    <w:rsid w:val="00AD3215"/>
    <w:rsid w:val="00AD3C48"/>
    <w:rsid w:val="00AD4B3B"/>
    <w:rsid w:val="00AD4CB8"/>
    <w:rsid w:val="00AD5526"/>
    <w:rsid w:val="00AD5EF3"/>
    <w:rsid w:val="00AD6191"/>
    <w:rsid w:val="00AD6BF1"/>
    <w:rsid w:val="00AD789A"/>
    <w:rsid w:val="00AD7FEA"/>
    <w:rsid w:val="00AE191C"/>
    <w:rsid w:val="00AE2763"/>
    <w:rsid w:val="00AE2B4A"/>
    <w:rsid w:val="00AE30CF"/>
    <w:rsid w:val="00AE344A"/>
    <w:rsid w:val="00AE3DB4"/>
    <w:rsid w:val="00AE4865"/>
    <w:rsid w:val="00AE4A0E"/>
    <w:rsid w:val="00AE50C6"/>
    <w:rsid w:val="00AE50CE"/>
    <w:rsid w:val="00AE5850"/>
    <w:rsid w:val="00AE5A42"/>
    <w:rsid w:val="00AE5B51"/>
    <w:rsid w:val="00AE6EA0"/>
    <w:rsid w:val="00AE7440"/>
    <w:rsid w:val="00AF03B2"/>
    <w:rsid w:val="00AF181C"/>
    <w:rsid w:val="00AF1A4D"/>
    <w:rsid w:val="00AF1E49"/>
    <w:rsid w:val="00AF2E23"/>
    <w:rsid w:val="00AF314B"/>
    <w:rsid w:val="00AF380F"/>
    <w:rsid w:val="00AF39C6"/>
    <w:rsid w:val="00AF3FA5"/>
    <w:rsid w:val="00AF4770"/>
    <w:rsid w:val="00AF4B65"/>
    <w:rsid w:val="00AF4F15"/>
    <w:rsid w:val="00AF56AA"/>
    <w:rsid w:val="00AF588C"/>
    <w:rsid w:val="00AF5A42"/>
    <w:rsid w:val="00AF66A7"/>
    <w:rsid w:val="00AF7C71"/>
    <w:rsid w:val="00AF7D32"/>
    <w:rsid w:val="00AF7F0C"/>
    <w:rsid w:val="00B00338"/>
    <w:rsid w:val="00B00689"/>
    <w:rsid w:val="00B00894"/>
    <w:rsid w:val="00B00A18"/>
    <w:rsid w:val="00B00D0E"/>
    <w:rsid w:val="00B01574"/>
    <w:rsid w:val="00B02054"/>
    <w:rsid w:val="00B02D66"/>
    <w:rsid w:val="00B03647"/>
    <w:rsid w:val="00B03796"/>
    <w:rsid w:val="00B039D9"/>
    <w:rsid w:val="00B03C88"/>
    <w:rsid w:val="00B0582A"/>
    <w:rsid w:val="00B060B7"/>
    <w:rsid w:val="00B06B6F"/>
    <w:rsid w:val="00B06C56"/>
    <w:rsid w:val="00B06F3C"/>
    <w:rsid w:val="00B1094F"/>
    <w:rsid w:val="00B11528"/>
    <w:rsid w:val="00B11C51"/>
    <w:rsid w:val="00B130D7"/>
    <w:rsid w:val="00B14038"/>
    <w:rsid w:val="00B14D84"/>
    <w:rsid w:val="00B15C7A"/>
    <w:rsid w:val="00B163AF"/>
    <w:rsid w:val="00B16A02"/>
    <w:rsid w:val="00B16A7F"/>
    <w:rsid w:val="00B16CE7"/>
    <w:rsid w:val="00B17434"/>
    <w:rsid w:val="00B20081"/>
    <w:rsid w:val="00B2025E"/>
    <w:rsid w:val="00B203FF"/>
    <w:rsid w:val="00B2089F"/>
    <w:rsid w:val="00B2097A"/>
    <w:rsid w:val="00B20AD1"/>
    <w:rsid w:val="00B2153D"/>
    <w:rsid w:val="00B21B9D"/>
    <w:rsid w:val="00B21DB6"/>
    <w:rsid w:val="00B21F0C"/>
    <w:rsid w:val="00B21F78"/>
    <w:rsid w:val="00B226EC"/>
    <w:rsid w:val="00B23A95"/>
    <w:rsid w:val="00B24BEE"/>
    <w:rsid w:val="00B24E79"/>
    <w:rsid w:val="00B260C9"/>
    <w:rsid w:val="00B2611C"/>
    <w:rsid w:val="00B262B5"/>
    <w:rsid w:val="00B26373"/>
    <w:rsid w:val="00B2659C"/>
    <w:rsid w:val="00B26E45"/>
    <w:rsid w:val="00B27116"/>
    <w:rsid w:val="00B27FB8"/>
    <w:rsid w:val="00B30964"/>
    <w:rsid w:val="00B30DCA"/>
    <w:rsid w:val="00B3301F"/>
    <w:rsid w:val="00B330CF"/>
    <w:rsid w:val="00B34141"/>
    <w:rsid w:val="00B34464"/>
    <w:rsid w:val="00B353D1"/>
    <w:rsid w:val="00B35669"/>
    <w:rsid w:val="00B361CC"/>
    <w:rsid w:val="00B36287"/>
    <w:rsid w:val="00B36457"/>
    <w:rsid w:val="00B37889"/>
    <w:rsid w:val="00B40731"/>
    <w:rsid w:val="00B40C86"/>
    <w:rsid w:val="00B415BD"/>
    <w:rsid w:val="00B419A8"/>
    <w:rsid w:val="00B428D2"/>
    <w:rsid w:val="00B42C75"/>
    <w:rsid w:val="00B431C7"/>
    <w:rsid w:val="00B44B34"/>
    <w:rsid w:val="00B45E03"/>
    <w:rsid w:val="00B45EB0"/>
    <w:rsid w:val="00B45ED0"/>
    <w:rsid w:val="00B46228"/>
    <w:rsid w:val="00B46356"/>
    <w:rsid w:val="00B464F1"/>
    <w:rsid w:val="00B4660C"/>
    <w:rsid w:val="00B46E66"/>
    <w:rsid w:val="00B47005"/>
    <w:rsid w:val="00B47AA4"/>
    <w:rsid w:val="00B50C72"/>
    <w:rsid w:val="00B5310C"/>
    <w:rsid w:val="00B5348A"/>
    <w:rsid w:val="00B534E5"/>
    <w:rsid w:val="00B5424D"/>
    <w:rsid w:val="00B55162"/>
    <w:rsid w:val="00B5540A"/>
    <w:rsid w:val="00B558A3"/>
    <w:rsid w:val="00B55C01"/>
    <w:rsid w:val="00B55FFD"/>
    <w:rsid w:val="00B56324"/>
    <w:rsid w:val="00B5641B"/>
    <w:rsid w:val="00B5762F"/>
    <w:rsid w:val="00B57D34"/>
    <w:rsid w:val="00B60204"/>
    <w:rsid w:val="00B60710"/>
    <w:rsid w:val="00B60C25"/>
    <w:rsid w:val="00B61BC2"/>
    <w:rsid w:val="00B62492"/>
    <w:rsid w:val="00B63A6D"/>
    <w:rsid w:val="00B649B3"/>
    <w:rsid w:val="00B65A4E"/>
    <w:rsid w:val="00B65DB3"/>
    <w:rsid w:val="00B661BF"/>
    <w:rsid w:val="00B6689F"/>
    <w:rsid w:val="00B67DB6"/>
    <w:rsid w:val="00B70060"/>
    <w:rsid w:val="00B707DF"/>
    <w:rsid w:val="00B71430"/>
    <w:rsid w:val="00B71433"/>
    <w:rsid w:val="00B72E2E"/>
    <w:rsid w:val="00B75533"/>
    <w:rsid w:val="00B764D3"/>
    <w:rsid w:val="00B766CE"/>
    <w:rsid w:val="00B76F44"/>
    <w:rsid w:val="00B77A9A"/>
    <w:rsid w:val="00B77E91"/>
    <w:rsid w:val="00B80C37"/>
    <w:rsid w:val="00B80DD3"/>
    <w:rsid w:val="00B81732"/>
    <w:rsid w:val="00B820FB"/>
    <w:rsid w:val="00B825DC"/>
    <w:rsid w:val="00B827B4"/>
    <w:rsid w:val="00B8291C"/>
    <w:rsid w:val="00B84AC4"/>
    <w:rsid w:val="00B85B29"/>
    <w:rsid w:val="00B863B2"/>
    <w:rsid w:val="00B87157"/>
    <w:rsid w:val="00B877AC"/>
    <w:rsid w:val="00B877F3"/>
    <w:rsid w:val="00B87A1B"/>
    <w:rsid w:val="00B87B82"/>
    <w:rsid w:val="00B87CE7"/>
    <w:rsid w:val="00B9025A"/>
    <w:rsid w:val="00B91079"/>
    <w:rsid w:val="00B91A4D"/>
    <w:rsid w:val="00B91DA3"/>
    <w:rsid w:val="00B91E34"/>
    <w:rsid w:val="00B9250D"/>
    <w:rsid w:val="00B9265C"/>
    <w:rsid w:val="00B9369A"/>
    <w:rsid w:val="00B9393F"/>
    <w:rsid w:val="00B93B18"/>
    <w:rsid w:val="00B93D07"/>
    <w:rsid w:val="00B945C9"/>
    <w:rsid w:val="00B94C20"/>
    <w:rsid w:val="00B9522B"/>
    <w:rsid w:val="00B9659E"/>
    <w:rsid w:val="00B97229"/>
    <w:rsid w:val="00B97BCA"/>
    <w:rsid w:val="00BA259D"/>
    <w:rsid w:val="00BA416F"/>
    <w:rsid w:val="00BA41FB"/>
    <w:rsid w:val="00BA4208"/>
    <w:rsid w:val="00BA4515"/>
    <w:rsid w:val="00BA4684"/>
    <w:rsid w:val="00BA50C8"/>
    <w:rsid w:val="00BA5257"/>
    <w:rsid w:val="00BA54F7"/>
    <w:rsid w:val="00BA5A72"/>
    <w:rsid w:val="00BA5EC8"/>
    <w:rsid w:val="00BA615F"/>
    <w:rsid w:val="00BA6830"/>
    <w:rsid w:val="00BA6843"/>
    <w:rsid w:val="00BA7C0A"/>
    <w:rsid w:val="00BB173A"/>
    <w:rsid w:val="00BB2537"/>
    <w:rsid w:val="00BB25D4"/>
    <w:rsid w:val="00BB2AE5"/>
    <w:rsid w:val="00BB3393"/>
    <w:rsid w:val="00BB47FB"/>
    <w:rsid w:val="00BB4A30"/>
    <w:rsid w:val="00BB5AFF"/>
    <w:rsid w:val="00BB5C52"/>
    <w:rsid w:val="00BB5DA7"/>
    <w:rsid w:val="00BB6792"/>
    <w:rsid w:val="00BB67F5"/>
    <w:rsid w:val="00BB6FB8"/>
    <w:rsid w:val="00BB7839"/>
    <w:rsid w:val="00BB7DCC"/>
    <w:rsid w:val="00BC02F9"/>
    <w:rsid w:val="00BC09D3"/>
    <w:rsid w:val="00BC0DA7"/>
    <w:rsid w:val="00BC1068"/>
    <w:rsid w:val="00BC1BAE"/>
    <w:rsid w:val="00BC1DB8"/>
    <w:rsid w:val="00BC24D4"/>
    <w:rsid w:val="00BC28EE"/>
    <w:rsid w:val="00BC36AA"/>
    <w:rsid w:val="00BC370E"/>
    <w:rsid w:val="00BC380F"/>
    <w:rsid w:val="00BC3B3E"/>
    <w:rsid w:val="00BC3C0D"/>
    <w:rsid w:val="00BC4405"/>
    <w:rsid w:val="00BC4545"/>
    <w:rsid w:val="00BC461F"/>
    <w:rsid w:val="00BC48AE"/>
    <w:rsid w:val="00BC56EA"/>
    <w:rsid w:val="00BC64C1"/>
    <w:rsid w:val="00BC686E"/>
    <w:rsid w:val="00BC6A2A"/>
    <w:rsid w:val="00BC7209"/>
    <w:rsid w:val="00BC794B"/>
    <w:rsid w:val="00BC7A85"/>
    <w:rsid w:val="00BC7B72"/>
    <w:rsid w:val="00BD1164"/>
    <w:rsid w:val="00BD1E12"/>
    <w:rsid w:val="00BD1F86"/>
    <w:rsid w:val="00BD2007"/>
    <w:rsid w:val="00BD3B85"/>
    <w:rsid w:val="00BD406C"/>
    <w:rsid w:val="00BD4D41"/>
    <w:rsid w:val="00BD54B8"/>
    <w:rsid w:val="00BD55A0"/>
    <w:rsid w:val="00BD5923"/>
    <w:rsid w:val="00BD5CCA"/>
    <w:rsid w:val="00BD5E12"/>
    <w:rsid w:val="00BD6299"/>
    <w:rsid w:val="00BD6875"/>
    <w:rsid w:val="00BD6E1D"/>
    <w:rsid w:val="00BD7083"/>
    <w:rsid w:val="00BD7463"/>
    <w:rsid w:val="00BD772A"/>
    <w:rsid w:val="00BD7816"/>
    <w:rsid w:val="00BD78AC"/>
    <w:rsid w:val="00BD7ABB"/>
    <w:rsid w:val="00BD7E44"/>
    <w:rsid w:val="00BD7F78"/>
    <w:rsid w:val="00BE0612"/>
    <w:rsid w:val="00BE070D"/>
    <w:rsid w:val="00BE09E1"/>
    <w:rsid w:val="00BE0C42"/>
    <w:rsid w:val="00BE1503"/>
    <w:rsid w:val="00BE1701"/>
    <w:rsid w:val="00BE1EAA"/>
    <w:rsid w:val="00BE2326"/>
    <w:rsid w:val="00BE2384"/>
    <w:rsid w:val="00BE26D9"/>
    <w:rsid w:val="00BE2BA3"/>
    <w:rsid w:val="00BE31B2"/>
    <w:rsid w:val="00BE3E29"/>
    <w:rsid w:val="00BE43C7"/>
    <w:rsid w:val="00BE4480"/>
    <w:rsid w:val="00BE4C98"/>
    <w:rsid w:val="00BE5ECE"/>
    <w:rsid w:val="00BE635E"/>
    <w:rsid w:val="00BE6513"/>
    <w:rsid w:val="00BE7A2E"/>
    <w:rsid w:val="00BF02AE"/>
    <w:rsid w:val="00BF038C"/>
    <w:rsid w:val="00BF0552"/>
    <w:rsid w:val="00BF0FB8"/>
    <w:rsid w:val="00BF22E9"/>
    <w:rsid w:val="00BF2619"/>
    <w:rsid w:val="00BF26C1"/>
    <w:rsid w:val="00BF2864"/>
    <w:rsid w:val="00BF2FA5"/>
    <w:rsid w:val="00BF5035"/>
    <w:rsid w:val="00BF5543"/>
    <w:rsid w:val="00BF5736"/>
    <w:rsid w:val="00BF5CC1"/>
    <w:rsid w:val="00BF5D5C"/>
    <w:rsid w:val="00BF6D65"/>
    <w:rsid w:val="00BF6F75"/>
    <w:rsid w:val="00BF6FF6"/>
    <w:rsid w:val="00BF7AFC"/>
    <w:rsid w:val="00C00B0B"/>
    <w:rsid w:val="00C01DA4"/>
    <w:rsid w:val="00C01FBF"/>
    <w:rsid w:val="00C027B5"/>
    <w:rsid w:val="00C059D6"/>
    <w:rsid w:val="00C062C3"/>
    <w:rsid w:val="00C07112"/>
    <w:rsid w:val="00C0A953"/>
    <w:rsid w:val="00C10914"/>
    <w:rsid w:val="00C118EA"/>
    <w:rsid w:val="00C11DEE"/>
    <w:rsid w:val="00C12AA5"/>
    <w:rsid w:val="00C135BB"/>
    <w:rsid w:val="00C13897"/>
    <w:rsid w:val="00C14121"/>
    <w:rsid w:val="00C142E1"/>
    <w:rsid w:val="00C1451A"/>
    <w:rsid w:val="00C14749"/>
    <w:rsid w:val="00C1576B"/>
    <w:rsid w:val="00C15C02"/>
    <w:rsid w:val="00C15D71"/>
    <w:rsid w:val="00C16025"/>
    <w:rsid w:val="00C1627D"/>
    <w:rsid w:val="00C166B0"/>
    <w:rsid w:val="00C17544"/>
    <w:rsid w:val="00C20748"/>
    <w:rsid w:val="00C20FFD"/>
    <w:rsid w:val="00C2110F"/>
    <w:rsid w:val="00C21308"/>
    <w:rsid w:val="00C214D1"/>
    <w:rsid w:val="00C2241A"/>
    <w:rsid w:val="00C22DF0"/>
    <w:rsid w:val="00C22F53"/>
    <w:rsid w:val="00C23955"/>
    <w:rsid w:val="00C25354"/>
    <w:rsid w:val="00C2652F"/>
    <w:rsid w:val="00C2791E"/>
    <w:rsid w:val="00C27A8D"/>
    <w:rsid w:val="00C3004F"/>
    <w:rsid w:val="00C30A95"/>
    <w:rsid w:val="00C30B08"/>
    <w:rsid w:val="00C30CD5"/>
    <w:rsid w:val="00C30EF7"/>
    <w:rsid w:val="00C31078"/>
    <w:rsid w:val="00C31129"/>
    <w:rsid w:val="00C32906"/>
    <w:rsid w:val="00C332A4"/>
    <w:rsid w:val="00C33752"/>
    <w:rsid w:val="00C33D7A"/>
    <w:rsid w:val="00C343EB"/>
    <w:rsid w:val="00C360E8"/>
    <w:rsid w:val="00C37B5C"/>
    <w:rsid w:val="00C37DD3"/>
    <w:rsid w:val="00C37E04"/>
    <w:rsid w:val="00C40514"/>
    <w:rsid w:val="00C40855"/>
    <w:rsid w:val="00C40DA6"/>
    <w:rsid w:val="00C41549"/>
    <w:rsid w:val="00C42157"/>
    <w:rsid w:val="00C42698"/>
    <w:rsid w:val="00C42D00"/>
    <w:rsid w:val="00C438A1"/>
    <w:rsid w:val="00C43B39"/>
    <w:rsid w:val="00C44EBB"/>
    <w:rsid w:val="00C451B5"/>
    <w:rsid w:val="00C451DA"/>
    <w:rsid w:val="00C45632"/>
    <w:rsid w:val="00C460DD"/>
    <w:rsid w:val="00C46489"/>
    <w:rsid w:val="00C477A3"/>
    <w:rsid w:val="00C511E3"/>
    <w:rsid w:val="00C51AF9"/>
    <w:rsid w:val="00C51FF6"/>
    <w:rsid w:val="00C521C5"/>
    <w:rsid w:val="00C52813"/>
    <w:rsid w:val="00C52C62"/>
    <w:rsid w:val="00C5324D"/>
    <w:rsid w:val="00C534A7"/>
    <w:rsid w:val="00C5427A"/>
    <w:rsid w:val="00C545D2"/>
    <w:rsid w:val="00C54653"/>
    <w:rsid w:val="00C54B9A"/>
    <w:rsid w:val="00C558F5"/>
    <w:rsid w:val="00C56913"/>
    <w:rsid w:val="00C56C31"/>
    <w:rsid w:val="00C56D3A"/>
    <w:rsid w:val="00C56F0A"/>
    <w:rsid w:val="00C57DB8"/>
    <w:rsid w:val="00C57FE0"/>
    <w:rsid w:val="00C602C8"/>
    <w:rsid w:val="00C60BFD"/>
    <w:rsid w:val="00C60C60"/>
    <w:rsid w:val="00C60DE0"/>
    <w:rsid w:val="00C60FE7"/>
    <w:rsid w:val="00C61871"/>
    <w:rsid w:val="00C61ADF"/>
    <w:rsid w:val="00C621FC"/>
    <w:rsid w:val="00C6226E"/>
    <w:rsid w:val="00C6249E"/>
    <w:rsid w:val="00C6278A"/>
    <w:rsid w:val="00C62A40"/>
    <w:rsid w:val="00C63054"/>
    <w:rsid w:val="00C63750"/>
    <w:rsid w:val="00C63B13"/>
    <w:rsid w:val="00C64115"/>
    <w:rsid w:val="00C6510C"/>
    <w:rsid w:val="00C658DA"/>
    <w:rsid w:val="00C65A1E"/>
    <w:rsid w:val="00C65BCF"/>
    <w:rsid w:val="00C662C1"/>
    <w:rsid w:val="00C6693A"/>
    <w:rsid w:val="00C66C56"/>
    <w:rsid w:val="00C66C7F"/>
    <w:rsid w:val="00C66E34"/>
    <w:rsid w:val="00C67A44"/>
    <w:rsid w:val="00C67EEC"/>
    <w:rsid w:val="00C7077A"/>
    <w:rsid w:val="00C70E95"/>
    <w:rsid w:val="00C70EF8"/>
    <w:rsid w:val="00C70FD8"/>
    <w:rsid w:val="00C7161A"/>
    <w:rsid w:val="00C71A70"/>
    <w:rsid w:val="00C71F7C"/>
    <w:rsid w:val="00C72686"/>
    <w:rsid w:val="00C72D49"/>
    <w:rsid w:val="00C73049"/>
    <w:rsid w:val="00C740D1"/>
    <w:rsid w:val="00C7526B"/>
    <w:rsid w:val="00C752D6"/>
    <w:rsid w:val="00C7548E"/>
    <w:rsid w:val="00C75900"/>
    <w:rsid w:val="00C75BE9"/>
    <w:rsid w:val="00C76C0B"/>
    <w:rsid w:val="00C80692"/>
    <w:rsid w:val="00C808CB"/>
    <w:rsid w:val="00C816C8"/>
    <w:rsid w:val="00C82C32"/>
    <w:rsid w:val="00C83030"/>
    <w:rsid w:val="00C83791"/>
    <w:rsid w:val="00C842FF"/>
    <w:rsid w:val="00C84B62"/>
    <w:rsid w:val="00C85B27"/>
    <w:rsid w:val="00C90467"/>
    <w:rsid w:val="00C90530"/>
    <w:rsid w:val="00C908CE"/>
    <w:rsid w:val="00C91008"/>
    <w:rsid w:val="00C9161A"/>
    <w:rsid w:val="00C91A13"/>
    <w:rsid w:val="00C9241C"/>
    <w:rsid w:val="00C9294F"/>
    <w:rsid w:val="00C92C4B"/>
    <w:rsid w:val="00C93ACC"/>
    <w:rsid w:val="00C93D68"/>
    <w:rsid w:val="00C94063"/>
    <w:rsid w:val="00C9468B"/>
    <w:rsid w:val="00C94A28"/>
    <w:rsid w:val="00C95307"/>
    <w:rsid w:val="00C977E5"/>
    <w:rsid w:val="00C97C88"/>
    <w:rsid w:val="00C97D99"/>
    <w:rsid w:val="00CA06DD"/>
    <w:rsid w:val="00CA0A51"/>
    <w:rsid w:val="00CA0AF9"/>
    <w:rsid w:val="00CA0E9A"/>
    <w:rsid w:val="00CA124F"/>
    <w:rsid w:val="00CA12C0"/>
    <w:rsid w:val="00CA1E1D"/>
    <w:rsid w:val="00CA25BE"/>
    <w:rsid w:val="00CA2D60"/>
    <w:rsid w:val="00CA3106"/>
    <w:rsid w:val="00CA353F"/>
    <w:rsid w:val="00CA3F12"/>
    <w:rsid w:val="00CA3F25"/>
    <w:rsid w:val="00CA45F1"/>
    <w:rsid w:val="00CA5261"/>
    <w:rsid w:val="00CA647D"/>
    <w:rsid w:val="00CA6BBE"/>
    <w:rsid w:val="00CA6CF4"/>
    <w:rsid w:val="00CB07B3"/>
    <w:rsid w:val="00CB082D"/>
    <w:rsid w:val="00CB0833"/>
    <w:rsid w:val="00CB0D2D"/>
    <w:rsid w:val="00CB0EEC"/>
    <w:rsid w:val="00CB0F4E"/>
    <w:rsid w:val="00CB10F4"/>
    <w:rsid w:val="00CB11AA"/>
    <w:rsid w:val="00CB2FA1"/>
    <w:rsid w:val="00CB30DE"/>
    <w:rsid w:val="00CB36AC"/>
    <w:rsid w:val="00CB3762"/>
    <w:rsid w:val="00CB3995"/>
    <w:rsid w:val="00CB3B7A"/>
    <w:rsid w:val="00CB5879"/>
    <w:rsid w:val="00CB6231"/>
    <w:rsid w:val="00CB68CF"/>
    <w:rsid w:val="00CB68E5"/>
    <w:rsid w:val="00CB6ADC"/>
    <w:rsid w:val="00CB73C7"/>
    <w:rsid w:val="00CB7BD2"/>
    <w:rsid w:val="00CC0981"/>
    <w:rsid w:val="00CC09CE"/>
    <w:rsid w:val="00CC0B73"/>
    <w:rsid w:val="00CC15AC"/>
    <w:rsid w:val="00CC19EA"/>
    <w:rsid w:val="00CC1C64"/>
    <w:rsid w:val="00CC239E"/>
    <w:rsid w:val="00CC2C55"/>
    <w:rsid w:val="00CC3241"/>
    <w:rsid w:val="00CC3518"/>
    <w:rsid w:val="00CC37A1"/>
    <w:rsid w:val="00CC3BAB"/>
    <w:rsid w:val="00CC3ED6"/>
    <w:rsid w:val="00CC557B"/>
    <w:rsid w:val="00CC55DB"/>
    <w:rsid w:val="00CC5C13"/>
    <w:rsid w:val="00CC5F49"/>
    <w:rsid w:val="00CC6B2A"/>
    <w:rsid w:val="00CC6D2C"/>
    <w:rsid w:val="00CD013B"/>
    <w:rsid w:val="00CD070C"/>
    <w:rsid w:val="00CD07F1"/>
    <w:rsid w:val="00CD0F89"/>
    <w:rsid w:val="00CD10A9"/>
    <w:rsid w:val="00CD17FA"/>
    <w:rsid w:val="00CD1AC2"/>
    <w:rsid w:val="00CD216B"/>
    <w:rsid w:val="00CD21AA"/>
    <w:rsid w:val="00CD357E"/>
    <w:rsid w:val="00CD3AE1"/>
    <w:rsid w:val="00CD3CDE"/>
    <w:rsid w:val="00CD3E0F"/>
    <w:rsid w:val="00CD412F"/>
    <w:rsid w:val="00CD456B"/>
    <w:rsid w:val="00CD4C25"/>
    <w:rsid w:val="00CD5BA4"/>
    <w:rsid w:val="00CD5D8E"/>
    <w:rsid w:val="00CD5FFE"/>
    <w:rsid w:val="00CD6297"/>
    <w:rsid w:val="00CD66FE"/>
    <w:rsid w:val="00CD7BE3"/>
    <w:rsid w:val="00CE068F"/>
    <w:rsid w:val="00CE08E4"/>
    <w:rsid w:val="00CE1440"/>
    <w:rsid w:val="00CE2558"/>
    <w:rsid w:val="00CE29C0"/>
    <w:rsid w:val="00CE385A"/>
    <w:rsid w:val="00CE4227"/>
    <w:rsid w:val="00CE4AC5"/>
    <w:rsid w:val="00CE533D"/>
    <w:rsid w:val="00CE5BF0"/>
    <w:rsid w:val="00CE6163"/>
    <w:rsid w:val="00CE6BA2"/>
    <w:rsid w:val="00CE6BD6"/>
    <w:rsid w:val="00CE7014"/>
    <w:rsid w:val="00CE70BF"/>
    <w:rsid w:val="00CE753D"/>
    <w:rsid w:val="00CE79C6"/>
    <w:rsid w:val="00CE7B16"/>
    <w:rsid w:val="00CF01ED"/>
    <w:rsid w:val="00CF0C2D"/>
    <w:rsid w:val="00CF1D15"/>
    <w:rsid w:val="00CF2091"/>
    <w:rsid w:val="00CF2C88"/>
    <w:rsid w:val="00CF49D1"/>
    <w:rsid w:val="00CF53A3"/>
    <w:rsid w:val="00CF6334"/>
    <w:rsid w:val="00CF6678"/>
    <w:rsid w:val="00CF71B5"/>
    <w:rsid w:val="00CF7445"/>
    <w:rsid w:val="00CF7A02"/>
    <w:rsid w:val="00CF7CFB"/>
    <w:rsid w:val="00D00011"/>
    <w:rsid w:val="00D00DB5"/>
    <w:rsid w:val="00D00E00"/>
    <w:rsid w:val="00D01862"/>
    <w:rsid w:val="00D0186D"/>
    <w:rsid w:val="00D019DA"/>
    <w:rsid w:val="00D026A0"/>
    <w:rsid w:val="00D02D73"/>
    <w:rsid w:val="00D03AA2"/>
    <w:rsid w:val="00D03DC2"/>
    <w:rsid w:val="00D03E0C"/>
    <w:rsid w:val="00D047F5"/>
    <w:rsid w:val="00D0485E"/>
    <w:rsid w:val="00D04970"/>
    <w:rsid w:val="00D04ABC"/>
    <w:rsid w:val="00D05E81"/>
    <w:rsid w:val="00D068AD"/>
    <w:rsid w:val="00D10761"/>
    <w:rsid w:val="00D108B7"/>
    <w:rsid w:val="00D112BE"/>
    <w:rsid w:val="00D11377"/>
    <w:rsid w:val="00D114E3"/>
    <w:rsid w:val="00D115DD"/>
    <w:rsid w:val="00D120CA"/>
    <w:rsid w:val="00D121D6"/>
    <w:rsid w:val="00D12915"/>
    <w:rsid w:val="00D129B4"/>
    <w:rsid w:val="00D129E6"/>
    <w:rsid w:val="00D12FAA"/>
    <w:rsid w:val="00D137C3"/>
    <w:rsid w:val="00D14394"/>
    <w:rsid w:val="00D144F5"/>
    <w:rsid w:val="00D14897"/>
    <w:rsid w:val="00D14C22"/>
    <w:rsid w:val="00D15991"/>
    <w:rsid w:val="00D15BB3"/>
    <w:rsid w:val="00D1648C"/>
    <w:rsid w:val="00D1649F"/>
    <w:rsid w:val="00D16638"/>
    <w:rsid w:val="00D16AC2"/>
    <w:rsid w:val="00D16C7B"/>
    <w:rsid w:val="00D16DAD"/>
    <w:rsid w:val="00D1770D"/>
    <w:rsid w:val="00D20208"/>
    <w:rsid w:val="00D202B9"/>
    <w:rsid w:val="00D20CC4"/>
    <w:rsid w:val="00D21342"/>
    <w:rsid w:val="00D22420"/>
    <w:rsid w:val="00D22636"/>
    <w:rsid w:val="00D226D4"/>
    <w:rsid w:val="00D22859"/>
    <w:rsid w:val="00D23D13"/>
    <w:rsid w:val="00D23E18"/>
    <w:rsid w:val="00D23F73"/>
    <w:rsid w:val="00D2434E"/>
    <w:rsid w:val="00D24C7B"/>
    <w:rsid w:val="00D2531B"/>
    <w:rsid w:val="00D25D7B"/>
    <w:rsid w:val="00D304D2"/>
    <w:rsid w:val="00D308EB"/>
    <w:rsid w:val="00D30A94"/>
    <w:rsid w:val="00D316C0"/>
    <w:rsid w:val="00D31D35"/>
    <w:rsid w:val="00D32875"/>
    <w:rsid w:val="00D331ED"/>
    <w:rsid w:val="00D33582"/>
    <w:rsid w:val="00D33705"/>
    <w:rsid w:val="00D33D07"/>
    <w:rsid w:val="00D34091"/>
    <w:rsid w:val="00D34B45"/>
    <w:rsid w:val="00D34BC2"/>
    <w:rsid w:val="00D35290"/>
    <w:rsid w:val="00D37428"/>
    <w:rsid w:val="00D41367"/>
    <w:rsid w:val="00D414C0"/>
    <w:rsid w:val="00D4152E"/>
    <w:rsid w:val="00D42CFF"/>
    <w:rsid w:val="00D4326E"/>
    <w:rsid w:val="00D43CB9"/>
    <w:rsid w:val="00D445EE"/>
    <w:rsid w:val="00D446FB"/>
    <w:rsid w:val="00D44D48"/>
    <w:rsid w:val="00D45FD7"/>
    <w:rsid w:val="00D46052"/>
    <w:rsid w:val="00D46995"/>
    <w:rsid w:val="00D46E99"/>
    <w:rsid w:val="00D4789E"/>
    <w:rsid w:val="00D50078"/>
    <w:rsid w:val="00D5063A"/>
    <w:rsid w:val="00D51292"/>
    <w:rsid w:val="00D5205B"/>
    <w:rsid w:val="00D525E9"/>
    <w:rsid w:val="00D527E8"/>
    <w:rsid w:val="00D5375A"/>
    <w:rsid w:val="00D5417B"/>
    <w:rsid w:val="00D54DA9"/>
    <w:rsid w:val="00D55266"/>
    <w:rsid w:val="00D558F0"/>
    <w:rsid w:val="00D5599B"/>
    <w:rsid w:val="00D55B27"/>
    <w:rsid w:val="00D56214"/>
    <w:rsid w:val="00D56A6F"/>
    <w:rsid w:val="00D5745B"/>
    <w:rsid w:val="00D57575"/>
    <w:rsid w:val="00D575FF"/>
    <w:rsid w:val="00D578DF"/>
    <w:rsid w:val="00D57D3D"/>
    <w:rsid w:val="00D6001C"/>
    <w:rsid w:val="00D600FA"/>
    <w:rsid w:val="00D61774"/>
    <w:rsid w:val="00D618CE"/>
    <w:rsid w:val="00D6220D"/>
    <w:rsid w:val="00D62E17"/>
    <w:rsid w:val="00D64275"/>
    <w:rsid w:val="00D643D3"/>
    <w:rsid w:val="00D6464D"/>
    <w:rsid w:val="00D64B41"/>
    <w:rsid w:val="00D65027"/>
    <w:rsid w:val="00D65376"/>
    <w:rsid w:val="00D658E9"/>
    <w:rsid w:val="00D65FEE"/>
    <w:rsid w:val="00D67464"/>
    <w:rsid w:val="00D67CA0"/>
    <w:rsid w:val="00D67E93"/>
    <w:rsid w:val="00D719EC"/>
    <w:rsid w:val="00D724E8"/>
    <w:rsid w:val="00D72E68"/>
    <w:rsid w:val="00D73745"/>
    <w:rsid w:val="00D73BF8"/>
    <w:rsid w:val="00D7413A"/>
    <w:rsid w:val="00D74352"/>
    <w:rsid w:val="00D743B1"/>
    <w:rsid w:val="00D744AA"/>
    <w:rsid w:val="00D753F0"/>
    <w:rsid w:val="00D75463"/>
    <w:rsid w:val="00D755D8"/>
    <w:rsid w:val="00D7574D"/>
    <w:rsid w:val="00D7648B"/>
    <w:rsid w:val="00D76EE7"/>
    <w:rsid w:val="00D7792E"/>
    <w:rsid w:val="00D77D38"/>
    <w:rsid w:val="00D77EF6"/>
    <w:rsid w:val="00D80311"/>
    <w:rsid w:val="00D80E65"/>
    <w:rsid w:val="00D80EA0"/>
    <w:rsid w:val="00D80FE9"/>
    <w:rsid w:val="00D8129D"/>
    <w:rsid w:val="00D81455"/>
    <w:rsid w:val="00D825C7"/>
    <w:rsid w:val="00D8274F"/>
    <w:rsid w:val="00D83C99"/>
    <w:rsid w:val="00D846CD"/>
    <w:rsid w:val="00D84E9C"/>
    <w:rsid w:val="00D84F72"/>
    <w:rsid w:val="00D85466"/>
    <w:rsid w:val="00D858B9"/>
    <w:rsid w:val="00D86842"/>
    <w:rsid w:val="00D86AA2"/>
    <w:rsid w:val="00D86F53"/>
    <w:rsid w:val="00D870E3"/>
    <w:rsid w:val="00D877A4"/>
    <w:rsid w:val="00D87CFA"/>
    <w:rsid w:val="00D87D87"/>
    <w:rsid w:val="00D87FE6"/>
    <w:rsid w:val="00D90C1A"/>
    <w:rsid w:val="00D925CD"/>
    <w:rsid w:val="00D9297A"/>
    <w:rsid w:val="00D92C14"/>
    <w:rsid w:val="00D9332D"/>
    <w:rsid w:val="00D93496"/>
    <w:rsid w:val="00D94378"/>
    <w:rsid w:val="00D95D90"/>
    <w:rsid w:val="00D96B5F"/>
    <w:rsid w:val="00D96BB6"/>
    <w:rsid w:val="00D97036"/>
    <w:rsid w:val="00D972C4"/>
    <w:rsid w:val="00D97978"/>
    <w:rsid w:val="00DA042E"/>
    <w:rsid w:val="00DA0FFF"/>
    <w:rsid w:val="00DA18E4"/>
    <w:rsid w:val="00DA3F93"/>
    <w:rsid w:val="00DA448F"/>
    <w:rsid w:val="00DA45F0"/>
    <w:rsid w:val="00DA482A"/>
    <w:rsid w:val="00DA4901"/>
    <w:rsid w:val="00DA4F59"/>
    <w:rsid w:val="00DA57CE"/>
    <w:rsid w:val="00DA5C51"/>
    <w:rsid w:val="00DA5F19"/>
    <w:rsid w:val="00DA6287"/>
    <w:rsid w:val="00DA6F52"/>
    <w:rsid w:val="00DA78E1"/>
    <w:rsid w:val="00DB00D5"/>
    <w:rsid w:val="00DB04B6"/>
    <w:rsid w:val="00DB0D55"/>
    <w:rsid w:val="00DB1303"/>
    <w:rsid w:val="00DB1B13"/>
    <w:rsid w:val="00DB1B97"/>
    <w:rsid w:val="00DB251D"/>
    <w:rsid w:val="00DB2C56"/>
    <w:rsid w:val="00DB2CF0"/>
    <w:rsid w:val="00DB2D3D"/>
    <w:rsid w:val="00DB2F0E"/>
    <w:rsid w:val="00DB3C93"/>
    <w:rsid w:val="00DB3E3E"/>
    <w:rsid w:val="00DB409C"/>
    <w:rsid w:val="00DB5179"/>
    <w:rsid w:val="00DB52D1"/>
    <w:rsid w:val="00DB6CA6"/>
    <w:rsid w:val="00DB6D07"/>
    <w:rsid w:val="00DB7A6C"/>
    <w:rsid w:val="00DC06C6"/>
    <w:rsid w:val="00DC0AB7"/>
    <w:rsid w:val="00DC0FCF"/>
    <w:rsid w:val="00DC16CB"/>
    <w:rsid w:val="00DC1C12"/>
    <w:rsid w:val="00DC1CDA"/>
    <w:rsid w:val="00DC20CE"/>
    <w:rsid w:val="00DC20F5"/>
    <w:rsid w:val="00DC2DBF"/>
    <w:rsid w:val="00DC3EB5"/>
    <w:rsid w:val="00DC4DE6"/>
    <w:rsid w:val="00DC586A"/>
    <w:rsid w:val="00DC596D"/>
    <w:rsid w:val="00DC630A"/>
    <w:rsid w:val="00DC7228"/>
    <w:rsid w:val="00DC74DF"/>
    <w:rsid w:val="00DC75F2"/>
    <w:rsid w:val="00DC9437"/>
    <w:rsid w:val="00DD05A7"/>
    <w:rsid w:val="00DD0BA8"/>
    <w:rsid w:val="00DD123B"/>
    <w:rsid w:val="00DD16B9"/>
    <w:rsid w:val="00DD177D"/>
    <w:rsid w:val="00DD2EDC"/>
    <w:rsid w:val="00DD3D81"/>
    <w:rsid w:val="00DD435C"/>
    <w:rsid w:val="00DD5AD2"/>
    <w:rsid w:val="00DD5B2C"/>
    <w:rsid w:val="00DD5E1C"/>
    <w:rsid w:val="00DD6AB0"/>
    <w:rsid w:val="00DD7505"/>
    <w:rsid w:val="00DD7B1A"/>
    <w:rsid w:val="00DD7B26"/>
    <w:rsid w:val="00DD7C8B"/>
    <w:rsid w:val="00DD7D03"/>
    <w:rsid w:val="00DE000C"/>
    <w:rsid w:val="00DE06B2"/>
    <w:rsid w:val="00DE0F41"/>
    <w:rsid w:val="00DE15F9"/>
    <w:rsid w:val="00DE1859"/>
    <w:rsid w:val="00DE19A9"/>
    <w:rsid w:val="00DE19F1"/>
    <w:rsid w:val="00DE23F0"/>
    <w:rsid w:val="00DE26BC"/>
    <w:rsid w:val="00DE35B9"/>
    <w:rsid w:val="00DE36DB"/>
    <w:rsid w:val="00DE3C60"/>
    <w:rsid w:val="00DE5BF9"/>
    <w:rsid w:val="00DE5FF9"/>
    <w:rsid w:val="00DE61E2"/>
    <w:rsid w:val="00DE6E6C"/>
    <w:rsid w:val="00DF0325"/>
    <w:rsid w:val="00DF0C09"/>
    <w:rsid w:val="00DF0CCF"/>
    <w:rsid w:val="00DF1024"/>
    <w:rsid w:val="00DF1510"/>
    <w:rsid w:val="00DF17DB"/>
    <w:rsid w:val="00DF1B2C"/>
    <w:rsid w:val="00DF24D0"/>
    <w:rsid w:val="00DF26EF"/>
    <w:rsid w:val="00DF2876"/>
    <w:rsid w:val="00DF2C9B"/>
    <w:rsid w:val="00DF2D25"/>
    <w:rsid w:val="00DF32D5"/>
    <w:rsid w:val="00DF36C5"/>
    <w:rsid w:val="00DF3A89"/>
    <w:rsid w:val="00DF3AFC"/>
    <w:rsid w:val="00DF4547"/>
    <w:rsid w:val="00DF5097"/>
    <w:rsid w:val="00DF55CE"/>
    <w:rsid w:val="00DF5E39"/>
    <w:rsid w:val="00DF621F"/>
    <w:rsid w:val="00DF6EF2"/>
    <w:rsid w:val="00DF7210"/>
    <w:rsid w:val="00DF776C"/>
    <w:rsid w:val="00DF7F27"/>
    <w:rsid w:val="00E0077B"/>
    <w:rsid w:val="00E013C5"/>
    <w:rsid w:val="00E01406"/>
    <w:rsid w:val="00E01520"/>
    <w:rsid w:val="00E01DA3"/>
    <w:rsid w:val="00E02AB5"/>
    <w:rsid w:val="00E03290"/>
    <w:rsid w:val="00E0381C"/>
    <w:rsid w:val="00E03BEE"/>
    <w:rsid w:val="00E03C7B"/>
    <w:rsid w:val="00E03F5C"/>
    <w:rsid w:val="00E04802"/>
    <w:rsid w:val="00E04A18"/>
    <w:rsid w:val="00E04EC6"/>
    <w:rsid w:val="00E05279"/>
    <w:rsid w:val="00E05392"/>
    <w:rsid w:val="00E055B2"/>
    <w:rsid w:val="00E05EF9"/>
    <w:rsid w:val="00E06235"/>
    <w:rsid w:val="00E06329"/>
    <w:rsid w:val="00E064CD"/>
    <w:rsid w:val="00E06E98"/>
    <w:rsid w:val="00E07A48"/>
    <w:rsid w:val="00E1117F"/>
    <w:rsid w:val="00E1178F"/>
    <w:rsid w:val="00E12248"/>
    <w:rsid w:val="00E12263"/>
    <w:rsid w:val="00E12D7B"/>
    <w:rsid w:val="00E1383A"/>
    <w:rsid w:val="00E14262"/>
    <w:rsid w:val="00E1459E"/>
    <w:rsid w:val="00E148AE"/>
    <w:rsid w:val="00E16DA6"/>
    <w:rsid w:val="00E171B7"/>
    <w:rsid w:val="00E178C6"/>
    <w:rsid w:val="00E17B12"/>
    <w:rsid w:val="00E17CF1"/>
    <w:rsid w:val="00E2041B"/>
    <w:rsid w:val="00E20437"/>
    <w:rsid w:val="00E21FFC"/>
    <w:rsid w:val="00E22965"/>
    <w:rsid w:val="00E23062"/>
    <w:rsid w:val="00E236B8"/>
    <w:rsid w:val="00E247BE"/>
    <w:rsid w:val="00E24B1B"/>
    <w:rsid w:val="00E25259"/>
    <w:rsid w:val="00E25B80"/>
    <w:rsid w:val="00E25D85"/>
    <w:rsid w:val="00E26C3E"/>
    <w:rsid w:val="00E27187"/>
    <w:rsid w:val="00E2784C"/>
    <w:rsid w:val="00E27DE0"/>
    <w:rsid w:val="00E30D5C"/>
    <w:rsid w:val="00E30E3D"/>
    <w:rsid w:val="00E314B4"/>
    <w:rsid w:val="00E314EC"/>
    <w:rsid w:val="00E327B7"/>
    <w:rsid w:val="00E32D4D"/>
    <w:rsid w:val="00E32FED"/>
    <w:rsid w:val="00E331E8"/>
    <w:rsid w:val="00E33E4D"/>
    <w:rsid w:val="00E342C5"/>
    <w:rsid w:val="00E347A9"/>
    <w:rsid w:val="00E3527D"/>
    <w:rsid w:val="00E36A78"/>
    <w:rsid w:val="00E376EA"/>
    <w:rsid w:val="00E379DA"/>
    <w:rsid w:val="00E37C30"/>
    <w:rsid w:val="00E37F41"/>
    <w:rsid w:val="00E37FEF"/>
    <w:rsid w:val="00E40086"/>
    <w:rsid w:val="00E40AE9"/>
    <w:rsid w:val="00E414A5"/>
    <w:rsid w:val="00E41A73"/>
    <w:rsid w:val="00E41CD8"/>
    <w:rsid w:val="00E41D1A"/>
    <w:rsid w:val="00E41E22"/>
    <w:rsid w:val="00E41E7A"/>
    <w:rsid w:val="00E42504"/>
    <w:rsid w:val="00E44670"/>
    <w:rsid w:val="00E44F06"/>
    <w:rsid w:val="00E44F8C"/>
    <w:rsid w:val="00E455D8"/>
    <w:rsid w:val="00E45741"/>
    <w:rsid w:val="00E45E83"/>
    <w:rsid w:val="00E464AA"/>
    <w:rsid w:val="00E46C05"/>
    <w:rsid w:val="00E46F29"/>
    <w:rsid w:val="00E46F45"/>
    <w:rsid w:val="00E500D9"/>
    <w:rsid w:val="00E50A48"/>
    <w:rsid w:val="00E512CA"/>
    <w:rsid w:val="00E51768"/>
    <w:rsid w:val="00E5219A"/>
    <w:rsid w:val="00E521D1"/>
    <w:rsid w:val="00E525FF"/>
    <w:rsid w:val="00E53052"/>
    <w:rsid w:val="00E53154"/>
    <w:rsid w:val="00E53161"/>
    <w:rsid w:val="00E53C87"/>
    <w:rsid w:val="00E53F31"/>
    <w:rsid w:val="00E53F5A"/>
    <w:rsid w:val="00E54054"/>
    <w:rsid w:val="00E543BD"/>
    <w:rsid w:val="00E544FA"/>
    <w:rsid w:val="00E545F2"/>
    <w:rsid w:val="00E5525B"/>
    <w:rsid w:val="00E555D8"/>
    <w:rsid w:val="00E56268"/>
    <w:rsid w:val="00E56C4A"/>
    <w:rsid w:val="00E57B38"/>
    <w:rsid w:val="00E60625"/>
    <w:rsid w:val="00E60B07"/>
    <w:rsid w:val="00E631A7"/>
    <w:rsid w:val="00E639CC"/>
    <w:rsid w:val="00E64333"/>
    <w:rsid w:val="00E64668"/>
    <w:rsid w:val="00E6559C"/>
    <w:rsid w:val="00E65605"/>
    <w:rsid w:val="00E657B6"/>
    <w:rsid w:val="00E65FF0"/>
    <w:rsid w:val="00E6617C"/>
    <w:rsid w:val="00E666E8"/>
    <w:rsid w:val="00E66950"/>
    <w:rsid w:val="00E70656"/>
    <w:rsid w:val="00E70E9F"/>
    <w:rsid w:val="00E72711"/>
    <w:rsid w:val="00E73E1B"/>
    <w:rsid w:val="00E7418D"/>
    <w:rsid w:val="00E74D2F"/>
    <w:rsid w:val="00E74DAE"/>
    <w:rsid w:val="00E75517"/>
    <w:rsid w:val="00E759BF"/>
    <w:rsid w:val="00E76A5F"/>
    <w:rsid w:val="00E77954"/>
    <w:rsid w:val="00E77BFF"/>
    <w:rsid w:val="00E805AF"/>
    <w:rsid w:val="00E807F3"/>
    <w:rsid w:val="00E81189"/>
    <w:rsid w:val="00E8150E"/>
    <w:rsid w:val="00E818A1"/>
    <w:rsid w:val="00E81A74"/>
    <w:rsid w:val="00E81DB8"/>
    <w:rsid w:val="00E81EA6"/>
    <w:rsid w:val="00E81FC9"/>
    <w:rsid w:val="00E81FDD"/>
    <w:rsid w:val="00E8428B"/>
    <w:rsid w:val="00E8429D"/>
    <w:rsid w:val="00E84BB0"/>
    <w:rsid w:val="00E84C2D"/>
    <w:rsid w:val="00E84EAB"/>
    <w:rsid w:val="00E8549F"/>
    <w:rsid w:val="00E86869"/>
    <w:rsid w:val="00E879EE"/>
    <w:rsid w:val="00E87CA9"/>
    <w:rsid w:val="00E87DEC"/>
    <w:rsid w:val="00E9089A"/>
    <w:rsid w:val="00E909C0"/>
    <w:rsid w:val="00E922A6"/>
    <w:rsid w:val="00E924AD"/>
    <w:rsid w:val="00E92990"/>
    <w:rsid w:val="00E92C4F"/>
    <w:rsid w:val="00E93A58"/>
    <w:rsid w:val="00E940A5"/>
    <w:rsid w:val="00E94705"/>
    <w:rsid w:val="00E9519E"/>
    <w:rsid w:val="00E951E7"/>
    <w:rsid w:val="00E958BE"/>
    <w:rsid w:val="00E9663A"/>
    <w:rsid w:val="00E97294"/>
    <w:rsid w:val="00E976FC"/>
    <w:rsid w:val="00E97E6C"/>
    <w:rsid w:val="00EA07B9"/>
    <w:rsid w:val="00EA0954"/>
    <w:rsid w:val="00EA1455"/>
    <w:rsid w:val="00EA1A07"/>
    <w:rsid w:val="00EA2278"/>
    <w:rsid w:val="00EA22FB"/>
    <w:rsid w:val="00EA2671"/>
    <w:rsid w:val="00EA2EB2"/>
    <w:rsid w:val="00EA314E"/>
    <w:rsid w:val="00EA37DA"/>
    <w:rsid w:val="00EA38D4"/>
    <w:rsid w:val="00EA4AAA"/>
    <w:rsid w:val="00EA4C2F"/>
    <w:rsid w:val="00EA6BD1"/>
    <w:rsid w:val="00EA6DCB"/>
    <w:rsid w:val="00EA799D"/>
    <w:rsid w:val="00EB0439"/>
    <w:rsid w:val="00EB0605"/>
    <w:rsid w:val="00EB06F3"/>
    <w:rsid w:val="00EB07BC"/>
    <w:rsid w:val="00EB0C71"/>
    <w:rsid w:val="00EB0CFE"/>
    <w:rsid w:val="00EB1136"/>
    <w:rsid w:val="00EB17FA"/>
    <w:rsid w:val="00EB1CCB"/>
    <w:rsid w:val="00EB1EC7"/>
    <w:rsid w:val="00EB1EF5"/>
    <w:rsid w:val="00EB4A5B"/>
    <w:rsid w:val="00EB54FD"/>
    <w:rsid w:val="00EB594A"/>
    <w:rsid w:val="00EB5BFE"/>
    <w:rsid w:val="00EB5E2B"/>
    <w:rsid w:val="00EB6F17"/>
    <w:rsid w:val="00EB7023"/>
    <w:rsid w:val="00EB72F1"/>
    <w:rsid w:val="00EB771B"/>
    <w:rsid w:val="00EB7728"/>
    <w:rsid w:val="00EC021E"/>
    <w:rsid w:val="00EC02C3"/>
    <w:rsid w:val="00EC0D1E"/>
    <w:rsid w:val="00EC10A3"/>
    <w:rsid w:val="00EC206C"/>
    <w:rsid w:val="00EC2FA8"/>
    <w:rsid w:val="00EC30BF"/>
    <w:rsid w:val="00EC3155"/>
    <w:rsid w:val="00EC3ADD"/>
    <w:rsid w:val="00EC3E9A"/>
    <w:rsid w:val="00EC442E"/>
    <w:rsid w:val="00EC4A39"/>
    <w:rsid w:val="00EC5B9A"/>
    <w:rsid w:val="00EC6F2A"/>
    <w:rsid w:val="00ED1761"/>
    <w:rsid w:val="00ED19B0"/>
    <w:rsid w:val="00ED1BBE"/>
    <w:rsid w:val="00ED1F3E"/>
    <w:rsid w:val="00ED2008"/>
    <w:rsid w:val="00ED27F4"/>
    <w:rsid w:val="00ED3072"/>
    <w:rsid w:val="00ED3417"/>
    <w:rsid w:val="00ED34A3"/>
    <w:rsid w:val="00ED3782"/>
    <w:rsid w:val="00ED3B4B"/>
    <w:rsid w:val="00ED4142"/>
    <w:rsid w:val="00ED4212"/>
    <w:rsid w:val="00ED4493"/>
    <w:rsid w:val="00ED5A8C"/>
    <w:rsid w:val="00ED5E3F"/>
    <w:rsid w:val="00ED6284"/>
    <w:rsid w:val="00ED62BA"/>
    <w:rsid w:val="00ED66AB"/>
    <w:rsid w:val="00ED6C98"/>
    <w:rsid w:val="00ED7594"/>
    <w:rsid w:val="00ED793F"/>
    <w:rsid w:val="00ED7966"/>
    <w:rsid w:val="00ED79EB"/>
    <w:rsid w:val="00EE05A9"/>
    <w:rsid w:val="00EE0800"/>
    <w:rsid w:val="00EE1C48"/>
    <w:rsid w:val="00EE1EF2"/>
    <w:rsid w:val="00EE200A"/>
    <w:rsid w:val="00EE26E0"/>
    <w:rsid w:val="00EE2AC0"/>
    <w:rsid w:val="00EE364E"/>
    <w:rsid w:val="00EE38AD"/>
    <w:rsid w:val="00EE4139"/>
    <w:rsid w:val="00EE43EB"/>
    <w:rsid w:val="00EE55F4"/>
    <w:rsid w:val="00EE56B0"/>
    <w:rsid w:val="00EE5E52"/>
    <w:rsid w:val="00EE626D"/>
    <w:rsid w:val="00EE742A"/>
    <w:rsid w:val="00EE75F0"/>
    <w:rsid w:val="00EE77DD"/>
    <w:rsid w:val="00EF00A5"/>
    <w:rsid w:val="00EF04DB"/>
    <w:rsid w:val="00EF1022"/>
    <w:rsid w:val="00EF195C"/>
    <w:rsid w:val="00EF2139"/>
    <w:rsid w:val="00EF3464"/>
    <w:rsid w:val="00EF387F"/>
    <w:rsid w:val="00EF38A0"/>
    <w:rsid w:val="00EF4C09"/>
    <w:rsid w:val="00EF5D43"/>
    <w:rsid w:val="00EF63B8"/>
    <w:rsid w:val="00EF6E89"/>
    <w:rsid w:val="00EF7E82"/>
    <w:rsid w:val="00F01408"/>
    <w:rsid w:val="00F01EC2"/>
    <w:rsid w:val="00F0250F"/>
    <w:rsid w:val="00F0266B"/>
    <w:rsid w:val="00F027EC"/>
    <w:rsid w:val="00F02CDB"/>
    <w:rsid w:val="00F03B95"/>
    <w:rsid w:val="00F04807"/>
    <w:rsid w:val="00F058EA"/>
    <w:rsid w:val="00F05FC6"/>
    <w:rsid w:val="00F061D9"/>
    <w:rsid w:val="00F0743C"/>
    <w:rsid w:val="00F07A89"/>
    <w:rsid w:val="00F10234"/>
    <w:rsid w:val="00F10B2A"/>
    <w:rsid w:val="00F122A9"/>
    <w:rsid w:val="00F1320D"/>
    <w:rsid w:val="00F138C8"/>
    <w:rsid w:val="00F13C4B"/>
    <w:rsid w:val="00F142D5"/>
    <w:rsid w:val="00F15B57"/>
    <w:rsid w:val="00F16D09"/>
    <w:rsid w:val="00F2015C"/>
    <w:rsid w:val="00F204D4"/>
    <w:rsid w:val="00F2089F"/>
    <w:rsid w:val="00F21015"/>
    <w:rsid w:val="00F21A4A"/>
    <w:rsid w:val="00F224B9"/>
    <w:rsid w:val="00F2381A"/>
    <w:rsid w:val="00F23AA9"/>
    <w:rsid w:val="00F24311"/>
    <w:rsid w:val="00F24799"/>
    <w:rsid w:val="00F24C65"/>
    <w:rsid w:val="00F24D1B"/>
    <w:rsid w:val="00F24DC9"/>
    <w:rsid w:val="00F2546B"/>
    <w:rsid w:val="00F2580A"/>
    <w:rsid w:val="00F262AE"/>
    <w:rsid w:val="00F2762F"/>
    <w:rsid w:val="00F30427"/>
    <w:rsid w:val="00F30DCA"/>
    <w:rsid w:val="00F31F21"/>
    <w:rsid w:val="00F32254"/>
    <w:rsid w:val="00F32531"/>
    <w:rsid w:val="00F3284B"/>
    <w:rsid w:val="00F32C77"/>
    <w:rsid w:val="00F33517"/>
    <w:rsid w:val="00F34289"/>
    <w:rsid w:val="00F34B91"/>
    <w:rsid w:val="00F3574B"/>
    <w:rsid w:val="00F364A6"/>
    <w:rsid w:val="00F36A9D"/>
    <w:rsid w:val="00F36DA5"/>
    <w:rsid w:val="00F37027"/>
    <w:rsid w:val="00F370E7"/>
    <w:rsid w:val="00F4024B"/>
    <w:rsid w:val="00F404BF"/>
    <w:rsid w:val="00F40925"/>
    <w:rsid w:val="00F40AF4"/>
    <w:rsid w:val="00F41376"/>
    <w:rsid w:val="00F41402"/>
    <w:rsid w:val="00F42D03"/>
    <w:rsid w:val="00F42F8C"/>
    <w:rsid w:val="00F43947"/>
    <w:rsid w:val="00F43CCD"/>
    <w:rsid w:val="00F463F4"/>
    <w:rsid w:val="00F465FB"/>
    <w:rsid w:val="00F46C56"/>
    <w:rsid w:val="00F47CFA"/>
    <w:rsid w:val="00F500AF"/>
    <w:rsid w:val="00F5129E"/>
    <w:rsid w:val="00F512DF"/>
    <w:rsid w:val="00F51334"/>
    <w:rsid w:val="00F5189B"/>
    <w:rsid w:val="00F51997"/>
    <w:rsid w:val="00F51F86"/>
    <w:rsid w:val="00F52431"/>
    <w:rsid w:val="00F52DCA"/>
    <w:rsid w:val="00F531ED"/>
    <w:rsid w:val="00F53587"/>
    <w:rsid w:val="00F53837"/>
    <w:rsid w:val="00F540B8"/>
    <w:rsid w:val="00F54135"/>
    <w:rsid w:val="00F551E2"/>
    <w:rsid w:val="00F5525C"/>
    <w:rsid w:val="00F558B9"/>
    <w:rsid w:val="00F5644C"/>
    <w:rsid w:val="00F571A1"/>
    <w:rsid w:val="00F574A5"/>
    <w:rsid w:val="00F579B1"/>
    <w:rsid w:val="00F57B8B"/>
    <w:rsid w:val="00F60160"/>
    <w:rsid w:val="00F603A9"/>
    <w:rsid w:val="00F61892"/>
    <w:rsid w:val="00F62446"/>
    <w:rsid w:val="00F6249E"/>
    <w:rsid w:val="00F62665"/>
    <w:rsid w:val="00F62A75"/>
    <w:rsid w:val="00F62C1D"/>
    <w:rsid w:val="00F63629"/>
    <w:rsid w:val="00F6398C"/>
    <w:rsid w:val="00F63A88"/>
    <w:rsid w:val="00F65287"/>
    <w:rsid w:val="00F658B9"/>
    <w:rsid w:val="00F65C44"/>
    <w:rsid w:val="00F6604F"/>
    <w:rsid w:val="00F66AC5"/>
    <w:rsid w:val="00F66D71"/>
    <w:rsid w:val="00F670D2"/>
    <w:rsid w:val="00F67931"/>
    <w:rsid w:val="00F67B7D"/>
    <w:rsid w:val="00F7010C"/>
    <w:rsid w:val="00F7016F"/>
    <w:rsid w:val="00F705EC"/>
    <w:rsid w:val="00F70E3F"/>
    <w:rsid w:val="00F71BB2"/>
    <w:rsid w:val="00F71CCC"/>
    <w:rsid w:val="00F71F72"/>
    <w:rsid w:val="00F7241A"/>
    <w:rsid w:val="00F7263C"/>
    <w:rsid w:val="00F7310A"/>
    <w:rsid w:val="00F73697"/>
    <w:rsid w:val="00F737DF"/>
    <w:rsid w:val="00F73A1F"/>
    <w:rsid w:val="00F73B1A"/>
    <w:rsid w:val="00F741BB"/>
    <w:rsid w:val="00F74212"/>
    <w:rsid w:val="00F7444B"/>
    <w:rsid w:val="00F7453A"/>
    <w:rsid w:val="00F74994"/>
    <w:rsid w:val="00F754C4"/>
    <w:rsid w:val="00F756AB"/>
    <w:rsid w:val="00F770C9"/>
    <w:rsid w:val="00F7793E"/>
    <w:rsid w:val="00F77E77"/>
    <w:rsid w:val="00F80343"/>
    <w:rsid w:val="00F80FB9"/>
    <w:rsid w:val="00F81876"/>
    <w:rsid w:val="00F819A3"/>
    <w:rsid w:val="00F81C8A"/>
    <w:rsid w:val="00F81D48"/>
    <w:rsid w:val="00F824FA"/>
    <w:rsid w:val="00F8266C"/>
    <w:rsid w:val="00F8271F"/>
    <w:rsid w:val="00F8389C"/>
    <w:rsid w:val="00F83A63"/>
    <w:rsid w:val="00F853FF"/>
    <w:rsid w:val="00F855ED"/>
    <w:rsid w:val="00F87F6A"/>
    <w:rsid w:val="00F90405"/>
    <w:rsid w:val="00F90765"/>
    <w:rsid w:val="00F91C8D"/>
    <w:rsid w:val="00F91F74"/>
    <w:rsid w:val="00F9358E"/>
    <w:rsid w:val="00F944A7"/>
    <w:rsid w:val="00F944E6"/>
    <w:rsid w:val="00F95198"/>
    <w:rsid w:val="00F95234"/>
    <w:rsid w:val="00F95AF1"/>
    <w:rsid w:val="00F97A21"/>
    <w:rsid w:val="00FA1AF6"/>
    <w:rsid w:val="00FA288D"/>
    <w:rsid w:val="00FA2FA8"/>
    <w:rsid w:val="00FA3027"/>
    <w:rsid w:val="00FA3398"/>
    <w:rsid w:val="00FA469B"/>
    <w:rsid w:val="00FA4BA0"/>
    <w:rsid w:val="00FA53E1"/>
    <w:rsid w:val="00FA54EC"/>
    <w:rsid w:val="00FA5D48"/>
    <w:rsid w:val="00FA6354"/>
    <w:rsid w:val="00FA6FCA"/>
    <w:rsid w:val="00FA70D5"/>
    <w:rsid w:val="00FA7D66"/>
    <w:rsid w:val="00FB0BBF"/>
    <w:rsid w:val="00FB0D72"/>
    <w:rsid w:val="00FB14BB"/>
    <w:rsid w:val="00FB1F1F"/>
    <w:rsid w:val="00FB3BFD"/>
    <w:rsid w:val="00FB3CD8"/>
    <w:rsid w:val="00FB3DFC"/>
    <w:rsid w:val="00FB3FC0"/>
    <w:rsid w:val="00FB4460"/>
    <w:rsid w:val="00FB46D3"/>
    <w:rsid w:val="00FB4FA8"/>
    <w:rsid w:val="00FB59FC"/>
    <w:rsid w:val="00FB6371"/>
    <w:rsid w:val="00FB661C"/>
    <w:rsid w:val="00FB7931"/>
    <w:rsid w:val="00FC0604"/>
    <w:rsid w:val="00FC220E"/>
    <w:rsid w:val="00FC226C"/>
    <w:rsid w:val="00FC252D"/>
    <w:rsid w:val="00FC3B0D"/>
    <w:rsid w:val="00FC46E2"/>
    <w:rsid w:val="00FC4D89"/>
    <w:rsid w:val="00FC5A78"/>
    <w:rsid w:val="00FC5BE0"/>
    <w:rsid w:val="00FC64D4"/>
    <w:rsid w:val="00FC6E18"/>
    <w:rsid w:val="00FC70C0"/>
    <w:rsid w:val="00FC7A0A"/>
    <w:rsid w:val="00FC7F10"/>
    <w:rsid w:val="00FD0065"/>
    <w:rsid w:val="00FD0749"/>
    <w:rsid w:val="00FD082D"/>
    <w:rsid w:val="00FD2065"/>
    <w:rsid w:val="00FD2BA0"/>
    <w:rsid w:val="00FD2F4D"/>
    <w:rsid w:val="00FD3CCC"/>
    <w:rsid w:val="00FD3CEE"/>
    <w:rsid w:val="00FD3D7E"/>
    <w:rsid w:val="00FD40D6"/>
    <w:rsid w:val="00FD4366"/>
    <w:rsid w:val="00FD44E9"/>
    <w:rsid w:val="00FD4705"/>
    <w:rsid w:val="00FD5866"/>
    <w:rsid w:val="00FD61B6"/>
    <w:rsid w:val="00FD6601"/>
    <w:rsid w:val="00FD66FB"/>
    <w:rsid w:val="00FD6B83"/>
    <w:rsid w:val="00FD75D5"/>
    <w:rsid w:val="00FD7B90"/>
    <w:rsid w:val="00FE028D"/>
    <w:rsid w:val="00FE0AE2"/>
    <w:rsid w:val="00FE14C7"/>
    <w:rsid w:val="00FE16E8"/>
    <w:rsid w:val="00FE196E"/>
    <w:rsid w:val="00FE1CA8"/>
    <w:rsid w:val="00FE4584"/>
    <w:rsid w:val="00FE4F7A"/>
    <w:rsid w:val="00FE5AC4"/>
    <w:rsid w:val="00FE5B63"/>
    <w:rsid w:val="00FE5E40"/>
    <w:rsid w:val="00FE650B"/>
    <w:rsid w:val="00FE6526"/>
    <w:rsid w:val="00FE7BE2"/>
    <w:rsid w:val="00FE7C96"/>
    <w:rsid w:val="00FE7E21"/>
    <w:rsid w:val="00FF096D"/>
    <w:rsid w:val="00FF0E99"/>
    <w:rsid w:val="00FF1B2D"/>
    <w:rsid w:val="00FF2208"/>
    <w:rsid w:val="00FF2753"/>
    <w:rsid w:val="00FF37B8"/>
    <w:rsid w:val="00FF3A3C"/>
    <w:rsid w:val="00FF3F81"/>
    <w:rsid w:val="00FF4459"/>
    <w:rsid w:val="00FF48CD"/>
    <w:rsid w:val="00FF4B03"/>
    <w:rsid w:val="00FF4DE2"/>
    <w:rsid w:val="00FF69D3"/>
    <w:rsid w:val="00FF71D7"/>
    <w:rsid w:val="00FF7442"/>
    <w:rsid w:val="00FF7489"/>
    <w:rsid w:val="00FF7530"/>
    <w:rsid w:val="0111555E"/>
    <w:rsid w:val="0113F924"/>
    <w:rsid w:val="01171504"/>
    <w:rsid w:val="011F67E7"/>
    <w:rsid w:val="012C5ED8"/>
    <w:rsid w:val="01797348"/>
    <w:rsid w:val="01A8CEAA"/>
    <w:rsid w:val="01B84FCC"/>
    <w:rsid w:val="01C6E875"/>
    <w:rsid w:val="01DC69A3"/>
    <w:rsid w:val="01EDC599"/>
    <w:rsid w:val="02038E32"/>
    <w:rsid w:val="02126091"/>
    <w:rsid w:val="0228F787"/>
    <w:rsid w:val="0232899E"/>
    <w:rsid w:val="026C2275"/>
    <w:rsid w:val="027453B3"/>
    <w:rsid w:val="02B71F93"/>
    <w:rsid w:val="02BE92F4"/>
    <w:rsid w:val="02D89152"/>
    <w:rsid w:val="02DFA9F7"/>
    <w:rsid w:val="02FC031F"/>
    <w:rsid w:val="03351C0C"/>
    <w:rsid w:val="034069B0"/>
    <w:rsid w:val="0349D820"/>
    <w:rsid w:val="034DFA0A"/>
    <w:rsid w:val="037521E7"/>
    <w:rsid w:val="038E8377"/>
    <w:rsid w:val="03CA9B59"/>
    <w:rsid w:val="0402A7E3"/>
    <w:rsid w:val="0409275F"/>
    <w:rsid w:val="042C5112"/>
    <w:rsid w:val="0441077A"/>
    <w:rsid w:val="046F3607"/>
    <w:rsid w:val="04923942"/>
    <w:rsid w:val="04954102"/>
    <w:rsid w:val="04B94E0A"/>
    <w:rsid w:val="04C4EB0A"/>
    <w:rsid w:val="04C7AD91"/>
    <w:rsid w:val="0505D7FB"/>
    <w:rsid w:val="053CA232"/>
    <w:rsid w:val="05547881"/>
    <w:rsid w:val="05570C94"/>
    <w:rsid w:val="055E34D0"/>
    <w:rsid w:val="0566D255"/>
    <w:rsid w:val="0566F2EE"/>
    <w:rsid w:val="05726B4E"/>
    <w:rsid w:val="059402A8"/>
    <w:rsid w:val="05B82F4E"/>
    <w:rsid w:val="060EC5BB"/>
    <w:rsid w:val="0618E740"/>
    <w:rsid w:val="06454F78"/>
    <w:rsid w:val="064F0F61"/>
    <w:rsid w:val="065134C4"/>
    <w:rsid w:val="065A617E"/>
    <w:rsid w:val="0663D27C"/>
    <w:rsid w:val="066D09E7"/>
    <w:rsid w:val="0673E00B"/>
    <w:rsid w:val="067484FF"/>
    <w:rsid w:val="067912DA"/>
    <w:rsid w:val="067B3256"/>
    <w:rsid w:val="06A0AC3D"/>
    <w:rsid w:val="06A82540"/>
    <w:rsid w:val="06B10715"/>
    <w:rsid w:val="06F4BA3E"/>
    <w:rsid w:val="072340BF"/>
    <w:rsid w:val="0742025F"/>
    <w:rsid w:val="0748C6BA"/>
    <w:rsid w:val="07721E92"/>
    <w:rsid w:val="078A7C33"/>
    <w:rsid w:val="0793A4E7"/>
    <w:rsid w:val="07A1B391"/>
    <w:rsid w:val="07B6A6EF"/>
    <w:rsid w:val="07C8F6F4"/>
    <w:rsid w:val="07D3A107"/>
    <w:rsid w:val="07ED428E"/>
    <w:rsid w:val="07F45982"/>
    <w:rsid w:val="0800CFB2"/>
    <w:rsid w:val="081800F1"/>
    <w:rsid w:val="08336381"/>
    <w:rsid w:val="08448966"/>
    <w:rsid w:val="0852182B"/>
    <w:rsid w:val="085AA378"/>
    <w:rsid w:val="085DC0BB"/>
    <w:rsid w:val="0864B295"/>
    <w:rsid w:val="0880E35F"/>
    <w:rsid w:val="08A18757"/>
    <w:rsid w:val="08A9A984"/>
    <w:rsid w:val="08CD2791"/>
    <w:rsid w:val="08EE6DA2"/>
    <w:rsid w:val="08F0CC2F"/>
    <w:rsid w:val="0944D01E"/>
    <w:rsid w:val="094E2BCA"/>
    <w:rsid w:val="095A81D6"/>
    <w:rsid w:val="09796BAF"/>
    <w:rsid w:val="09A58BD3"/>
    <w:rsid w:val="09C0530C"/>
    <w:rsid w:val="09DEFF7C"/>
    <w:rsid w:val="09E2F0F3"/>
    <w:rsid w:val="0A1256ED"/>
    <w:rsid w:val="0A17B9E1"/>
    <w:rsid w:val="0A1F9D85"/>
    <w:rsid w:val="0A2832C7"/>
    <w:rsid w:val="0A3E8979"/>
    <w:rsid w:val="0A447C58"/>
    <w:rsid w:val="0A55670B"/>
    <w:rsid w:val="0A86B010"/>
    <w:rsid w:val="0AABBF59"/>
    <w:rsid w:val="0AB49E66"/>
    <w:rsid w:val="0AB6357B"/>
    <w:rsid w:val="0AEF2462"/>
    <w:rsid w:val="0B2746DC"/>
    <w:rsid w:val="0B6ACBC6"/>
    <w:rsid w:val="0B6C0062"/>
    <w:rsid w:val="0B92273A"/>
    <w:rsid w:val="0BA139A3"/>
    <w:rsid w:val="0BC1317D"/>
    <w:rsid w:val="0BC268EA"/>
    <w:rsid w:val="0BCBAEB9"/>
    <w:rsid w:val="0C0F5FD7"/>
    <w:rsid w:val="0C14AFF9"/>
    <w:rsid w:val="0C1E62D3"/>
    <w:rsid w:val="0C2A010E"/>
    <w:rsid w:val="0C6EC1DE"/>
    <w:rsid w:val="0C9F2612"/>
    <w:rsid w:val="0CA56A83"/>
    <w:rsid w:val="0CAD5809"/>
    <w:rsid w:val="0CBD7658"/>
    <w:rsid w:val="0CD54E33"/>
    <w:rsid w:val="0CF89316"/>
    <w:rsid w:val="0D039E52"/>
    <w:rsid w:val="0D09929F"/>
    <w:rsid w:val="0D1026E1"/>
    <w:rsid w:val="0D67BA68"/>
    <w:rsid w:val="0D7AF1C6"/>
    <w:rsid w:val="0D8AE6FC"/>
    <w:rsid w:val="0D9C61F9"/>
    <w:rsid w:val="0D9E3EB3"/>
    <w:rsid w:val="0DB6FAC7"/>
    <w:rsid w:val="0DD13082"/>
    <w:rsid w:val="0DD46248"/>
    <w:rsid w:val="0E245CAC"/>
    <w:rsid w:val="0E4485B9"/>
    <w:rsid w:val="0E61CABC"/>
    <w:rsid w:val="0E78FCF6"/>
    <w:rsid w:val="0EFD04B0"/>
    <w:rsid w:val="0F067F26"/>
    <w:rsid w:val="0F2D75F3"/>
    <w:rsid w:val="0F3D27CB"/>
    <w:rsid w:val="0F49A7DD"/>
    <w:rsid w:val="0F5174FA"/>
    <w:rsid w:val="0F7C98FF"/>
    <w:rsid w:val="0F823122"/>
    <w:rsid w:val="0F8DBBBC"/>
    <w:rsid w:val="0FDD2F05"/>
    <w:rsid w:val="0FECD080"/>
    <w:rsid w:val="0FECD62C"/>
    <w:rsid w:val="1006EB11"/>
    <w:rsid w:val="10140AD5"/>
    <w:rsid w:val="1030E026"/>
    <w:rsid w:val="105BF7D2"/>
    <w:rsid w:val="1061E187"/>
    <w:rsid w:val="10B0738D"/>
    <w:rsid w:val="10B1CF89"/>
    <w:rsid w:val="10CA7FDC"/>
    <w:rsid w:val="10D4E747"/>
    <w:rsid w:val="10E64287"/>
    <w:rsid w:val="10F27606"/>
    <w:rsid w:val="110C0323"/>
    <w:rsid w:val="110F1CBC"/>
    <w:rsid w:val="11297261"/>
    <w:rsid w:val="1139860F"/>
    <w:rsid w:val="1151B24D"/>
    <w:rsid w:val="115C30EC"/>
    <w:rsid w:val="117A26E0"/>
    <w:rsid w:val="117BED48"/>
    <w:rsid w:val="1181901C"/>
    <w:rsid w:val="11934608"/>
    <w:rsid w:val="11C0E437"/>
    <w:rsid w:val="11CB2EA2"/>
    <w:rsid w:val="11D6266B"/>
    <w:rsid w:val="11E9B7D8"/>
    <w:rsid w:val="1208E178"/>
    <w:rsid w:val="12097344"/>
    <w:rsid w:val="121845A3"/>
    <w:rsid w:val="121FBB1F"/>
    <w:rsid w:val="1232624F"/>
    <w:rsid w:val="1232B8C5"/>
    <w:rsid w:val="123781BB"/>
    <w:rsid w:val="125B5498"/>
    <w:rsid w:val="1266F1A0"/>
    <w:rsid w:val="12A85DED"/>
    <w:rsid w:val="12CB7809"/>
    <w:rsid w:val="12DB199D"/>
    <w:rsid w:val="12E6725F"/>
    <w:rsid w:val="12F8A2B0"/>
    <w:rsid w:val="130AB814"/>
    <w:rsid w:val="13259E81"/>
    <w:rsid w:val="132DCA26"/>
    <w:rsid w:val="139792F2"/>
    <w:rsid w:val="13A3E1E4"/>
    <w:rsid w:val="13C7B89D"/>
    <w:rsid w:val="13E6D44C"/>
    <w:rsid w:val="13E935AA"/>
    <w:rsid w:val="142D662F"/>
    <w:rsid w:val="1432BD58"/>
    <w:rsid w:val="14352B7C"/>
    <w:rsid w:val="1457C584"/>
    <w:rsid w:val="1485F9C6"/>
    <w:rsid w:val="14BA76AF"/>
    <w:rsid w:val="14DFF414"/>
    <w:rsid w:val="14ECD2AE"/>
    <w:rsid w:val="1521893D"/>
    <w:rsid w:val="1538AF71"/>
    <w:rsid w:val="15570CF0"/>
    <w:rsid w:val="15623B66"/>
    <w:rsid w:val="1572D6E5"/>
    <w:rsid w:val="15761AB9"/>
    <w:rsid w:val="15C380A5"/>
    <w:rsid w:val="15D94019"/>
    <w:rsid w:val="15E35E47"/>
    <w:rsid w:val="15E5C775"/>
    <w:rsid w:val="15E666CD"/>
    <w:rsid w:val="15EAB50B"/>
    <w:rsid w:val="15F1CCB5"/>
    <w:rsid w:val="1689D9CF"/>
    <w:rsid w:val="16B98FED"/>
    <w:rsid w:val="16EDE3F0"/>
    <w:rsid w:val="16FB6021"/>
    <w:rsid w:val="16FEA244"/>
    <w:rsid w:val="173A62C3"/>
    <w:rsid w:val="174A1280"/>
    <w:rsid w:val="17572A0A"/>
    <w:rsid w:val="1769C6A2"/>
    <w:rsid w:val="178523AB"/>
    <w:rsid w:val="17A500B3"/>
    <w:rsid w:val="17B1B4B6"/>
    <w:rsid w:val="17B28C94"/>
    <w:rsid w:val="17BE6A7D"/>
    <w:rsid w:val="17D9FF43"/>
    <w:rsid w:val="17DCE2B9"/>
    <w:rsid w:val="17DEE509"/>
    <w:rsid w:val="17F7528D"/>
    <w:rsid w:val="188C82A3"/>
    <w:rsid w:val="18A470F2"/>
    <w:rsid w:val="18BF3E53"/>
    <w:rsid w:val="18CAC80B"/>
    <w:rsid w:val="18D63BA1"/>
    <w:rsid w:val="18E60A1F"/>
    <w:rsid w:val="18E84389"/>
    <w:rsid w:val="190CBFEC"/>
    <w:rsid w:val="1927BA42"/>
    <w:rsid w:val="19710A47"/>
    <w:rsid w:val="199B3AAA"/>
    <w:rsid w:val="19ABA248"/>
    <w:rsid w:val="19B194ED"/>
    <w:rsid w:val="19E77E2F"/>
    <w:rsid w:val="19EA869C"/>
    <w:rsid w:val="19EB9EAB"/>
    <w:rsid w:val="19F2BACE"/>
    <w:rsid w:val="1A163FFE"/>
    <w:rsid w:val="1A375701"/>
    <w:rsid w:val="1A3EC024"/>
    <w:rsid w:val="1A42F5E9"/>
    <w:rsid w:val="1A5B2227"/>
    <w:rsid w:val="1A7B8C24"/>
    <w:rsid w:val="1A843090"/>
    <w:rsid w:val="1A85E222"/>
    <w:rsid w:val="1A94B481"/>
    <w:rsid w:val="1A9524BB"/>
    <w:rsid w:val="1AAB5076"/>
    <w:rsid w:val="1AAF5A74"/>
    <w:rsid w:val="1AB07CD8"/>
    <w:rsid w:val="1ACA4745"/>
    <w:rsid w:val="1ACCE3C7"/>
    <w:rsid w:val="1AD0528C"/>
    <w:rsid w:val="1ADF97ED"/>
    <w:rsid w:val="1B02AEFE"/>
    <w:rsid w:val="1B08FDC7"/>
    <w:rsid w:val="1B1CBA65"/>
    <w:rsid w:val="1B2C45CE"/>
    <w:rsid w:val="1B64B4DB"/>
    <w:rsid w:val="1B6D7FBF"/>
    <w:rsid w:val="1B71469F"/>
    <w:rsid w:val="1BC15513"/>
    <w:rsid w:val="1BC67CFC"/>
    <w:rsid w:val="1BC84DFC"/>
    <w:rsid w:val="1BD2A3FA"/>
    <w:rsid w:val="1BDED340"/>
    <w:rsid w:val="1BEC8DD5"/>
    <w:rsid w:val="1BF02C12"/>
    <w:rsid w:val="1C0C79EC"/>
    <w:rsid w:val="1C42C76B"/>
    <w:rsid w:val="1C43F560"/>
    <w:rsid w:val="1C631CA2"/>
    <w:rsid w:val="1C91173E"/>
    <w:rsid w:val="1C934717"/>
    <w:rsid w:val="1C985A6F"/>
    <w:rsid w:val="1CA41E29"/>
    <w:rsid w:val="1CAE1F71"/>
    <w:rsid w:val="1CB1E6ED"/>
    <w:rsid w:val="1CD75C8B"/>
    <w:rsid w:val="1D3C440A"/>
    <w:rsid w:val="1D51BA5B"/>
    <w:rsid w:val="1D679F9A"/>
    <w:rsid w:val="1D75C96E"/>
    <w:rsid w:val="1D973BB3"/>
    <w:rsid w:val="1DBED761"/>
    <w:rsid w:val="1DD1AA48"/>
    <w:rsid w:val="1E21F1AC"/>
    <w:rsid w:val="1E32CFA3"/>
    <w:rsid w:val="1E38987C"/>
    <w:rsid w:val="1E3A583D"/>
    <w:rsid w:val="1E5F56CC"/>
    <w:rsid w:val="1E9F8E7D"/>
    <w:rsid w:val="1EC43D9E"/>
    <w:rsid w:val="1ECDF90E"/>
    <w:rsid w:val="1EE95712"/>
    <w:rsid w:val="1EF5EBFA"/>
    <w:rsid w:val="1F0A71A6"/>
    <w:rsid w:val="1F0E99DF"/>
    <w:rsid w:val="1F25972D"/>
    <w:rsid w:val="1F360E62"/>
    <w:rsid w:val="1F412CCC"/>
    <w:rsid w:val="1F4708EC"/>
    <w:rsid w:val="1F7E89C9"/>
    <w:rsid w:val="1F9A9233"/>
    <w:rsid w:val="1FA2F8B0"/>
    <w:rsid w:val="1FBAF21D"/>
    <w:rsid w:val="1FC91CA7"/>
    <w:rsid w:val="1FD48E32"/>
    <w:rsid w:val="1FD864EC"/>
    <w:rsid w:val="1FDC7915"/>
    <w:rsid w:val="200CA687"/>
    <w:rsid w:val="20397895"/>
    <w:rsid w:val="203F46DD"/>
    <w:rsid w:val="204682A3"/>
    <w:rsid w:val="20484763"/>
    <w:rsid w:val="205F24F5"/>
    <w:rsid w:val="20737492"/>
    <w:rsid w:val="208F3475"/>
    <w:rsid w:val="20D20270"/>
    <w:rsid w:val="20EC0DD7"/>
    <w:rsid w:val="20F908D4"/>
    <w:rsid w:val="210F6790"/>
    <w:rsid w:val="213C6512"/>
    <w:rsid w:val="214165BD"/>
    <w:rsid w:val="2150E512"/>
    <w:rsid w:val="21751595"/>
    <w:rsid w:val="217684B6"/>
    <w:rsid w:val="2181A13A"/>
    <w:rsid w:val="21892ECA"/>
    <w:rsid w:val="218BBB9C"/>
    <w:rsid w:val="21C2C358"/>
    <w:rsid w:val="21CC1DE4"/>
    <w:rsid w:val="21D2B299"/>
    <w:rsid w:val="21D5C16A"/>
    <w:rsid w:val="21E2AC18"/>
    <w:rsid w:val="21F033DC"/>
    <w:rsid w:val="22068AA1"/>
    <w:rsid w:val="223A20DE"/>
    <w:rsid w:val="226802F1"/>
    <w:rsid w:val="229C0076"/>
    <w:rsid w:val="22AC3DFB"/>
    <w:rsid w:val="22BA85A8"/>
    <w:rsid w:val="22C14A8D"/>
    <w:rsid w:val="22DB0DB0"/>
    <w:rsid w:val="23045BB6"/>
    <w:rsid w:val="232734D2"/>
    <w:rsid w:val="232B7B59"/>
    <w:rsid w:val="23315938"/>
    <w:rsid w:val="234B2FEE"/>
    <w:rsid w:val="23505B9A"/>
    <w:rsid w:val="2350B5A9"/>
    <w:rsid w:val="2359D8F4"/>
    <w:rsid w:val="2366F07E"/>
    <w:rsid w:val="2370C041"/>
    <w:rsid w:val="237741AE"/>
    <w:rsid w:val="2378DDC2"/>
    <w:rsid w:val="2379A246"/>
    <w:rsid w:val="237AC4ED"/>
    <w:rsid w:val="23B90245"/>
    <w:rsid w:val="23DCA5B0"/>
    <w:rsid w:val="23DD395C"/>
    <w:rsid w:val="23E0A0C4"/>
    <w:rsid w:val="2429CF10"/>
    <w:rsid w:val="244B489F"/>
    <w:rsid w:val="246C9AF0"/>
    <w:rsid w:val="2485C34D"/>
    <w:rsid w:val="2494F283"/>
    <w:rsid w:val="24963B7B"/>
    <w:rsid w:val="24B4A6A5"/>
    <w:rsid w:val="24D14BAD"/>
    <w:rsid w:val="24E5ADB2"/>
    <w:rsid w:val="24EA6D63"/>
    <w:rsid w:val="250A65D3"/>
    <w:rsid w:val="251A24EF"/>
    <w:rsid w:val="25211340"/>
    <w:rsid w:val="2526D905"/>
    <w:rsid w:val="252D5533"/>
    <w:rsid w:val="2533C508"/>
    <w:rsid w:val="253FDBA0"/>
    <w:rsid w:val="2554ACE4"/>
    <w:rsid w:val="25624AD3"/>
    <w:rsid w:val="2584C137"/>
    <w:rsid w:val="25DB50CF"/>
    <w:rsid w:val="25E98178"/>
    <w:rsid w:val="25F0CB3D"/>
    <w:rsid w:val="2609359A"/>
    <w:rsid w:val="2613AA91"/>
    <w:rsid w:val="261C5E17"/>
    <w:rsid w:val="26281A87"/>
    <w:rsid w:val="26318D2D"/>
    <w:rsid w:val="266528DC"/>
    <w:rsid w:val="2678EAEC"/>
    <w:rsid w:val="26A37DDB"/>
    <w:rsid w:val="26B39BFC"/>
    <w:rsid w:val="26B4E155"/>
    <w:rsid w:val="26B885B3"/>
    <w:rsid w:val="26BA3177"/>
    <w:rsid w:val="26DBC5AA"/>
    <w:rsid w:val="26F62F5F"/>
    <w:rsid w:val="273509C8"/>
    <w:rsid w:val="27446907"/>
    <w:rsid w:val="27718279"/>
    <w:rsid w:val="2781A541"/>
    <w:rsid w:val="282A2D81"/>
    <w:rsid w:val="2831EFD6"/>
    <w:rsid w:val="283760FB"/>
    <w:rsid w:val="2843A81D"/>
    <w:rsid w:val="2847B694"/>
    <w:rsid w:val="28652C44"/>
    <w:rsid w:val="2897B8BF"/>
    <w:rsid w:val="289954D3"/>
    <w:rsid w:val="28AA0971"/>
    <w:rsid w:val="28B27E50"/>
    <w:rsid w:val="28BD2E5D"/>
    <w:rsid w:val="28CD632A"/>
    <w:rsid w:val="28E971F3"/>
    <w:rsid w:val="29138F28"/>
    <w:rsid w:val="294BE02A"/>
    <w:rsid w:val="295BE394"/>
    <w:rsid w:val="29E9B3BF"/>
    <w:rsid w:val="29FBDB1E"/>
    <w:rsid w:val="29FE1018"/>
    <w:rsid w:val="2A33378E"/>
    <w:rsid w:val="2A384492"/>
    <w:rsid w:val="2A4392EC"/>
    <w:rsid w:val="2A44A536"/>
    <w:rsid w:val="2A5CBB49"/>
    <w:rsid w:val="2A6743CA"/>
    <w:rsid w:val="2A83FA17"/>
    <w:rsid w:val="2A9A1278"/>
    <w:rsid w:val="2AAE0241"/>
    <w:rsid w:val="2ABCC76A"/>
    <w:rsid w:val="2AC9BA54"/>
    <w:rsid w:val="2AE126E1"/>
    <w:rsid w:val="2AF1AAD2"/>
    <w:rsid w:val="2B09334F"/>
    <w:rsid w:val="2B297356"/>
    <w:rsid w:val="2B35FFB1"/>
    <w:rsid w:val="2B50B9F4"/>
    <w:rsid w:val="2B85514F"/>
    <w:rsid w:val="2BC78EEC"/>
    <w:rsid w:val="2BE26287"/>
    <w:rsid w:val="2BFC57B0"/>
    <w:rsid w:val="2C03476F"/>
    <w:rsid w:val="2C20F86D"/>
    <w:rsid w:val="2C226C96"/>
    <w:rsid w:val="2C42E236"/>
    <w:rsid w:val="2C5A8F10"/>
    <w:rsid w:val="2C662C18"/>
    <w:rsid w:val="2C665D7B"/>
    <w:rsid w:val="2C9B63EB"/>
    <w:rsid w:val="2C9C0954"/>
    <w:rsid w:val="2CCD95E4"/>
    <w:rsid w:val="2CDE88A1"/>
    <w:rsid w:val="2CDEE052"/>
    <w:rsid w:val="2CE30A33"/>
    <w:rsid w:val="2CE909CE"/>
    <w:rsid w:val="2D702A8D"/>
    <w:rsid w:val="2D909F80"/>
    <w:rsid w:val="2DA2F032"/>
    <w:rsid w:val="2DAB6511"/>
    <w:rsid w:val="2DCED5BE"/>
    <w:rsid w:val="2DD6842A"/>
    <w:rsid w:val="2DE27857"/>
    <w:rsid w:val="2DE9041C"/>
    <w:rsid w:val="2E23B156"/>
    <w:rsid w:val="2E413A69"/>
    <w:rsid w:val="2E4F789E"/>
    <w:rsid w:val="2E7302F4"/>
    <w:rsid w:val="2E8F8F06"/>
    <w:rsid w:val="2E996688"/>
    <w:rsid w:val="2E9A0C29"/>
    <w:rsid w:val="2EB187E0"/>
    <w:rsid w:val="2EC1CE68"/>
    <w:rsid w:val="2F0F7C2B"/>
    <w:rsid w:val="2F3FA49E"/>
    <w:rsid w:val="2F4B26E9"/>
    <w:rsid w:val="2F508566"/>
    <w:rsid w:val="2F54B3D1"/>
    <w:rsid w:val="2F65FBB7"/>
    <w:rsid w:val="2F78A502"/>
    <w:rsid w:val="2F9F611E"/>
    <w:rsid w:val="2FB5AE2B"/>
    <w:rsid w:val="2FB8F940"/>
    <w:rsid w:val="2FD12CC8"/>
    <w:rsid w:val="2FD992D0"/>
    <w:rsid w:val="2FDFFF27"/>
    <w:rsid w:val="3068C0DD"/>
    <w:rsid w:val="307C0755"/>
    <w:rsid w:val="3087D2EF"/>
    <w:rsid w:val="30A5B516"/>
    <w:rsid w:val="30C9D486"/>
    <w:rsid w:val="30F0802E"/>
    <w:rsid w:val="31021217"/>
    <w:rsid w:val="313246BA"/>
    <w:rsid w:val="31465151"/>
    <w:rsid w:val="31551B33"/>
    <w:rsid w:val="31595062"/>
    <w:rsid w:val="318ADF50"/>
    <w:rsid w:val="3192D024"/>
    <w:rsid w:val="3193A0BC"/>
    <w:rsid w:val="31DF18D8"/>
    <w:rsid w:val="320559DF"/>
    <w:rsid w:val="3220E7E3"/>
    <w:rsid w:val="3228E663"/>
    <w:rsid w:val="323744F7"/>
    <w:rsid w:val="324DAA5A"/>
    <w:rsid w:val="324DE565"/>
    <w:rsid w:val="32572C97"/>
    <w:rsid w:val="3267C55E"/>
    <w:rsid w:val="328D3AFC"/>
    <w:rsid w:val="32BB5844"/>
    <w:rsid w:val="32D44729"/>
    <w:rsid w:val="332C6695"/>
    <w:rsid w:val="3347C6B4"/>
    <w:rsid w:val="3372FF76"/>
    <w:rsid w:val="337FA619"/>
    <w:rsid w:val="338D4098"/>
    <w:rsid w:val="3397108B"/>
    <w:rsid w:val="33B637CD"/>
    <w:rsid w:val="33CD28D2"/>
    <w:rsid w:val="33CF5497"/>
    <w:rsid w:val="33D061F5"/>
    <w:rsid w:val="33D2AE96"/>
    <w:rsid w:val="3429285D"/>
    <w:rsid w:val="34340270"/>
    <w:rsid w:val="345EA30D"/>
    <w:rsid w:val="347B8868"/>
    <w:rsid w:val="34927D71"/>
    <w:rsid w:val="34952F28"/>
    <w:rsid w:val="34C9D96E"/>
    <w:rsid w:val="34FC8DD4"/>
    <w:rsid w:val="352DA127"/>
    <w:rsid w:val="35376CA3"/>
    <w:rsid w:val="353FF7C0"/>
    <w:rsid w:val="3574A615"/>
    <w:rsid w:val="359984E8"/>
    <w:rsid w:val="35B3AB7F"/>
    <w:rsid w:val="35B3AC05"/>
    <w:rsid w:val="35D505A0"/>
    <w:rsid w:val="35E042B2"/>
    <w:rsid w:val="35E3D7FF"/>
    <w:rsid w:val="360F2058"/>
    <w:rsid w:val="363671A7"/>
    <w:rsid w:val="3645CB21"/>
    <w:rsid w:val="365D5454"/>
    <w:rsid w:val="36753B59"/>
    <w:rsid w:val="368BE4B7"/>
    <w:rsid w:val="3692836A"/>
    <w:rsid w:val="36A02034"/>
    <w:rsid w:val="36C22B2D"/>
    <w:rsid w:val="36E9A8F9"/>
    <w:rsid w:val="36EC3075"/>
    <w:rsid w:val="370DDEF0"/>
    <w:rsid w:val="37163022"/>
    <w:rsid w:val="371E77B7"/>
    <w:rsid w:val="37320BDC"/>
    <w:rsid w:val="3750E3C0"/>
    <w:rsid w:val="375AA2FC"/>
    <w:rsid w:val="37855F44"/>
    <w:rsid w:val="37A4004D"/>
    <w:rsid w:val="37D41F51"/>
    <w:rsid w:val="37D4AD51"/>
    <w:rsid w:val="37F98DA5"/>
    <w:rsid w:val="38007AC3"/>
    <w:rsid w:val="3804DB79"/>
    <w:rsid w:val="38118712"/>
    <w:rsid w:val="382BBC75"/>
    <w:rsid w:val="382D4B20"/>
    <w:rsid w:val="383C21B5"/>
    <w:rsid w:val="3855ECD8"/>
    <w:rsid w:val="385EA3AC"/>
    <w:rsid w:val="3866B870"/>
    <w:rsid w:val="38A78A61"/>
    <w:rsid w:val="38B2A1E6"/>
    <w:rsid w:val="38BAF1F8"/>
    <w:rsid w:val="38C717FB"/>
    <w:rsid w:val="38EABC99"/>
    <w:rsid w:val="39051506"/>
    <w:rsid w:val="390AFE48"/>
    <w:rsid w:val="3914C5BE"/>
    <w:rsid w:val="391D0E73"/>
    <w:rsid w:val="391D16F0"/>
    <w:rsid w:val="3929C289"/>
    <w:rsid w:val="3944AFCD"/>
    <w:rsid w:val="396AEB3B"/>
    <w:rsid w:val="39800E11"/>
    <w:rsid w:val="39916171"/>
    <w:rsid w:val="39AAF993"/>
    <w:rsid w:val="39B6D34C"/>
    <w:rsid w:val="39BB296A"/>
    <w:rsid w:val="39CC8CE4"/>
    <w:rsid w:val="39E03D29"/>
    <w:rsid w:val="39E6F746"/>
    <w:rsid w:val="39EBE955"/>
    <w:rsid w:val="3A1FD47B"/>
    <w:rsid w:val="3A2078A6"/>
    <w:rsid w:val="3A3FF9F7"/>
    <w:rsid w:val="3A42F61B"/>
    <w:rsid w:val="3A509CE3"/>
    <w:rsid w:val="3A5DBD5D"/>
    <w:rsid w:val="3A6D294F"/>
    <w:rsid w:val="3A7DA9FC"/>
    <w:rsid w:val="3ABEA27E"/>
    <w:rsid w:val="3ABF069F"/>
    <w:rsid w:val="3AD54739"/>
    <w:rsid w:val="3AD9C293"/>
    <w:rsid w:val="3ADF4E76"/>
    <w:rsid w:val="3AF28D1E"/>
    <w:rsid w:val="3B064543"/>
    <w:rsid w:val="3B10A216"/>
    <w:rsid w:val="3B13F445"/>
    <w:rsid w:val="3B15A4DC"/>
    <w:rsid w:val="3B3E0FD2"/>
    <w:rsid w:val="3B40F1C7"/>
    <w:rsid w:val="3B41EB88"/>
    <w:rsid w:val="3B4AB93D"/>
    <w:rsid w:val="3B5D3714"/>
    <w:rsid w:val="3B651137"/>
    <w:rsid w:val="3B65B19F"/>
    <w:rsid w:val="3B74F8C4"/>
    <w:rsid w:val="3B7CBE11"/>
    <w:rsid w:val="3BA4B441"/>
    <w:rsid w:val="3BA51875"/>
    <w:rsid w:val="3BAAA88E"/>
    <w:rsid w:val="3BB59238"/>
    <w:rsid w:val="3BBB5565"/>
    <w:rsid w:val="3BCA29DF"/>
    <w:rsid w:val="3BEA888E"/>
    <w:rsid w:val="3C1474B3"/>
    <w:rsid w:val="3C238F99"/>
    <w:rsid w:val="3C2A7CB7"/>
    <w:rsid w:val="3C4ABCBE"/>
    <w:rsid w:val="3C538273"/>
    <w:rsid w:val="3C5FC01D"/>
    <w:rsid w:val="3C7862F7"/>
    <w:rsid w:val="3C7D4CAE"/>
    <w:rsid w:val="3C8D8AB9"/>
    <w:rsid w:val="3CA882A8"/>
    <w:rsid w:val="3CAD3BC5"/>
    <w:rsid w:val="3CAF1E1D"/>
    <w:rsid w:val="3CDDFBB0"/>
    <w:rsid w:val="3CE5BEE2"/>
    <w:rsid w:val="3CED7997"/>
    <w:rsid w:val="3CF9F12C"/>
    <w:rsid w:val="3CFDA0A8"/>
    <w:rsid w:val="3CFE0648"/>
    <w:rsid w:val="3D017F2F"/>
    <w:rsid w:val="3D0EA302"/>
    <w:rsid w:val="3D11E6D6"/>
    <w:rsid w:val="3D1DED7B"/>
    <w:rsid w:val="3D7A6507"/>
    <w:rsid w:val="3D97679C"/>
    <w:rsid w:val="3DB28850"/>
    <w:rsid w:val="3DC75994"/>
    <w:rsid w:val="3DF13203"/>
    <w:rsid w:val="3E05F1CA"/>
    <w:rsid w:val="3E090F0D"/>
    <w:rsid w:val="3E0B7527"/>
    <w:rsid w:val="3E206885"/>
    <w:rsid w:val="3E2A4FEF"/>
    <w:rsid w:val="3E330422"/>
    <w:rsid w:val="3E48BDAA"/>
    <w:rsid w:val="3E528D43"/>
    <w:rsid w:val="3E54C505"/>
    <w:rsid w:val="3E6A4C0F"/>
    <w:rsid w:val="3E8B8F36"/>
    <w:rsid w:val="3ED7DD2C"/>
    <w:rsid w:val="3EE1EE21"/>
    <w:rsid w:val="3EF915FB"/>
    <w:rsid w:val="3EFA2104"/>
    <w:rsid w:val="3F189E96"/>
    <w:rsid w:val="3F204D02"/>
    <w:rsid w:val="3F20AA8F"/>
    <w:rsid w:val="3F424219"/>
    <w:rsid w:val="3F5FE9ED"/>
    <w:rsid w:val="3F6E9D8B"/>
    <w:rsid w:val="3F7E8234"/>
    <w:rsid w:val="3FB5BF89"/>
    <w:rsid w:val="3FC2FFF9"/>
    <w:rsid w:val="3FD058F0"/>
    <w:rsid w:val="3FD24438"/>
    <w:rsid w:val="3FDEB664"/>
    <w:rsid w:val="3FDF8BF2"/>
    <w:rsid w:val="4016A27C"/>
    <w:rsid w:val="403FF07C"/>
    <w:rsid w:val="40A48D9C"/>
    <w:rsid w:val="40AE799B"/>
    <w:rsid w:val="40C29A17"/>
    <w:rsid w:val="40CA0A84"/>
    <w:rsid w:val="40CDF283"/>
    <w:rsid w:val="4118BA12"/>
    <w:rsid w:val="413760D6"/>
    <w:rsid w:val="41449F9E"/>
    <w:rsid w:val="414E9215"/>
    <w:rsid w:val="4150BDD1"/>
    <w:rsid w:val="417407B3"/>
    <w:rsid w:val="41861AFC"/>
    <w:rsid w:val="41912909"/>
    <w:rsid w:val="41A2B4BC"/>
    <w:rsid w:val="41AD619A"/>
    <w:rsid w:val="41B67769"/>
    <w:rsid w:val="41B9C5D5"/>
    <w:rsid w:val="41D4007C"/>
    <w:rsid w:val="41F5D41A"/>
    <w:rsid w:val="420D0559"/>
    <w:rsid w:val="422C5108"/>
    <w:rsid w:val="422EE174"/>
    <w:rsid w:val="424DDEC0"/>
    <w:rsid w:val="42882469"/>
    <w:rsid w:val="42A05C38"/>
    <w:rsid w:val="42AD4F22"/>
    <w:rsid w:val="42B088B8"/>
    <w:rsid w:val="42D0C8BF"/>
    <w:rsid w:val="42DA4CA4"/>
    <w:rsid w:val="42EA18C4"/>
    <w:rsid w:val="42ECA83A"/>
    <w:rsid w:val="42ED54B8"/>
    <w:rsid w:val="42F448E7"/>
    <w:rsid w:val="43015FC4"/>
    <w:rsid w:val="431A6E2A"/>
    <w:rsid w:val="43311E5F"/>
    <w:rsid w:val="435EBC8E"/>
    <w:rsid w:val="437EC9C4"/>
    <w:rsid w:val="438406B8"/>
    <w:rsid w:val="43ACC516"/>
    <w:rsid w:val="43B522FB"/>
    <w:rsid w:val="43D0EF1E"/>
    <w:rsid w:val="43D8E16E"/>
    <w:rsid w:val="43F12F25"/>
    <w:rsid w:val="4407934A"/>
    <w:rsid w:val="441671F2"/>
    <w:rsid w:val="442CCD30"/>
    <w:rsid w:val="445DFCE0"/>
    <w:rsid w:val="447A63F9"/>
    <w:rsid w:val="448FFF9F"/>
    <w:rsid w:val="44CB006D"/>
    <w:rsid w:val="44D96817"/>
    <w:rsid w:val="44E8C102"/>
    <w:rsid w:val="45025A92"/>
    <w:rsid w:val="450DEBBB"/>
    <w:rsid w:val="450FF75C"/>
    <w:rsid w:val="4514E840"/>
    <w:rsid w:val="451D056E"/>
    <w:rsid w:val="452067EA"/>
    <w:rsid w:val="454091F2"/>
    <w:rsid w:val="458B314E"/>
    <w:rsid w:val="4599E43F"/>
    <w:rsid w:val="459B6F59"/>
    <w:rsid w:val="459F617D"/>
    <w:rsid w:val="45A9E9D7"/>
    <w:rsid w:val="45C970C1"/>
    <w:rsid w:val="45FB5E37"/>
    <w:rsid w:val="460BA6DA"/>
    <w:rsid w:val="460D4509"/>
    <w:rsid w:val="46136094"/>
    <w:rsid w:val="46498524"/>
    <w:rsid w:val="464DCFAF"/>
    <w:rsid w:val="46546707"/>
    <w:rsid w:val="465F7243"/>
    <w:rsid w:val="467312C1"/>
    <w:rsid w:val="467F234F"/>
    <w:rsid w:val="46836F3F"/>
    <w:rsid w:val="469923DB"/>
    <w:rsid w:val="46AF7300"/>
    <w:rsid w:val="46D1D3D8"/>
    <w:rsid w:val="47439673"/>
    <w:rsid w:val="477DA207"/>
    <w:rsid w:val="4781369E"/>
    <w:rsid w:val="478D4057"/>
    <w:rsid w:val="47A46CB3"/>
    <w:rsid w:val="47A635E3"/>
    <w:rsid w:val="47AF8D1F"/>
    <w:rsid w:val="47BB4112"/>
    <w:rsid w:val="47C60219"/>
    <w:rsid w:val="47CB7A72"/>
    <w:rsid w:val="47EB2CD2"/>
    <w:rsid w:val="4806EBBA"/>
    <w:rsid w:val="482B0092"/>
    <w:rsid w:val="48368F1D"/>
    <w:rsid w:val="483BB2D2"/>
    <w:rsid w:val="48537525"/>
    <w:rsid w:val="488465C6"/>
    <w:rsid w:val="4893DC50"/>
    <w:rsid w:val="48A44BBE"/>
    <w:rsid w:val="48A4CAAD"/>
    <w:rsid w:val="492F4552"/>
    <w:rsid w:val="492F90EA"/>
    <w:rsid w:val="4944DB33"/>
    <w:rsid w:val="496A4901"/>
    <w:rsid w:val="49747303"/>
    <w:rsid w:val="499EA366"/>
    <w:rsid w:val="49D58C58"/>
    <w:rsid w:val="4A096DC5"/>
    <w:rsid w:val="4A214EA9"/>
    <w:rsid w:val="4A25B98D"/>
    <w:rsid w:val="4A46106C"/>
    <w:rsid w:val="4A641A89"/>
    <w:rsid w:val="4A874B56"/>
    <w:rsid w:val="4AAAC46D"/>
    <w:rsid w:val="4ADB2D2D"/>
    <w:rsid w:val="4ADE1BDE"/>
    <w:rsid w:val="4AEBBF4D"/>
    <w:rsid w:val="4AF8CF07"/>
    <w:rsid w:val="4B059A17"/>
    <w:rsid w:val="4B0C0C07"/>
    <w:rsid w:val="4B1C8CB4"/>
    <w:rsid w:val="4B2DB11D"/>
    <w:rsid w:val="4B5EAFDD"/>
    <w:rsid w:val="4B7C4388"/>
    <w:rsid w:val="4B7C5600"/>
    <w:rsid w:val="4B95BE24"/>
    <w:rsid w:val="4B95D638"/>
    <w:rsid w:val="4B968F42"/>
    <w:rsid w:val="4BA6E9D1"/>
    <w:rsid w:val="4BB16066"/>
    <w:rsid w:val="4BBCE459"/>
    <w:rsid w:val="4BBF35F0"/>
    <w:rsid w:val="4BC2C591"/>
    <w:rsid w:val="4BD7018B"/>
    <w:rsid w:val="4BDC60BE"/>
    <w:rsid w:val="4BE43D05"/>
    <w:rsid w:val="4BFE6C19"/>
    <w:rsid w:val="4C049457"/>
    <w:rsid w:val="4C1461B5"/>
    <w:rsid w:val="4C1F7931"/>
    <w:rsid w:val="4C2A6CC6"/>
    <w:rsid w:val="4C3CA61A"/>
    <w:rsid w:val="4C41CF71"/>
    <w:rsid w:val="4C4D5DFC"/>
    <w:rsid w:val="4C5614D0"/>
    <w:rsid w:val="4C61B784"/>
    <w:rsid w:val="4C869657"/>
    <w:rsid w:val="4CA0FC9C"/>
    <w:rsid w:val="4CB0F770"/>
    <w:rsid w:val="4CCDE97E"/>
    <w:rsid w:val="4CE2ED20"/>
    <w:rsid w:val="4CE57E44"/>
    <w:rsid w:val="4D179CDA"/>
    <w:rsid w:val="4D235A73"/>
    <w:rsid w:val="4D27E40F"/>
    <w:rsid w:val="4D3428D3"/>
    <w:rsid w:val="4D4281B5"/>
    <w:rsid w:val="4D4D6398"/>
    <w:rsid w:val="4D9C5FB9"/>
    <w:rsid w:val="4DB959D1"/>
    <w:rsid w:val="4DDBB22C"/>
    <w:rsid w:val="4E1F09F1"/>
    <w:rsid w:val="4E23938D"/>
    <w:rsid w:val="4E284DA5"/>
    <w:rsid w:val="4E311F6E"/>
    <w:rsid w:val="4E554D42"/>
    <w:rsid w:val="4E6CB06A"/>
    <w:rsid w:val="4E6FE0FD"/>
    <w:rsid w:val="4E77021F"/>
    <w:rsid w:val="4EA4B687"/>
    <w:rsid w:val="4EAEE184"/>
    <w:rsid w:val="4EB442A2"/>
    <w:rsid w:val="4EE5A824"/>
    <w:rsid w:val="4EF07E74"/>
    <w:rsid w:val="4EFB2CD0"/>
    <w:rsid w:val="4F0719E3"/>
    <w:rsid w:val="4F0DFFB7"/>
    <w:rsid w:val="4F15A0AA"/>
    <w:rsid w:val="4F250F6D"/>
    <w:rsid w:val="4F4EC34D"/>
    <w:rsid w:val="4F8E1269"/>
    <w:rsid w:val="4F9299B0"/>
    <w:rsid w:val="4FA1DA2E"/>
    <w:rsid w:val="4FF0B530"/>
    <w:rsid w:val="50159EE9"/>
    <w:rsid w:val="501CDC55"/>
    <w:rsid w:val="50B207A1"/>
    <w:rsid w:val="50C3C993"/>
    <w:rsid w:val="50E54DBA"/>
    <w:rsid w:val="50E8A9D4"/>
    <w:rsid w:val="50F7EA52"/>
    <w:rsid w:val="510DE2B6"/>
    <w:rsid w:val="513D00AF"/>
    <w:rsid w:val="514EE781"/>
    <w:rsid w:val="516CD53B"/>
    <w:rsid w:val="517166A7"/>
    <w:rsid w:val="518A97EB"/>
    <w:rsid w:val="51960764"/>
    <w:rsid w:val="51ABEBED"/>
    <w:rsid w:val="51D1B3CA"/>
    <w:rsid w:val="52041B9D"/>
    <w:rsid w:val="52096B7C"/>
    <w:rsid w:val="5210F2DA"/>
    <w:rsid w:val="5217F1BD"/>
    <w:rsid w:val="5218496E"/>
    <w:rsid w:val="5237CABF"/>
    <w:rsid w:val="524AC9D0"/>
    <w:rsid w:val="5250C5E4"/>
    <w:rsid w:val="5258644F"/>
    <w:rsid w:val="52655D8B"/>
    <w:rsid w:val="52854310"/>
    <w:rsid w:val="528D60C4"/>
    <w:rsid w:val="529B85AC"/>
    <w:rsid w:val="52A78808"/>
    <w:rsid w:val="52BF249E"/>
    <w:rsid w:val="52C3592A"/>
    <w:rsid w:val="52CF0177"/>
    <w:rsid w:val="52E9EF41"/>
    <w:rsid w:val="52EE5714"/>
    <w:rsid w:val="52EFB7D7"/>
    <w:rsid w:val="52FD08AD"/>
    <w:rsid w:val="53038EAD"/>
    <w:rsid w:val="5318AA39"/>
    <w:rsid w:val="5340075E"/>
    <w:rsid w:val="5359AE0B"/>
    <w:rsid w:val="535E81DF"/>
    <w:rsid w:val="53646ECF"/>
    <w:rsid w:val="5372B5FF"/>
    <w:rsid w:val="53887AE5"/>
    <w:rsid w:val="53B07FC6"/>
    <w:rsid w:val="53C20898"/>
    <w:rsid w:val="53F8C4DE"/>
    <w:rsid w:val="545723F1"/>
    <w:rsid w:val="545A6FBF"/>
    <w:rsid w:val="545F22E4"/>
    <w:rsid w:val="5472236D"/>
    <w:rsid w:val="549DC68B"/>
    <w:rsid w:val="54A491ED"/>
    <w:rsid w:val="54BA0A5C"/>
    <w:rsid w:val="5514287E"/>
    <w:rsid w:val="5515AF49"/>
    <w:rsid w:val="552F60A7"/>
    <w:rsid w:val="553F1400"/>
    <w:rsid w:val="55801BD6"/>
    <w:rsid w:val="5593F1F6"/>
    <w:rsid w:val="5594D506"/>
    <w:rsid w:val="5597704F"/>
    <w:rsid w:val="5599ADC6"/>
    <w:rsid w:val="55A59E40"/>
    <w:rsid w:val="55AFEDBE"/>
    <w:rsid w:val="55B4CCB0"/>
    <w:rsid w:val="55BDBDB2"/>
    <w:rsid w:val="55C8EDCE"/>
    <w:rsid w:val="55D4C6D1"/>
    <w:rsid w:val="55DA49C4"/>
    <w:rsid w:val="55DF5103"/>
    <w:rsid w:val="55EF09F5"/>
    <w:rsid w:val="56071650"/>
    <w:rsid w:val="5648D228"/>
    <w:rsid w:val="565A4086"/>
    <w:rsid w:val="565E106B"/>
    <w:rsid w:val="56861AAB"/>
    <w:rsid w:val="5697B3DA"/>
    <w:rsid w:val="56A440FB"/>
    <w:rsid w:val="56AD8E4C"/>
    <w:rsid w:val="56BCDFF6"/>
    <w:rsid w:val="56BD5800"/>
    <w:rsid w:val="56CC5801"/>
    <w:rsid w:val="56D004DC"/>
    <w:rsid w:val="56D941E9"/>
    <w:rsid w:val="56E30B07"/>
    <w:rsid w:val="5724C49D"/>
    <w:rsid w:val="57347D1C"/>
    <w:rsid w:val="5749D641"/>
    <w:rsid w:val="574A2341"/>
    <w:rsid w:val="578E7820"/>
    <w:rsid w:val="578EA394"/>
    <w:rsid w:val="57A33B3B"/>
    <w:rsid w:val="57B71F84"/>
    <w:rsid w:val="57BDF514"/>
    <w:rsid w:val="57F31BD4"/>
    <w:rsid w:val="5816C343"/>
    <w:rsid w:val="5848ECF7"/>
    <w:rsid w:val="584D3FC7"/>
    <w:rsid w:val="5879D94F"/>
    <w:rsid w:val="5886F2F4"/>
    <w:rsid w:val="5891D2BC"/>
    <w:rsid w:val="58B5F084"/>
    <w:rsid w:val="58BC71B1"/>
    <w:rsid w:val="58D30DA6"/>
    <w:rsid w:val="59180495"/>
    <w:rsid w:val="5924F098"/>
    <w:rsid w:val="596130B3"/>
    <w:rsid w:val="5967D14E"/>
    <w:rsid w:val="596C0703"/>
    <w:rsid w:val="597D121F"/>
    <w:rsid w:val="597EB8CB"/>
    <w:rsid w:val="598CBA0C"/>
    <w:rsid w:val="59954C86"/>
    <w:rsid w:val="599D78AE"/>
    <w:rsid w:val="59A7474C"/>
    <w:rsid w:val="59AA0E33"/>
    <w:rsid w:val="59C75160"/>
    <w:rsid w:val="59C9CA8F"/>
    <w:rsid w:val="59CF4883"/>
    <w:rsid w:val="59D51D62"/>
    <w:rsid w:val="59F696F1"/>
    <w:rsid w:val="5A2E3B08"/>
    <w:rsid w:val="5A31E0B2"/>
    <w:rsid w:val="5AA87DDA"/>
    <w:rsid w:val="5AD9578A"/>
    <w:rsid w:val="5ADF98F0"/>
    <w:rsid w:val="5AEE9F40"/>
    <w:rsid w:val="5B17CE85"/>
    <w:rsid w:val="5B47F430"/>
    <w:rsid w:val="5B4A4FDC"/>
    <w:rsid w:val="5B5CEB79"/>
    <w:rsid w:val="5B644280"/>
    <w:rsid w:val="5B8F5CCA"/>
    <w:rsid w:val="5BA3A173"/>
    <w:rsid w:val="5BA802DF"/>
    <w:rsid w:val="5BB57B1F"/>
    <w:rsid w:val="5BF0187F"/>
    <w:rsid w:val="5BF7D3E1"/>
    <w:rsid w:val="5C0811EC"/>
    <w:rsid w:val="5C0ED8FF"/>
    <w:rsid w:val="5C1B5911"/>
    <w:rsid w:val="5C461559"/>
    <w:rsid w:val="5C5490BF"/>
    <w:rsid w:val="5C67ACB3"/>
    <w:rsid w:val="5C738315"/>
    <w:rsid w:val="5CA703DF"/>
    <w:rsid w:val="5CAAC06A"/>
    <w:rsid w:val="5CDEFC1E"/>
    <w:rsid w:val="5D014CA9"/>
    <w:rsid w:val="5D04889D"/>
    <w:rsid w:val="5D1FE8BC"/>
    <w:rsid w:val="5D2323FA"/>
    <w:rsid w:val="5D463BB8"/>
    <w:rsid w:val="5D7BDE75"/>
    <w:rsid w:val="5D90975C"/>
    <w:rsid w:val="5D9175B5"/>
    <w:rsid w:val="5D9F8C2F"/>
    <w:rsid w:val="5DA2CE52"/>
    <w:rsid w:val="5DEE3E8E"/>
    <w:rsid w:val="5DF20F6C"/>
    <w:rsid w:val="5E44A325"/>
    <w:rsid w:val="5E5D6A29"/>
    <w:rsid w:val="5E660A4C"/>
    <w:rsid w:val="5E892924"/>
    <w:rsid w:val="5EB06FC2"/>
    <w:rsid w:val="5EC04A89"/>
    <w:rsid w:val="5EC8692F"/>
    <w:rsid w:val="5EDC3472"/>
    <w:rsid w:val="5EDDB303"/>
    <w:rsid w:val="5F0D6B6C"/>
    <w:rsid w:val="5F1FD47D"/>
    <w:rsid w:val="5F4C73BA"/>
    <w:rsid w:val="5F587DE6"/>
    <w:rsid w:val="5F685741"/>
    <w:rsid w:val="5F84BCB2"/>
    <w:rsid w:val="5F9DD97C"/>
    <w:rsid w:val="5FB8FDDA"/>
    <w:rsid w:val="5FC1FF93"/>
    <w:rsid w:val="5FC5A52A"/>
    <w:rsid w:val="5FD26A75"/>
    <w:rsid w:val="5FE85579"/>
    <w:rsid w:val="6033DAF5"/>
    <w:rsid w:val="60501C4F"/>
    <w:rsid w:val="6077711E"/>
    <w:rsid w:val="607C908A"/>
    <w:rsid w:val="609FB018"/>
    <w:rsid w:val="60DD5542"/>
    <w:rsid w:val="60E67037"/>
    <w:rsid w:val="60F7DC37"/>
    <w:rsid w:val="61082EFF"/>
    <w:rsid w:val="610E064C"/>
    <w:rsid w:val="61141F79"/>
    <w:rsid w:val="612C393F"/>
    <w:rsid w:val="614AB5A6"/>
    <w:rsid w:val="616442AA"/>
    <w:rsid w:val="616E7353"/>
    <w:rsid w:val="6183D663"/>
    <w:rsid w:val="618EADAE"/>
    <w:rsid w:val="61993582"/>
    <w:rsid w:val="61AAE55D"/>
    <w:rsid w:val="61BF1573"/>
    <w:rsid w:val="620928EA"/>
    <w:rsid w:val="6209E89B"/>
    <w:rsid w:val="6220F756"/>
    <w:rsid w:val="622FA91E"/>
    <w:rsid w:val="62496196"/>
    <w:rsid w:val="6256676E"/>
    <w:rsid w:val="6261F236"/>
    <w:rsid w:val="6278EECE"/>
    <w:rsid w:val="627C5EB3"/>
    <w:rsid w:val="629BD4B6"/>
    <w:rsid w:val="62A7B41B"/>
    <w:rsid w:val="62BBCCA3"/>
    <w:rsid w:val="62E4BEF2"/>
    <w:rsid w:val="62E988DB"/>
    <w:rsid w:val="62ECFC9C"/>
    <w:rsid w:val="62EDF65D"/>
    <w:rsid w:val="631F68A5"/>
    <w:rsid w:val="6337FA40"/>
    <w:rsid w:val="633E198E"/>
    <w:rsid w:val="6353F568"/>
    <w:rsid w:val="635EF10D"/>
    <w:rsid w:val="635FD856"/>
    <w:rsid w:val="636B0E1E"/>
    <w:rsid w:val="6384BC41"/>
    <w:rsid w:val="6391A2D5"/>
    <w:rsid w:val="63A2A436"/>
    <w:rsid w:val="63A3E7FC"/>
    <w:rsid w:val="63B76312"/>
    <w:rsid w:val="63BBC100"/>
    <w:rsid w:val="63D3605E"/>
    <w:rsid w:val="63F5742D"/>
    <w:rsid w:val="6418E332"/>
    <w:rsid w:val="641C68B8"/>
    <w:rsid w:val="6420088A"/>
    <w:rsid w:val="643FC529"/>
    <w:rsid w:val="6475D656"/>
    <w:rsid w:val="647D139B"/>
    <w:rsid w:val="64853CAF"/>
    <w:rsid w:val="64948C3E"/>
    <w:rsid w:val="64DB7D86"/>
    <w:rsid w:val="64DF8165"/>
    <w:rsid w:val="65038CC5"/>
    <w:rsid w:val="65088D70"/>
    <w:rsid w:val="652CEB95"/>
    <w:rsid w:val="654A2574"/>
    <w:rsid w:val="655F1B60"/>
    <w:rsid w:val="656869AC"/>
    <w:rsid w:val="6589AE4F"/>
    <w:rsid w:val="659CBC41"/>
    <w:rsid w:val="659F92D8"/>
    <w:rsid w:val="65A4806E"/>
    <w:rsid w:val="65F9DF6E"/>
    <w:rsid w:val="66035846"/>
    <w:rsid w:val="660C0C79"/>
    <w:rsid w:val="661E88A8"/>
    <w:rsid w:val="6622B5D7"/>
    <w:rsid w:val="662ACF9A"/>
    <w:rsid w:val="663E8118"/>
    <w:rsid w:val="6644A6FD"/>
    <w:rsid w:val="664BE3FC"/>
    <w:rsid w:val="666FCEF3"/>
    <w:rsid w:val="668CE974"/>
    <w:rsid w:val="66969C67"/>
    <w:rsid w:val="66B0FC31"/>
    <w:rsid w:val="66B58378"/>
    <w:rsid w:val="66C90FCD"/>
    <w:rsid w:val="66D2C3B9"/>
    <w:rsid w:val="66F6FB85"/>
    <w:rsid w:val="67073902"/>
    <w:rsid w:val="67105DF5"/>
    <w:rsid w:val="67253034"/>
    <w:rsid w:val="67313574"/>
    <w:rsid w:val="6733A13A"/>
    <w:rsid w:val="673CB967"/>
    <w:rsid w:val="67531D8C"/>
    <w:rsid w:val="6758A56B"/>
    <w:rsid w:val="676801C0"/>
    <w:rsid w:val="67A8EF24"/>
    <w:rsid w:val="67C5AC46"/>
    <w:rsid w:val="67EB51E4"/>
    <w:rsid w:val="682D5AD8"/>
    <w:rsid w:val="6846E7DC"/>
    <w:rsid w:val="686A326B"/>
    <w:rsid w:val="686B501C"/>
    <w:rsid w:val="68758581"/>
    <w:rsid w:val="688C0325"/>
    <w:rsid w:val="68A6FADA"/>
    <w:rsid w:val="68AEB63C"/>
    <w:rsid w:val="68D89B07"/>
    <w:rsid w:val="68E4CC71"/>
    <w:rsid w:val="690B2188"/>
    <w:rsid w:val="692348DA"/>
    <w:rsid w:val="692D00B9"/>
    <w:rsid w:val="692EECAE"/>
    <w:rsid w:val="69327C4F"/>
    <w:rsid w:val="69513086"/>
    <w:rsid w:val="695DBCE1"/>
    <w:rsid w:val="699A570B"/>
    <w:rsid w:val="69C2F3D7"/>
    <w:rsid w:val="69C5C444"/>
    <w:rsid w:val="69CFE272"/>
    <w:rsid w:val="69D476AF"/>
    <w:rsid w:val="69EC5DB4"/>
    <w:rsid w:val="69FBE1D3"/>
    <w:rsid w:val="6A018907"/>
    <w:rsid w:val="6A1D09D0"/>
    <w:rsid w:val="6A2EB025"/>
    <w:rsid w:val="6A3D6F13"/>
    <w:rsid w:val="6A5A141B"/>
    <w:rsid w:val="6A8FAEB5"/>
    <w:rsid w:val="6A95A302"/>
    <w:rsid w:val="6ACE170E"/>
    <w:rsid w:val="6AD34CA5"/>
    <w:rsid w:val="6AF0FDAC"/>
    <w:rsid w:val="6AFC3F07"/>
    <w:rsid w:val="6B293C89"/>
    <w:rsid w:val="6B29EF5B"/>
    <w:rsid w:val="6B40EBAE"/>
    <w:rsid w:val="6B52141D"/>
    <w:rsid w:val="6B84446E"/>
    <w:rsid w:val="6B941494"/>
    <w:rsid w:val="6BA58F75"/>
    <w:rsid w:val="6BBE50FD"/>
    <w:rsid w:val="6BDB5FEB"/>
    <w:rsid w:val="6BE49217"/>
    <w:rsid w:val="6BE51080"/>
    <w:rsid w:val="6BEB4D11"/>
    <w:rsid w:val="6BF692EE"/>
    <w:rsid w:val="6BF8A7FC"/>
    <w:rsid w:val="6C001FC3"/>
    <w:rsid w:val="6C0676E1"/>
    <w:rsid w:val="6C2A82F7"/>
    <w:rsid w:val="6C54255A"/>
    <w:rsid w:val="6C6BAE8D"/>
    <w:rsid w:val="6C6C841B"/>
    <w:rsid w:val="6C96645A"/>
    <w:rsid w:val="6CE52A2C"/>
    <w:rsid w:val="6CF76BBA"/>
    <w:rsid w:val="6CF7BD4C"/>
    <w:rsid w:val="6CF94417"/>
    <w:rsid w:val="6CF9CBF8"/>
    <w:rsid w:val="6D06FEAA"/>
    <w:rsid w:val="6D0954EA"/>
    <w:rsid w:val="6D17BAD2"/>
    <w:rsid w:val="6D240994"/>
    <w:rsid w:val="6D532F84"/>
    <w:rsid w:val="6D5F4947"/>
    <w:rsid w:val="6D6FEE4E"/>
    <w:rsid w:val="6D7869D4"/>
    <w:rsid w:val="6D7A9F7B"/>
    <w:rsid w:val="6DC2802F"/>
    <w:rsid w:val="6DF91080"/>
    <w:rsid w:val="6E048DDF"/>
    <w:rsid w:val="6E15AE87"/>
    <w:rsid w:val="6E2F5534"/>
    <w:rsid w:val="6E3031E5"/>
    <w:rsid w:val="6E52AAE1"/>
    <w:rsid w:val="6E5E220E"/>
    <w:rsid w:val="6E79189A"/>
    <w:rsid w:val="6EAC7B59"/>
    <w:rsid w:val="6EC49071"/>
    <w:rsid w:val="6F114BF7"/>
    <w:rsid w:val="6F4ABA96"/>
    <w:rsid w:val="6F528B9D"/>
    <w:rsid w:val="6F5B95D9"/>
    <w:rsid w:val="6F5BFE43"/>
    <w:rsid w:val="6F6B37EA"/>
    <w:rsid w:val="6F9F1601"/>
    <w:rsid w:val="6FA0E99F"/>
    <w:rsid w:val="6FAFCF61"/>
    <w:rsid w:val="6FDA0EA5"/>
    <w:rsid w:val="6FF9C916"/>
    <w:rsid w:val="7029E67C"/>
    <w:rsid w:val="704E47E7"/>
    <w:rsid w:val="70A23C26"/>
    <w:rsid w:val="70B7715B"/>
    <w:rsid w:val="70BDF288"/>
    <w:rsid w:val="70E7BEFA"/>
    <w:rsid w:val="71078EF3"/>
    <w:rsid w:val="71090184"/>
    <w:rsid w:val="7117BFBA"/>
    <w:rsid w:val="71613B4F"/>
    <w:rsid w:val="71A1A27A"/>
    <w:rsid w:val="71AB5B8C"/>
    <w:rsid w:val="72084BE8"/>
    <w:rsid w:val="720E75D7"/>
    <w:rsid w:val="721F7D6A"/>
    <w:rsid w:val="722EC21E"/>
    <w:rsid w:val="72423322"/>
    <w:rsid w:val="7269ED91"/>
    <w:rsid w:val="72708E1C"/>
    <w:rsid w:val="727C5718"/>
    <w:rsid w:val="728D1E5E"/>
    <w:rsid w:val="72A9B848"/>
    <w:rsid w:val="72B3658F"/>
    <w:rsid w:val="72B64784"/>
    <w:rsid w:val="72C198A6"/>
    <w:rsid w:val="72F6316F"/>
    <w:rsid w:val="733598B8"/>
    <w:rsid w:val="736654E0"/>
    <w:rsid w:val="7371CC8A"/>
    <w:rsid w:val="739CB326"/>
    <w:rsid w:val="73ACBECD"/>
    <w:rsid w:val="73B9B1B7"/>
    <w:rsid w:val="73F1E699"/>
    <w:rsid w:val="73F40BFC"/>
    <w:rsid w:val="7409F9C8"/>
    <w:rsid w:val="7411E6D9"/>
    <w:rsid w:val="741A766F"/>
    <w:rsid w:val="74206024"/>
    <w:rsid w:val="7421F335"/>
    <w:rsid w:val="743ABFDB"/>
    <w:rsid w:val="7443EA7A"/>
    <w:rsid w:val="7460768C"/>
    <w:rsid w:val="747536BD"/>
    <w:rsid w:val="7491CA13"/>
    <w:rsid w:val="749B81F2"/>
    <w:rsid w:val="74B90B05"/>
    <w:rsid w:val="74F14741"/>
    <w:rsid w:val="751A77C2"/>
    <w:rsid w:val="755EE2CC"/>
    <w:rsid w:val="75851A6E"/>
    <w:rsid w:val="758650A8"/>
    <w:rsid w:val="759BCCD7"/>
    <w:rsid w:val="75AC03AF"/>
    <w:rsid w:val="75D75917"/>
    <w:rsid w:val="75D777D8"/>
    <w:rsid w:val="75FFCCFD"/>
    <w:rsid w:val="75FFDF35"/>
    <w:rsid w:val="7640370C"/>
    <w:rsid w:val="76653A12"/>
    <w:rsid w:val="76732DC7"/>
    <w:rsid w:val="76A8A77C"/>
    <w:rsid w:val="76A96E02"/>
    <w:rsid w:val="76BE1417"/>
    <w:rsid w:val="76D097A0"/>
    <w:rsid w:val="76DAC34A"/>
    <w:rsid w:val="76E1E6FA"/>
    <w:rsid w:val="76F41F98"/>
    <w:rsid w:val="76FFD4B4"/>
    <w:rsid w:val="77203363"/>
    <w:rsid w:val="77429E79"/>
    <w:rsid w:val="77430EB3"/>
    <w:rsid w:val="7744FD06"/>
    <w:rsid w:val="77756EB6"/>
    <w:rsid w:val="77A97F31"/>
    <w:rsid w:val="77B2C1EA"/>
    <w:rsid w:val="77C77297"/>
    <w:rsid w:val="77DB8C58"/>
    <w:rsid w:val="77DE907C"/>
    <w:rsid w:val="77E38C6D"/>
    <w:rsid w:val="77E51C41"/>
    <w:rsid w:val="7835875C"/>
    <w:rsid w:val="786F3F0B"/>
    <w:rsid w:val="787466F4"/>
    <w:rsid w:val="788CBD38"/>
    <w:rsid w:val="78A52CFE"/>
    <w:rsid w:val="78A985ED"/>
    <w:rsid w:val="78B80D7A"/>
    <w:rsid w:val="78BBBDDE"/>
    <w:rsid w:val="78C58A8D"/>
    <w:rsid w:val="78E768DC"/>
    <w:rsid w:val="78F0B163"/>
    <w:rsid w:val="79112D22"/>
    <w:rsid w:val="7916B6A9"/>
    <w:rsid w:val="791A4A4E"/>
    <w:rsid w:val="791EEF12"/>
    <w:rsid w:val="7923B808"/>
    <w:rsid w:val="79371B50"/>
    <w:rsid w:val="79411FFC"/>
    <w:rsid w:val="7965C532"/>
    <w:rsid w:val="7972766D"/>
    <w:rsid w:val="797F5D54"/>
    <w:rsid w:val="79925C65"/>
    <w:rsid w:val="79CC0AAF"/>
    <w:rsid w:val="79D3F955"/>
    <w:rsid w:val="79F73AF4"/>
    <w:rsid w:val="79FB1E7A"/>
    <w:rsid w:val="7A0A4CEA"/>
    <w:rsid w:val="7A0D8801"/>
    <w:rsid w:val="7A1EE491"/>
    <w:rsid w:val="7A4525AB"/>
    <w:rsid w:val="7A6AC2FC"/>
    <w:rsid w:val="7A6AC9D1"/>
    <w:rsid w:val="7AA6E955"/>
    <w:rsid w:val="7AB4B8EE"/>
    <w:rsid w:val="7AD4F8F5"/>
    <w:rsid w:val="7AE8B81B"/>
    <w:rsid w:val="7AECFCFA"/>
    <w:rsid w:val="7AF55142"/>
    <w:rsid w:val="7B0603C5"/>
    <w:rsid w:val="7B0D40C4"/>
    <w:rsid w:val="7B0DF53C"/>
    <w:rsid w:val="7B16AC10"/>
    <w:rsid w:val="7B17CEB7"/>
    <w:rsid w:val="7B224EC4"/>
    <w:rsid w:val="7B4329AD"/>
    <w:rsid w:val="7B480750"/>
    <w:rsid w:val="7B5A5F8C"/>
    <w:rsid w:val="7B5EB7C5"/>
    <w:rsid w:val="7B8AB565"/>
    <w:rsid w:val="7B936C39"/>
    <w:rsid w:val="7BA61584"/>
    <w:rsid w:val="7BA67A2B"/>
    <w:rsid w:val="7BBF2F7D"/>
    <w:rsid w:val="7BD0D374"/>
    <w:rsid w:val="7BED6B00"/>
    <w:rsid w:val="7BFBF1C7"/>
    <w:rsid w:val="7C0667A6"/>
    <w:rsid w:val="7C0BCFC9"/>
    <w:rsid w:val="7C2FEC81"/>
    <w:rsid w:val="7C3E14F0"/>
    <w:rsid w:val="7C4928A9"/>
    <w:rsid w:val="7C716AB0"/>
    <w:rsid w:val="7C8C39D2"/>
    <w:rsid w:val="7C9AD423"/>
    <w:rsid w:val="7CA9B288"/>
    <w:rsid w:val="7CB346BA"/>
    <w:rsid w:val="7CC1BA1E"/>
    <w:rsid w:val="7CCB5F95"/>
    <w:rsid w:val="7CF6315B"/>
    <w:rsid w:val="7CFF5BFA"/>
    <w:rsid w:val="7D06F7AB"/>
    <w:rsid w:val="7D08820D"/>
    <w:rsid w:val="7D15E482"/>
    <w:rsid w:val="7D216A1D"/>
    <w:rsid w:val="7D285B0F"/>
    <w:rsid w:val="7D5CDB76"/>
    <w:rsid w:val="7D8327A6"/>
    <w:rsid w:val="7DD894CF"/>
    <w:rsid w:val="7DFEC377"/>
    <w:rsid w:val="7E19BCD4"/>
    <w:rsid w:val="7E28728D"/>
    <w:rsid w:val="7E5BE5A9"/>
    <w:rsid w:val="7E5CE2C3"/>
    <w:rsid w:val="7E69BFAC"/>
    <w:rsid w:val="7E7F436B"/>
    <w:rsid w:val="7EAF0180"/>
    <w:rsid w:val="7EE258F1"/>
    <w:rsid w:val="7EEA5747"/>
    <w:rsid w:val="7EEF9CA5"/>
    <w:rsid w:val="7EF5B830"/>
    <w:rsid w:val="7EFBA1E5"/>
    <w:rsid w:val="7EFCD2F0"/>
    <w:rsid w:val="7F10736E"/>
    <w:rsid w:val="7F15F781"/>
    <w:rsid w:val="7F3D3E1F"/>
    <w:rsid w:val="7F42F503"/>
    <w:rsid w:val="7F553C05"/>
    <w:rsid w:val="7F566732"/>
    <w:rsid w:val="7F5DCD9D"/>
    <w:rsid w:val="7F60EF06"/>
    <w:rsid w:val="7F631A15"/>
    <w:rsid w:val="7F677ACB"/>
    <w:rsid w:val="7F8EE8A7"/>
    <w:rsid w:val="7FB02F65"/>
    <w:rsid w:val="7FB5F52A"/>
    <w:rsid w:val="7FB88192"/>
    <w:rsid w:val="7FBC7158"/>
    <w:rsid w:val="7FD5A94C"/>
    <w:rsid w:val="7FE4C05E"/>
    <w:rsid w:val="7FF919E6"/>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1A815"/>
  <w15:docId w15:val="{4851C4D9-6279-46B1-BA9E-14069CFC057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Arial" w:hAnsi="Arial" w:eastAsia="Arial" w:cs="Arial"/>
        <w:sz w:val="22"/>
        <w:szCs w:val="22"/>
        <w:lang w:val="en-GB"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142D662F"/>
    <w:pPr>
      <w:jc w:val="both"/>
    </w:pPr>
    <w:rPr>
      <w:rFonts w:ascii="Calibri" w:hAnsi="Calibri"/>
      <w:lang w:val="en-US"/>
    </w:rPr>
  </w:style>
  <w:style w:type="paragraph" w:styleId="Heading1">
    <w:name w:val="heading 1"/>
    <w:basedOn w:val="Normal"/>
    <w:next w:val="Normal"/>
    <w:uiPriority w:val="9"/>
    <w:qFormat/>
    <w:rsid w:val="142D662F"/>
    <w:pPr>
      <w:keepNext/>
      <w:spacing w:before="400" w:after="120"/>
      <w:outlineLvl w:val="0"/>
    </w:pPr>
    <w:rPr>
      <w:b/>
      <w:bCs/>
      <w:sz w:val="28"/>
      <w:szCs w:val="28"/>
    </w:rPr>
  </w:style>
  <w:style w:type="paragraph" w:styleId="Heading2">
    <w:name w:val="heading 2"/>
    <w:basedOn w:val="Normal"/>
    <w:next w:val="Normal"/>
    <w:uiPriority w:val="9"/>
    <w:unhideWhenUsed/>
    <w:qFormat/>
    <w:rsid w:val="142D662F"/>
    <w:pPr>
      <w:keepNext/>
      <w:spacing w:before="360" w:after="120"/>
      <w:outlineLvl w:val="1"/>
    </w:pPr>
    <w:rPr>
      <w:b/>
      <w:bCs/>
      <w:sz w:val="24"/>
      <w:szCs w:val="24"/>
    </w:rPr>
  </w:style>
  <w:style w:type="paragraph" w:styleId="Heading3">
    <w:name w:val="heading 3"/>
    <w:basedOn w:val="Normal"/>
    <w:next w:val="Normal"/>
    <w:uiPriority w:val="9"/>
    <w:unhideWhenUsed/>
    <w:qFormat/>
    <w:rsid w:val="142D662F"/>
    <w:pPr>
      <w:keepNext/>
      <w:spacing w:before="320" w:after="80"/>
      <w:outlineLvl w:val="2"/>
    </w:pPr>
    <w:rPr>
      <w:b/>
      <w:bCs/>
      <w:i/>
      <w:iCs/>
      <w:color w:val="000000" w:themeColor="text1"/>
      <w:sz w:val="24"/>
      <w:szCs w:val="24"/>
    </w:rPr>
  </w:style>
  <w:style w:type="paragraph" w:styleId="Heading4">
    <w:name w:val="heading 4"/>
    <w:basedOn w:val="Normal"/>
    <w:next w:val="Normal"/>
    <w:uiPriority w:val="9"/>
    <w:semiHidden/>
    <w:unhideWhenUsed/>
    <w:qFormat/>
    <w:rsid w:val="142D662F"/>
    <w:pPr>
      <w:keepNext/>
      <w:spacing w:before="280" w:after="80"/>
      <w:outlineLvl w:val="3"/>
    </w:pPr>
    <w:rPr>
      <w:color w:val="666666"/>
      <w:sz w:val="24"/>
      <w:szCs w:val="24"/>
    </w:rPr>
  </w:style>
  <w:style w:type="paragraph" w:styleId="Heading5">
    <w:name w:val="heading 5"/>
    <w:basedOn w:val="Normal"/>
    <w:next w:val="Normal"/>
    <w:uiPriority w:val="9"/>
    <w:semiHidden/>
    <w:unhideWhenUsed/>
    <w:qFormat/>
    <w:rsid w:val="142D662F"/>
    <w:pPr>
      <w:keepNext/>
      <w:spacing w:before="240" w:after="80"/>
      <w:outlineLvl w:val="4"/>
    </w:pPr>
    <w:rPr>
      <w:color w:val="666666"/>
    </w:rPr>
  </w:style>
  <w:style w:type="paragraph" w:styleId="Heading6">
    <w:name w:val="heading 6"/>
    <w:basedOn w:val="Normal"/>
    <w:next w:val="Normal"/>
    <w:uiPriority w:val="9"/>
    <w:semiHidden/>
    <w:unhideWhenUsed/>
    <w:qFormat/>
    <w:rsid w:val="142D662F"/>
    <w:pPr>
      <w:keepNext/>
      <w:spacing w:before="240" w:after="80"/>
      <w:outlineLvl w:val="5"/>
    </w:pPr>
    <w:rPr>
      <w:i/>
      <w:iCs/>
      <w:color w:val="666666"/>
    </w:rPr>
  </w:style>
  <w:style w:type="paragraph" w:styleId="Heading7">
    <w:name w:val="heading 7"/>
    <w:basedOn w:val="Normal"/>
    <w:next w:val="Normal"/>
    <w:link w:val="Heading7Char"/>
    <w:uiPriority w:val="9"/>
    <w:unhideWhenUsed/>
    <w:qFormat/>
    <w:rsid w:val="00C40DA6"/>
    <w:pPr>
      <w:keepNext/>
      <w:spacing w:before="40"/>
      <w:outlineLvl w:val="6"/>
    </w:pPr>
    <w:rPr>
      <w:rFonts w:asciiTheme="majorHAnsi" w:hAnsiTheme="majorHAnsi" w:eastAsiaTheme="majorEastAsia" w:cstheme="majorBidi"/>
      <w:i/>
      <w:iCs/>
      <w:color w:val="243F60"/>
    </w:rPr>
  </w:style>
  <w:style w:type="paragraph" w:styleId="Heading8">
    <w:name w:val="heading 8"/>
    <w:basedOn w:val="Normal"/>
    <w:next w:val="Normal"/>
    <w:link w:val="Heading8Char"/>
    <w:uiPriority w:val="9"/>
    <w:unhideWhenUsed/>
    <w:qFormat/>
    <w:rsid w:val="00C40DA6"/>
    <w:pPr>
      <w:keepNext/>
      <w:spacing w:before="40"/>
      <w:outlineLvl w:val="7"/>
    </w:pPr>
    <w:rPr>
      <w:rFonts w:asciiTheme="majorHAnsi" w:hAnsiTheme="majorHAnsi" w:eastAsiaTheme="majorEastAsia" w:cstheme="majorBidi"/>
      <w:color w:val="272727"/>
      <w:sz w:val="21"/>
      <w:szCs w:val="21"/>
    </w:rPr>
  </w:style>
  <w:style w:type="paragraph" w:styleId="Heading9">
    <w:name w:val="heading 9"/>
    <w:basedOn w:val="Normal"/>
    <w:next w:val="Normal"/>
    <w:link w:val="Heading9Char"/>
    <w:uiPriority w:val="9"/>
    <w:unhideWhenUsed/>
    <w:qFormat/>
    <w:rsid w:val="00C40DA6"/>
    <w:pPr>
      <w:keepNext/>
      <w:spacing w:before="40"/>
      <w:outlineLvl w:val="8"/>
    </w:pPr>
    <w:rPr>
      <w:rFonts w:asciiTheme="majorHAnsi" w:hAnsiTheme="majorHAnsi" w:eastAsiaTheme="majorEastAsia" w:cstheme="majorBidi"/>
      <w:i/>
      <w:iCs/>
      <w:color w:val="272727"/>
      <w:sz w:val="21"/>
      <w:szCs w:val="21"/>
    </w:rPr>
  </w:style>
  <w:style w:type="character" w:styleId="DefaultParagraphFont" w:default="1">
    <w:name w:val="Default Paragraph Font"/>
    <w:uiPriority w:val="1"/>
    <w:semiHidden/>
    <w:unhideWhenUsed/>
  </w:style>
  <w:style w:type="table" w:styleId="TableNormal" w:default="1">
    <w:name w:val="Normal Table"/>
    <w:uiPriority w:val="99"/>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8C2448"/>
    <w:rPr>
      <w:color w:val="0000FF" w:themeColor="hyperlink"/>
      <w:u w:val="single"/>
    </w:rPr>
  </w:style>
  <w:style w:type="paragraph" w:styleId="Title">
    <w:name w:val="Title"/>
    <w:basedOn w:val="Normal"/>
    <w:next w:val="Normal"/>
    <w:uiPriority w:val="10"/>
    <w:qFormat/>
    <w:rsid w:val="142D662F"/>
    <w:pPr>
      <w:keepNext/>
      <w:spacing w:after="60"/>
    </w:pPr>
    <w:rPr>
      <w:sz w:val="52"/>
      <w:szCs w:val="52"/>
    </w:rPr>
  </w:style>
  <w:style w:type="paragraph" w:styleId="Subtitle">
    <w:name w:val="Subtitle"/>
    <w:basedOn w:val="Normal"/>
    <w:next w:val="Normal"/>
    <w:uiPriority w:val="11"/>
    <w:qFormat/>
    <w:rsid w:val="142D662F"/>
    <w:pPr>
      <w:keepNext/>
      <w:spacing w:after="320"/>
    </w:pPr>
    <w:rPr>
      <w:color w:val="666666"/>
      <w:sz w:val="30"/>
      <w:szCs w:val="30"/>
    </w:rPr>
  </w:style>
  <w:style w:type="table" w:styleId="a" w:customStyle="1">
    <w:basedOn w:val="TableNormal"/>
    <w:tblPr>
      <w:tblStyleRowBandSize w:val="1"/>
      <w:tblStyleColBandSize w:val="1"/>
      <w:tblInd w:w="0" w:type="nil"/>
      <w:tblCellMar>
        <w:top w:w="100" w:type="dxa"/>
        <w:left w:w="100" w:type="dxa"/>
        <w:bottom w:w="100" w:type="dxa"/>
        <w:right w:w="100" w:type="dxa"/>
      </w:tblCellMar>
    </w:tblPr>
  </w:style>
  <w:style w:type="paragraph" w:styleId="CommentText">
    <w:name w:val="annotation text"/>
    <w:basedOn w:val="Normal"/>
    <w:link w:val="CommentTextChar"/>
    <w:uiPriority w:val="99"/>
    <w:unhideWhenUsed/>
    <w:rsid w:val="142D662F"/>
    <w:rPr>
      <w:sz w:val="20"/>
      <w:szCs w:val="20"/>
    </w:rPr>
  </w:style>
  <w:style w:type="character" w:styleId="CommentTextChar" w:customStyle="1">
    <w:name w:val="Comment Text Char"/>
    <w:basedOn w:val="DefaultParagraphFont"/>
    <w:link w:val="CommentText"/>
    <w:uiPriority w:val="99"/>
    <w:rPr>
      <w:rFonts w:ascii="Calibri" w:hAnsi="Calibri"/>
      <w:sz w:val="20"/>
      <w:szCs w:val="20"/>
      <w:lang w:val="en-US"/>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semiHidden/>
    <w:unhideWhenUsed/>
    <w:rsid w:val="142D662F"/>
    <w:pPr>
      <w:tabs>
        <w:tab w:val="center" w:pos="4680"/>
        <w:tab w:val="right" w:pos="9360"/>
      </w:tabs>
    </w:pPr>
  </w:style>
  <w:style w:type="character" w:styleId="HeaderChar" w:customStyle="1">
    <w:name w:val="Header Char"/>
    <w:basedOn w:val="DefaultParagraphFont"/>
    <w:link w:val="Header"/>
    <w:uiPriority w:val="99"/>
    <w:semiHidden/>
    <w:rsid w:val="00B55C01"/>
    <w:rPr>
      <w:rFonts w:ascii="Calibri" w:hAnsi="Calibri"/>
      <w:lang w:val="en-US"/>
    </w:rPr>
  </w:style>
  <w:style w:type="paragraph" w:styleId="Footer">
    <w:name w:val="footer"/>
    <w:basedOn w:val="Normal"/>
    <w:link w:val="FooterChar"/>
    <w:uiPriority w:val="99"/>
    <w:unhideWhenUsed/>
    <w:rsid w:val="142D662F"/>
    <w:pPr>
      <w:tabs>
        <w:tab w:val="center" w:pos="4680"/>
        <w:tab w:val="right" w:pos="9360"/>
      </w:tabs>
    </w:pPr>
  </w:style>
  <w:style w:type="character" w:styleId="FooterChar" w:customStyle="1">
    <w:name w:val="Footer Char"/>
    <w:basedOn w:val="DefaultParagraphFont"/>
    <w:link w:val="Footer"/>
    <w:uiPriority w:val="99"/>
    <w:rsid w:val="00B55C01"/>
    <w:rPr>
      <w:rFonts w:ascii="Calibri" w:hAnsi="Calibri"/>
      <w:lang w:val="en-US"/>
    </w:rPr>
  </w:style>
  <w:style w:type="table" w:styleId="TableNormal1" w:customStyle="1">
    <w:name w:val="Table Normal1"/>
    <w:rsid w:val="00B17434"/>
    <w:tblPr>
      <w:tblCellMar>
        <w:top w:w="0" w:type="dxa"/>
        <w:left w:w="0" w:type="dxa"/>
        <w:bottom w:w="0" w:type="dxa"/>
        <w:right w:w="0" w:type="dxa"/>
      </w:tblCellMar>
    </w:tblPr>
  </w:style>
  <w:style w:type="paragraph" w:styleId="CommentSubject">
    <w:name w:val="annotation subject"/>
    <w:basedOn w:val="CommentText"/>
    <w:next w:val="CommentText"/>
    <w:link w:val="CommentSubjectChar"/>
    <w:uiPriority w:val="99"/>
    <w:semiHidden/>
    <w:unhideWhenUsed/>
    <w:rsid w:val="000F6864"/>
    <w:rPr>
      <w:b/>
      <w:bCs/>
    </w:rPr>
  </w:style>
  <w:style w:type="character" w:styleId="CommentSubjectChar" w:customStyle="1">
    <w:name w:val="Comment Subject Char"/>
    <w:basedOn w:val="CommentTextChar"/>
    <w:link w:val="CommentSubject"/>
    <w:uiPriority w:val="99"/>
    <w:semiHidden/>
    <w:rsid w:val="000F6864"/>
    <w:rPr>
      <w:rFonts w:ascii="Calibri" w:hAnsi="Calibri"/>
      <w:b/>
      <w:bCs/>
      <w:sz w:val="20"/>
      <w:szCs w:val="20"/>
      <w:lang w:val="en-US"/>
    </w:rPr>
  </w:style>
  <w:style w:type="character" w:styleId="PlaceholderText">
    <w:name w:val="Placeholder Text"/>
    <w:basedOn w:val="DefaultParagraphFont"/>
    <w:uiPriority w:val="99"/>
    <w:semiHidden/>
    <w:rsid w:val="008308D2"/>
    <w:rPr>
      <w:color w:val="808080"/>
    </w:rPr>
  </w:style>
  <w:style w:type="paragraph" w:styleId="Bibliography">
    <w:name w:val="Bibliography"/>
    <w:basedOn w:val="Normal"/>
    <w:next w:val="Normal"/>
    <w:uiPriority w:val="37"/>
    <w:unhideWhenUsed/>
    <w:rsid w:val="142D662F"/>
    <w:pPr>
      <w:ind w:left="720" w:hanging="720"/>
    </w:pPr>
  </w:style>
  <w:style w:type="character" w:styleId="FollowedHyperlink">
    <w:name w:val="FollowedHyperlink"/>
    <w:basedOn w:val="DefaultParagraphFont"/>
    <w:uiPriority w:val="99"/>
    <w:semiHidden/>
    <w:unhideWhenUsed/>
    <w:rsid w:val="006907F9"/>
    <w:rPr>
      <w:color w:val="800080" w:themeColor="followedHyperlink"/>
      <w:u w:val="single"/>
    </w:rPr>
  </w:style>
  <w:style w:type="paragraph" w:styleId="ListParagraph">
    <w:name w:val="List Paragraph"/>
    <w:basedOn w:val="Normal"/>
    <w:uiPriority w:val="34"/>
    <w:qFormat/>
    <w:rsid w:val="142D662F"/>
    <w:pPr>
      <w:spacing w:after="160"/>
      <w:ind w:left="720"/>
      <w:contextualSpacing/>
      <w:jc w:val="left"/>
    </w:pPr>
    <w:rPr>
      <w:rFonts w:asciiTheme="minorHAnsi" w:hAnsiTheme="minorHAnsi" w:eastAsiaTheme="minorEastAsia" w:cstheme="minorBidi"/>
      <w:lang w:val="nn-NO" w:eastAsia="en-US"/>
    </w:rPr>
  </w:style>
  <w:style w:type="character" w:styleId="UnresolvedMention">
    <w:name w:val="Unresolved Mention"/>
    <w:basedOn w:val="DefaultParagraphFont"/>
    <w:uiPriority w:val="99"/>
    <w:semiHidden/>
    <w:unhideWhenUsed/>
    <w:rsid w:val="00E41CD8"/>
    <w:rPr>
      <w:color w:val="605E5C"/>
      <w:shd w:val="clear" w:color="auto" w:fill="E1DFDD"/>
    </w:rPr>
  </w:style>
  <w:style w:type="character" w:styleId="Strong">
    <w:name w:val="Strong"/>
    <w:basedOn w:val="DefaultParagraphFont"/>
    <w:uiPriority w:val="22"/>
    <w:qFormat/>
    <w:rsid w:val="00A810CD"/>
    <w:rPr>
      <w:b/>
      <w:bCs/>
    </w:rPr>
  </w:style>
  <w:style w:type="table" w:styleId="TableGrid">
    <w:name w:val="Table Grid"/>
    <w:basedOn w:val="TableNormal"/>
    <w:uiPriority w:val="59"/>
    <w:rsid w:val="00A8534D"/>
    <w:pPr>
      <w:spacing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Heading7Char" w:customStyle="1">
    <w:name w:val="Heading 7 Char"/>
    <w:basedOn w:val="DefaultParagraphFont"/>
    <w:link w:val="Heading7"/>
    <w:uiPriority w:val="9"/>
    <w:rsid w:val="00C40DA6"/>
    <w:rPr>
      <w:rFonts w:asciiTheme="majorHAnsi" w:hAnsiTheme="majorHAnsi" w:eastAsiaTheme="majorEastAsia" w:cstheme="majorBidi"/>
      <w:i/>
      <w:iCs/>
      <w:color w:val="243F60"/>
      <w:lang w:val="en-US"/>
    </w:rPr>
  </w:style>
  <w:style w:type="character" w:styleId="Heading8Char" w:customStyle="1">
    <w:name w:val="Heading 8 Char"/>
    <w:basedOn w:val="DefaultParagraphFont"/>
    <w:link w:val="Heading8"/>
    <w:uiPriority w:val="9"/>
    <w:rsid w:val="00C40DA6"/>
    <w:rPr>
      <w:rFonts w:asciiTheme="majorHAnsi" w:hAnsiTheme="majorHAnsi" w:eastAsiaTheme="majorEastAsia" w:cstheme="majorBidi"/>
      <w:color w:val="272727"/>
      <w:sz w:val="21"/>
      <w:szCs w:val="21"/>
      <w:lang w:val="en-US"/>
    </w:rPr>
  </w:style>
  <w:style w:type="character" w:styleId="Heading9Char" w:customStyle="1">
    <w:name w:val="Heading 9 Char"/>
    <w:basedOn w:val="DefaultParagraphFont"/>
    <w:link w:val="Heading9"/>
    <w:uiPriority w:val="9"/>
    <w:rsid w:val="00C40DA6"/>
    <w:rPr>
      <w:rFonts w:asciiTheme="majorHAnsi" w:hAnsiTheme="majorHAnsi" w:eastAsiaTheme="majorEastAsia" w:cstheme="majorBidi"/>
      <w:i/>
      <w:iCs/>
      <w:color w:val="272727"/>
      <w:sz w:val="21"/>
      <w:szCs w:val="21"/>
      <w:lang w:val="en-US"/>
    </w:rPr>
  </w:style>
  <w:style w:type="paragraph" w:styleId="Quote">
    <w:name w:val="Quote"/>
    <w:basedOn w:val="Normal"/>
    <w:next w:val="Normal"/>
    <w:link w:val="QuoteChar"/>
    <w:uiPriority w:val="29"/>
    <w:qFormat/>
    <w:rsid w:val="00C40DA6"/>
    <w:pPr>
      <w:spacing w:before="200"/>
      <w:ind w:left="864" w:right="864"/>
      <w:jc w:val="center"/>
    </w:pPr>
    <w:rPr>
      <w:i/>
      <w:iCs/>
      <w:color w:val="404040" w:themeColor="text1" w:themeTint="BF"/>
    </w:rPr>
  </w:style>
  <w:style w:type="character" w:styleId="QuoteChar" w:customStyle="1">
    <w:name w:val="Quote Char"/>
    <w:basedOn w:val="DefaultParagraphFont"/>
    <w:link w:val="Quote"/>
    <w:uiPriority w:val="29"/>
    <w:rsid w:val="00C40DA6"/>
    <w:rPr>
      <w:rFonts w:ascii="Calibri" w:hAnsi="Calibri"/>
      <w:i/>
      <w:iCs/>
      <w:color w:val="404040" w:themeColor="text1" w:themeTint="BF"/>
      <w:lang w:val="en-US"/>
    </w:rPr>
  </w:style>
  <w:style w:type="paragraph" w:styleId="IntenseQuote">
    <w:name w:val="Intense Quote"/>
    <w:basedOn w:val="Normal"/>
    <w:next w:val="Normal"/>
    <w:link w:val="IntenseQuoteChar"/>
    <w:uiPriority w:val="30"/>
    <w:qFormat/>
    <w:rsid w:val="00C40DA6"/>
    <w:pPr>
      <w:spacing w:before="360" w:after="360"/>
      <w:ind w:left="864" w:right="864"/>
      <w:jc w:val="center"/>
    </w:pPr>
    <w:rPr>
      <w:i/>
      <w:iCs/>
      <w:color w:val="4F81BD" w:themeColor="accent1"/>
    </w:rPr>
  </w:style>
  <w:style w:type="character" w:styleId="IntenseQuoteChar" w:customStyle="1">
    <w:name w:val="Intense Quote Char"/>
    <w:basedOn w:val="DefaultParagraphFont"/>
    <w:link w:val="IntenseQuote"/>
    <w:uiPriority w:val="30"/>
    <w:rsid w:val="00C40DA6"/>
    <w:rPr>
      <w:rFonts w:ascii="Calibri" w:hAnsi="Calibri"/>
      <w:i/>
      <w:iCs/>
      <w:color w:val="4F81BD" w:themeColor="accent1"/>
      <w:lang w:val="en-US"/>
    </w:rPr>
  </w:style>
  <w:style w:type="paragraph" w:styleId="TOC1">
    <w:name w:val="toc 1"/>
    <w:basedOn w:val="Normal"/>
    <w:next w:val="Normal"/>
    <w:uiPriority w:val="39"/>
    <w:unhideWhenUsed/>
    <w:rsid w:val="00C40DA6"/>
    <w:pPr>
      <w:spacing w:after="100"/>
    </w:pPr>
  </w:style>
  <w:style w:type="paragraph" w:styleId="TOC2">
    <w:name w:val="toc 2"/>
    <w:basedOn w:val="Normal"/>
    <w:next w:val="Normal"/>
    <w:uiPriority w:val="39"/>
    <w:unhideWhenUsed/>
    <w:rsid w:val="00C40DA6"/>
    <w:pPr>
      <w:spacing w:after="100"/>
      <w:ind w:left="220"/>
    </w:pPr>
  </w:style>
  <w:style w:type="paragraph" w:styleId="TOC3">
    <w:name w:val="toc 3"/>
    <w:basedOn w:val="Normal"/>
    <w:next w:val="Normal"/>
    <w:uiPriority w:val="39"/>
    <w:unhideWhenUsed/>
    <w:rsid w:val="00C40DA6"/>
    <w:pPr>
      <w:spacing w:after="100"/>
      <w:ind w:left="440"/>
    </w:pPr>
  </w:style>
  <w:style w:type="paragraph" w:styleId="TOC4">
    <w:name w:val="toc 4"/>
    <w:basedOn w:val="Normal"/>
    <w:next w:val="Normal"/>
    <w:uiPriority w:val="39"/>
    <w:unhideWhenUsed/>
    <w:rsid w:val="00C40DA6"/>
    <w:pPr>
      <w:spacing w:after="100"/>
      <w:ind w:left="660"/>
    </w:pPr>
  </w:style>
  <w:style w:type="paragraph" w:styleId="TOC5">
    <w:name w:val="toc 5"/>
    <w:basedOn w:val="Normal"/>
    <w:next w:val="Normal"/>
    <w:uiPriority w:val="39"/>
    <w:unhideWhenUsed/>
    <w:rsid w:val="00C40DA6"/>
    <w:pPr>
      <w:spacing w:after="100"/>
      <w:ind w:left="880"/>
    </w:pPr>
  </w:style>
  <w:style w:type="paragraph" w:styleId="TOC6">
    <w:name w:val="toc 6"/>
    <w:basedOn w:val="Normal"/>
    <w:next w:val="Normal"/>
    <w:uiPriority w:val="39"/>
    <w:unhideWhenUsed/>
    <w:rsid w:val="00C40DA6"/>
    <w:pPr>
      <w:spacing w:after="100"/>
      <w:ind w:left="1100"/>
    </w:pPr>
  </w:style>
  <w:style w:type="paragraph" w:styleId="TOC7">
    <w:name w:val="toc 7"/>
    <w:basedOn w:val="Normal"/>
    <w:next w:val="Normal"/>
    <w:uiPriority w:val="39"/>
    <w:unhideWhenUsed/>
    <w:rsid w:val="00C40DA6"/>
    <w:pPr>
      <w:spacing w:after="100"/>
      <w:ind w:left="1320"/>
    </w:pPr>
  </w:style>
  <w:style w:type="paragraph" w:styleId="TOC8">
    <w:name w:val="toc 8"/>
    <w:basedOn w:val="Normal"/>
    <w:next w:val="Normal"/>
    <w:uiPriority w:val="39"/>
    <w:unhideWhenUsed/>
    <w:rsid w:val="00C40DA6"/>
    <w:pPr>
      <w:spacing w:after="100"/>
      <w:ind w:left="1540"/>
    </w:pPr>
  </w:style>
  <w:style w:type="paragraph" w:styleId="TOC9">
    <w:name w:val="toc 9"/>
    <w:basedOn w:val="Normal"/>
    <w:next w:val="Normal"/>
    <w:uiPriority w:val="39"/>
    <w:unhideWhenUsed/>
    <w:rsid w:val="00C40DA6"/>
    <w:pPr>
      <w:spacing w:after="100"/>
      <w:ind w:left="1760"/>
    </w:pPr>
  </w:style>
  <w:style w:type="paragraph" w:styleId="EndnoteText">
    <w:name w:val="endnote text"/>
    <w:basedOn w:val="Normal"/>
    <w:link w:val="EndnoteTextChar"/>
    <w:uiPriority w:val="99"/>
    <w:semiHidden/>
    <w:unhideWhenUsed/>
    <w:rsid w:val="00C40DA6"/>
    <w:rPr>
      <w:sz w:val="20"/>
      <w:szCs w:val="20"/>
    </w:rPr>
  </w:style>
  <w:style w:type="character" w:styleId="EndnoteTextChar" w:customStyle="1">
    <w:name w:val="Endnote Text Char"/>
    <w:basedOn w:val="DefaultParagraphFont"/>
    <w:link w:val="EndnoteText"/>
    <w:uiPriority w:val="99"/>
    <w:semiHidden/>
    <w:rsid w:val="00C40DA6"/>
    <w:rPr>
      <w:rFonts w:ascii="Calibri" w:hAnsi="Calibri"/>
      <w:sz w:val="20"/>
      <w:szCs w:val="20"/>
      <w:lang w:val="en-US"/>
    </w:rPr>
  </w:style>
  <w:style w:type="paragraph" w:styleId="FootnoteText">
    <w:name w:val="footnote text"/>
    <w:basedOn w:val="Normal"/>
    <w:link w:val="FootnoteTextChar"/>
    <w:uiPriority w:val="99"/>
    <w:semiHidden/>
    <w:unhideWhenUsed/>
    <w:rsid w:val="00C40DA6"/>
    <w:rPr>
      <w:sz w:val="20"/>
      <w:szCs w:val="20"/>
    </w:rPr>
  </w:style>
  <w:style w:type="character" w:styleId="FootnoteTextChar" w:customStyle="1">
    <w:name w:val="Footnote Text Char"/>
    <w:basedOn w:val="DefaultParagraphFont"/>
    <w:link w:val="FootnoteText"/>
    <w:uiPriority w:val="99"/>
    <w:semiHidden/>
    <w:rsid w:val="00C40DA6"/>
    <w:rPr>
      <w:rFonts w:ascii="Calibri" w:hAnsi="Calibri"/>
      <w:sz w:val="20"/>
      <w:szCs w:val="20"/>
      <w:lang w:val="en-US"/>
    </w:rPr>
  </w:style>
  <w:style w:type="paragraph" w:styleId="Revision">
    <w:name w:val="Revision"/>
    <w:hidden/>
    <w:uiPriority w:val="99"/>
    <w:semiHidden/>
    <w:rsid w:val="008D3997"/>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518970">
      <w:bodyDiv w:val="1"/>
      <w:marLeft w:val="0"/>
      <w:marRight w:val="0"/>
      <w:marTop w:val="0"/>
      <w:marBottom w:val="0"/>
      <w:divBdr>
        <w:top w:val="none" w:sz="0" w:space="0" w:color="auto"/>
        <w:left w:val="none" w:sz="0" w:space="0" w:color="auto"/>
        <w:bottom w:val="none" w:sz="0" w:space="0" w:color="auto"/>
        <w:right w:val="none" w:sz="0" w:space="0" w:color="auto"/>
      </w:divBdr>
    </w:div>
    <w:div w:id="1038168405">
      <w:bodyDiv w:val="1"/>
      <w:marLeft w:val="0"/>
      <w:marRight w:val="0"/>
      <w:marTop w:val="0"/>
      <w:marBottom w:val="0"/>
      <w:divBdr>
        <w:top w:val="none" w:sz="0" w:space="0" w:color="auto"/>
        <w:left w:val="none" w:sz="0" w:space="0" w:color="auto"/>
        <w:bottom w:val="none" w:sz="0" w:space="0" w:color="auto"/>
        <w:right w:val="none" w:sz="0" w:space="0" w:color="auto"/>
      </w:divBdr>
    </w:div>
    <w:div w:id="11048813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header" Target="header1.xml" Id="rId13" /><Relationship Type="http://schemas.openxmlformats.org/officeDocument/2006/relationships/hyperlink" Target="https://www.ssb.no/en/utdanning/norwegian-standard-classification-of-education" TargetMode="External" Id="rId18" /><Relationship Type="http://schemas.openxmlformats.org/officeDocument/2006/relationships/hyperlink" Target="https://www.ssb.no/en/utdanning/grunnskoler/statistikk/nasjonale-prover" TargetMode="External" Id="rId26" /><Relationship Type="http://schemas.microsoft.com/office/2020/10/relationships/intelligence" Target="intelligence2.xml" Id="rId39" /><Relationship Type="http://schemas.openxmlformats.org/officeDocument/2006/relationships/hyperlink" Target="https://gsi.udir.no/" TargetMode="External" Id="rId21" /><Relationship Type="http://schemas.openxmlformats.org/officeDocument/2006/relationships/hyperlink" Target="https://www.oecd-ilibrary.org/sites/bbeca162-en/index.html?itemId=/content/publication/bbeca162-en" TargetMode="External" Id="rId34" /><Relationship Type="http://schemas.openxmlformats.org/officeDocument/2006/relationships/hyperlink" Target="https://osf.io/t6myh/?view_only=85ac0580daf54c44979de1b9ffe0c011" TargetMode="External" Id="rId7" /><Relationship Type="http://schemas.openxmlformats.org/officeDocument/2006/relationships/hyperlink" Target="https://osf.io/t6myh/?view_only=85ac0580daf54c44979de1b9ffe0c011" TargetMode="External" Id="rId12" /><Relationship Type="http://schemas.openxmlformats.org/officeDocument/2006/relationships/hyperlink" Target="https://www.ssb.no/a/metadata/conceptvariable/vardok/3363/en" TargetMode="External" Id="rId17" /><Relationship Type="http://schemas.openxmlformats.org/officeDocument/2006/relationships/hyperlink" Target="https://www.ssb.no/en/utdanning/grunnskoler/statistikk/nasjonale-prover" TargetMode="External" Id="rId25" /><Relationship Type="http://schemas.openxmlformats.org/officeDocument/2006/relationships/hyperlink" Target="https://read.oecd-ilibrary.org/view/?ref=133_133390-1rtuknc0hi&amp;title=Schooling-disrupted-schooling-rethought-How-the-Covid-19-pandemic-is-changing-education" TargetMode="External" Id="rId33" /><Relationship Type="http://schemas.openxmlformats.org/officeDocument/2006/relationships/theme" Target="theme/theme1.xml" Id="rId38" /><Relationship Type="http://schemas.openxmlformats.org/officeDocument/2006/relationships/styles" Target="styles.xml" Id="rId2" /><Relationship Type="http://schemas.openxmlformats.org/officeDocument/2006/relationships/hyperlink" Target="https://gsi.udir.no/View?show=form&amp;formId=90969&amp;languageId=1&amp;fromApp=false&amp;includeMetaContent=true" TargetMode="External" Id="rId16" /><Relationship Type="http://schemas.openxmlformats.org/officeDocument/2006/relationships/hyperlink" Target="https://www.ssb.no/a/metadata/definisjoner/variabler/main.html" TargetMode="External" Id="rId20" /><Relationship Type="http://schemas.openxmlformats.org/officeDocument/2006/relationships/hyperlink" Target="https://gsi.udir.no/" TargetMode="External" Id="rId29"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hyperlink" Target="https://gsi.udir.no" TargetMode="External" Id="rId11" /><Relationship Type="http://schemas.openxmlformats.org/officeDocument/2006/relationships/footer" Target="footer4.xml" Id="rId24" /><Relationship Type="http://schemas.openxmlformats.org/officeDocument/2006/relationships/hyperlink" Target="https://www.oecd-ilibrary.org/education/building-on-covid-19-s-innovation-momentum-for-digital-inclusive-education_24202496-en" TargetMode="External" Id="rId32" /><Relationship Type="http://schemas.openxmlformats.org/officeDocument/2006/relationships/fontTable" Target="fontTable.xml" Id="rId37" /><Relationship Type="http://schemas.openxmlformats.org/officeDocument/2006/relationships/footnotes" Target="footnotes.xml" Id="rId5" /><Relationship Type="http://schemas.openxmlformats.org/officeDocument/2006/relationships/hyperlink" Target="https://www.ssb.no/en/utdanning/grunnskoler/statistikk/nasjonale-prover" TargetMode="External" Id="rId15" /><Relationship Type="http://schemas.openxmlformats.org/officeDocument/2006/relationships/footer" Target="footer3.xml" Id="rId23" /><Relationship Type="http://schemas.openxmlformats.org/officeDocument/2006/relationships/hyperlink" Target="https://www.ssb.no/a/metadata/conceptvariable/vardok/3363/en" TargetMode="External" Id="rId28" /><Relationship Type="http://schemas.openxmlformats.org/officeDocument/2006/relationships/footer" Target="footer5.xml" Id="rId36" /><Relationship Type="http://schemas.openxmlformats.org/officeDocument/2006/relationships/hyperlink" Target="https://www.ssb.no/en" TargetMode="External" Id="rId10" /><Relationship Type="http://schemas.openxmlformats.org/officeDocument/2006/relationships/hyperlink" Target="https://www.ssb.no/klass/klassifikasjoner/36/" TargetMode="External" Id="rId19" /><Relationship Type="http://schemas.openxmlformats.org/officeDocument/2006/relationships/hyperlink" Target="https://oecdedutoday.com/education-recovery-after-covid/" TargetMode="External" Id="rId31" /><Relationship Type="http://schemas.openxmlformats.org/officeDocument/2006/relationships/webSettings" Target="webSettings.xml" Id="rId4" /><Relationship Type="http://schemas.openxmlformats.org/officeDocument/2006/relationships/hyperlink" Target="https://login.udir.no/LoggInn/logginn" TargetMode="External" Id="rId9" /><Relationship Type="http://schemas.openxmlformats.org/officeDocument/2006/relationships/footer" Target="footer1.xml" Id="rId14" /><Relationship Type="http://schemas.openxmlformats.org/officeDocument/2006/relationships/footer" Target="footer2.xml" Id="rId22" /><Relationship Type="http://schemas.openxmlformats.org/officeDocument/2006/relationships/hyperlink" Target="https://www.ssb.no/en/utdanning/grunnskoler/statistikk/nasjonale-prover" TargetMode="External" Id="rId27" /><Relationship Type="http://schemas.openxmlformats.org/officeDocument/2006/relationships/hyperlink" Target="https://www.skatteetaten.no/en/person/foreign/norwegian-identification-number/" TargetMode="External" Id="rId30" /><Relationship Type="http://schemas.openxmlformats.org/officeDocument/2006/relationships/hyperlink" Target="https://www.aera.net/Events-Meetings/How-Education-Fared-During-the-First-Wave-of-COVID-19-Lockdowns-International-Evidence" TargetMode="External" Id="rId35" /><Relationship Type="http://schemas.openxmlformats.org/officeDocument/2006/relationships/hyperlink" Target="https://www.ssb.no/en/omssb/tjenester-og-verktoy/data-til-forskning" TargetMode="External" Id="rId8" /><Relationship Type="http://schemas.openxmlformats.org/officeDocument/2006/relationships/settings" Target="settings.xml" Id="rId3"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7438</Words>
  <Characters>99402</Characters>
  <Application>Microsoft Office Word</Application>
  <DocSecurity>4</DocSecurity>
  <Lines>828</Lines>
  <Paragraphs>233</Paragraphs>
  <ScaleCrop>false</ScaleCrop>
  <Company/>
  <LinksUpToDate>false</LinksUpToDate>
  <CharactersWithSpaces>116607</CharactersWithSpaces>
  <SharedDoc>false</SharedDoc>
  <HLinks>
    <vt:vector size="144" baseType="variant">
      <vt:variant>
        <vt:i4>6881380</vt:i4>
      </vt:variant>
      <vt:variant>
        <vt:i4>192</vt:i4>
      </vt:variant>
      <vt:variant>
        <vt:i4>0</vt:i4>
      </vt:variant>
      <vt:variant>
        <vt:i4>5</vt:i4>
      </vt:variant>
      <vt:variant>
        <vt:lpwstr>https://www.aera.net/Events-Meetings/How-Education-Fared-During-the-First-Wave-of-COVID-19-Lockdowns-International-Evidence</vt:lpwstr>
      </vt:variant>
      <vt:variant>
        <vt:lpwstr/>
      </vt:variant>
      <vt:variant>
        <vt:i4>2490486</vt:i4>
      </vt:variant>
      <vt:variant>
        <vt:i4>189</vt:i4>
      </vt:variant>
      <vt:variant>
        <vt:i4>0</vt:i4>
      </vt:variant>
      <vt:variant>
        <vt:i4>5</vt:i4>
      </vt:variant>
      <vt:variant>
        <vt:lpwstr>https://www.oecd-ilibrary.org/sites/bbeca162-en/index.html?itemId=/content/publication/bbeca162-en</vt:lpwstr>
      </vt:variant>
      <vt:variant>
        <vt:lpwstr/>
      </vt:variant>
      <vt:variant>
        <vt:i4>1835116</vt:i4>
      </vt:variant>
      <vt:variant>
        <vt:i4>186</vt:i4>
      </vt:variant>
      <vt:variant>
        <vt:i4>0</vt:i4>
      </vt:variant>
      <vt:variant>
        <vt:i4>5</vt:i4>
      </vt:variant>
      <vt:variant>
        <vt:lpwstr>https://read.oecd-ilibrary.org/view/?ref=133_133390-1rtuknc0hi&amp;title=Schooling-disrupted-schooling-rethought-How-the-Covid-19-pandemic-is-changing-education</vt:lpwstr>
      </vt:variant>
      <vt:variant>
        <vt:lpwstr/>
      </vt:variant>
      <vt:variant>
        <vt:i4>2818142</vt:i4>
      </vt:variant>
      <vt:variant>
        <vt:i4>183</vt:i4>
      </vt:variant>
      <vt:variant>
        <vt:i4>0</vt:i4>
      </vt:variant>
      <vt:variant>
        <vt:i4>5</vt:i4>
      </vt:variant>
      <vt:variant>
        <vt:lpwstr>https://www.oecd-ilibrary.org/education/building-on-covid-19-s-innovation-momentum-for-digital-inclusive-education_24202496-en</vt:lpwstr>
      </vt:variant>
      <vt:variant>
        <vt:lpwstr/>
      </vt:variant>
      <vt:variant>
        <vt:i4>5898253</vt:i4>
      </vt:variant>
      <vt:variant>
        <vt:i4>180</vt:i4>
      </vt:variant>
      <vt:variant>
        <vt:i4>0</vt:i4>
      </vt:variant>
      <vt:variant>
        <vt:i4>5</vt:i4>
      </vt:variant>
      <vt:variant>
        <vt:lpwstr>https://oecdedutoday.com/education-recovery-after-covid/</vt:lpwstr>
      </vt:variant>
      <vt:variant>
        <vt:lpwstr/>
      </vt:variant>
      <vt:variant>
        <vt:i4>6619255</vt:i4>
      </vt:variant>
      <vt:variant>
        <vt:i4>177</vt:i4>
      </vt:variant>
      <vt:variant>
        <vt:i4>0</vt:i4>
      </vt:variant>
      <vt:variant>
        <vt:i4>5</vt:i4>
      </vt:variant>
      <vt:variant>
        <vt:lpwstr>https://www.skatteetaten.no/en/person/foreign/norwegian-identification-number/</vt:lpwstr>
      </vt:variant>
      <vt:variant>
        <vt:lpwstr/>
      </vt:variant>
      <vt:variant>
        <vt:i4>1769491</vt:i4>
      </vt:variant>
      <vt:variant>
        <vt:i4>174</vt:i4>
      </vt:variant>
      <vt:variant>
        <vt:i4>0</vt:i4>
      </vt:variant>
      <vt:variant>
        <vt:i4>5</vt:i4>
      </vt:variant>
      <vt:variant>
        <vt:lpwstr>https://gsi.udir.no/</vt:lpwstr>
      </vt:variant>
      <vt:variant>
        <vt:lpwstr/>
      </vt:variant>
      <vt:variant>
        <vt:i4>5046281</vt:i4>
      </vt:variant>
      <vt:variant>
        <vt:i4>171</vt:i4>
      </vt:variant>
      <vt:variant>
        <vt:i4>0</vt:i4>
      </vt:variant>
      <vt:variant>
        <vt:i4>5</vt:i4>
      </vt:variant>
      <vt:variant>
        <vt:lpwstr>https://www.ssb.no/a/metadata/conceptvariable/vardok/3363/en</vt:lpwstr>
      </vt:variant>
      <vt:variant>
        <vt:lpwstr/>
      </vt:variant>
      <vt:variant>
        <vt:i4>3997805</vt:i4>
      </vt:variant>
      <vt:variant>
        <vt:i4>168</vt:i4>
      </vt:variant>
      <vt:variant>
        <vt:i4>0</vt:i4>
      </vt:variant>
      <vt:variant>
        <vt:i4>5</vt:i4>
      </vt:variant>
      <vt:variant>
        <vt:lpwstr>https://www.ssb.no/en/utdanning/grunnskoler/statistikk/nasjonale-prover</vt:lpwstr>
      </vt:variant>
      <vt:variant>
        <vt:lpwstr/>
      </vt:variant>
      <vt:variant>
        <vt:i4>3997805</vt:i4>
      </vt:variant>
      <vt:variant>
        <vt:i4>90</vt:i4>
      </vt:variant>
      <vt:variant>
        <vt:i4>0</vt:i4>
      </vt:variant>
      <vt:variant>
        <vt:i4>5</vt:i4>
      </vt:variant>
      <vt:variant>
        <vt:lpwstr>https://www.ssb.no/en/utdanning/grunnskoler/statistikk/nasjonale-prover</vt:lpwstr>
      </vt:variant>
      <vt:variant>
        <vt:lpwstr/>
      </vt:variant>
      <vt:variant>
        <vt:i4>3997805</vt:i4>
      </vt:variant>
      <vt:variant>
        <vt:i4>72</vt:i4>
      </vt:variant>
      <vt:variant>
        <vt:i4>0</vt:i4>
      </vt:variant>
      <vt:variant>
        <vt:i4>5</vt:i4>
      </vt:variant>
      <vt:variant>
        <vt:lpwstr>https://www.ssb.no/en/utdanning/grunnskoler/statistikk/nasjonale-prover</vt:lpwstr>
      </vt:variant>
      <vt:variant>
        <vt:lpwstr/>
      </vt:variant>
      <vt:variant>
        <vt:i4>1769491</vt:i4>
      </vt:variant>
      <vt:variant>
        <vt:i4>60</vt:i4>
      </vt:variant>
      <vt:variant>
        <vt:i4>0</vt:i4>
      </vt:variant>
      <vt:variant>
        <vt:i4>5</vt:i4>
      </vt:variant>
      <vt:variant>
        <vt:lpwstr>https://gsi.udir.no/</vt:lpwstr>
      </vt:variant>
      <vt:variant>
        <vt:lpwstr/>
      </vt:variant>
      <vt:variant>
        <vt:i4>6750251</vt:i4>
      </vt:variant>
      <vt:variant>
        <vt:i4>57</vt:i4>
      </vt:variant>
      <vt:variant>
        <vt:i4>0</vt:i4>
      </vt:variant>
      <vt:variant>
        <vt:i4>5</vt:i4>
      </vt:variant>
      <vt:variant>
        <vt:lpwstr>https://www.ssb.no/a/metadata/definisjoner/variabler/main.html</vt:lpwstr>
      </vt:variant>
      <vt:variant>
        <vt:lpwstr/>
      </vt:variant>
      <vt:variant>
        <vt:i4>1507355</vt:i4>
      </vt:variant>
      <vt:variant>
        <vt:i4>54</vt:i4>
      </vt:variant>
      <vt:variant>
        <vt:i4>0</vt:i4>
      </vt:variant>
      <vt:variant>
        <vt:i4>5</vt:i4>
      </vt:variant>
      <vt:variant>
        <vt:lpwstr>https://www.ssb.no/klass/klassifikasjoner/36/</vt:lpwstr>
      </vt:variant>
      <vt:variant>
        <vt:lpwstr/>
      </vt:variant>
      <vt:variant>
        <vt:i4>7602303</vt:i4>
      </vt:variant>
      <vt:variant>
        <vt:i4>51</vt:i4>
      </vt:variant>
      <vt:variant>
        <vt:i4>0</vt:i4>
      </vt:variant>
      <vt:variant>
        <vt:i4>5</vt:i4>
      </vt:variant>
      <vt:variant>
        <vt:lpwstr>https://www.ssb.no/en/utdanning/norwegian-standard-classification-of-education</vt:lpwstr>
      </vt:variant>
      <vt:variant>
        <vt:lpwstr/>
      </vt:variant>
      <vt:variant>
        <vt:i4>5046281</vt:i4>
      </vt:variant>
      <vt:variant>
        <vt:i4>48</vt:i4>
      </vt:variant>
      <vt:variant>
        <vt:i4>0</vt:i4>
      </vt:variant>
      <vt:variant>
        <vt:i4>5</vt:i4>
      </vt:variant>
      <vt:variant>
        <vt:lpwstr>https://www.ssb.no/a/metadata/conceptvariable/vardok/3363/en</vt:lpwstr>
      </vt:variant>
      <vt:variant>
        <vt:lpwstr/>
      </vt:variant>
      <vt:variant>
        <vt:i4>2555947</vt:i4>
      </vt:variant>
      <vt:variant>
        <vt:i4>45</vt:i4>
      </vt:variant>
      <vt:variant>
        <vt:i4>0</vt:i4>
      </vt:variant>
      <vt:variant>
        <vt:i4>5</vt:i4>
      </vt:variant>
      <vt:variant>
        <vt:lpwstr>https://gsi.udir.no/View?show=form&amp;formId=90969&amp;languageId=1&amp;fromApp=false&amp;includeMetaContent=true</vt:lpwstr>
      </vt:variant>
      <vt:variant>
        <vt:lpwstr/>
      </vt:variant>
      <vt:variant>
        <vt:i4>3997805</vt:i4>
      </vt:variant>
      <vt:variant>
        <vt:i4>42</vt:i4>
      </vt:variant>
      <vt:variant>
        <vt:i4>0</vt:i4>
      </vt:variant>
      <vt:variant>
        <vt:i4>5</vt:i4>
      </vt:variant>
      <vt:variant>
        <vt:lpwstr>https://www.ssb.no/en/utdanning/grunnskoler/statistikk/nasjonale-prover</vt:lpwstr>
      </vt:variant>
      <vt:variant>
        <vt:lpwstr/>
      </vt:variant>
      <vt:variant>
        <vt:i4>1114161</vt:i4>
      </vt:variant>
      <vt:variant>
        <vt:i4>39</vt:i4>
      </vt:variant>
      <vt:variant>
        <vt:i4>0</vt:i4>
      </vt:variant>
      <vt:variant>
        <vt:i4>5</vt:i4>
      </vt:variant>
      <vt:variant>
        <vt:lpwstr>https://osf.io/t6myh/?view_only=85ac0580daf54c44979de1b9ffe0c011</vt:lpwstr>
      </vt:variant>
      <vt:variant>
        <vt:lpwstr/>
      </vt:variant>
      <vt:variant>
        <vt:i4>1769491</vt:i4>
      </vt:variant>
      <vt:variant>
        <vt:i4>36</vt:i4>
      </vt:variant>
      <vt:variant>
        <vt:i4>0</vt:i4>
      </vt:variant>
      <vt:variant>
        <vt:i4>5</vt:i4>
      </vt:variant>
      <vt:variant>
        <vt:lpwstr>https://gsi.udir.no/</vt:lpwstr>
      </vt:variant>
      <vt:variant>
        <vt:lpwstr/>
      </vt:variant>
      <vt:variant>
        <vt:i4>2031632</vt:i4>
      </vt:variant>
      <vt:variant>
        <vt:i4>33</vt:i4>
      </vt:variant>
      <vt:variant>
        <vt:i4>0</vt:i4>
      </vt:variant>
      <vt:variant>
        <vt:i4>5</vt:i4>
      </vt:variant>
      <vt:variant>
        <vt:lpwstr>https://www.ssb.no/en</vt:lpwstr>
      </vt:variant>
      <vt:variant>
        <vt:lpwstr/>
      </vt:variant>
      <vt:variant>
        <vt:i4>4259862</vt:i4>
      </vt:variant>
      <vt:variant>
        <vt:i4>30</vt:i4>
      </vt:variant>
      <vt:variant>
        <vt:i4>0</vt:i4>
      </vt:variant>
      <vt:variant>
        <vt:i4>5</vt:i4>
      </vt:variant>
      <vt:variant>
        <vt:lpwstr>https://login.udir.no/LoggInn/logginn</vt:lpwstr>
      </vt:variant>
      <vt:variant>
        <vt:lpwstr/>
      </vt:variant>
      <vt:variant>
        <vt:i4>3473520</vt:i4>
      </vt:variant>
      <vt:variant>
        <vt:i4>27</vt:i4>
      </vt:variant>
      <vt:variant>
        <vt:i4>0</vt:i4>
      </vt:variant>
      <vt:variant>
        <vt:i4>5</vt:i4>
      </vt:variant>
      <vt:variant>
        <vt:lpwstr>https://www.ssb.no/en/omssb/tjenester-og-verktoy/data-til-forskning</vt:lpwstr>
      </vt:variant>
      <vt:variant>
        <vt:lpwstr/>
      </vt:variant>
      <vt:variant>
        <vt:i4>1114161</vt:i4>
      </vt:variant>
      <vt:variant>
        <vt:i4>21</vt:i4>
      </vt:variant>
      <vt:variant>
        <vt:i4>0</vt:i4>
      </vt:variant>
      <vt:variant>
        <vt:i4>5</vt:i4>
      </vt:variant>
      <vt:variant>
        <vt:lpwstr>https://osf.io/t6myh/?view_only=85ac0580daf54c44979de1b9ffe0c0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Fuetterer</dc:creator>
  <cp:keywords/>
  <cp:lastModifiedBy>Tim Hagen Fütterer</cp:lastModifiedBy>
  <cp:revision>2787</cp:revision>
  <cp:lastPrinted>2022-08-11T01:20:00Z</cp:lastPrinted>
  <dcterms:created xsi:type="dcterms:W3CDTF">2022-07-22T10:12:00Z</dcterms:created>
  <dcterms:modified xsi:type="dcterms:W3CDTF">2022-08-1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0UAvKw8Q"/&gt;&lt;style id="http://www.zotero.org/styles/apa" locale="en-US" hasBibliography="1" bibliographyStyleHasBeenSet="1"/&gt;&lt;prefs&gt;&lt;pref name="fieldType" value="Field"/&gt;&lt;/prefs&gt;&lt;/data&gt;</vt:lpwstr>
  </property>
</Properties>
</file>